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3264E" w14:textId="1B833FD4" w:rsidR="00E203C2" w:rsidRDefault="00E203C2" w:rsidP="00E203C2">
      <w:bookmarkStart w:id="0" w:name="_GoBack"/>
      <w:bookmarkEnd w:id="0"/>
      <w:r>
        <w:rPr>
          <w:noProof/>
          <w:lang w:eastAsia="en-GB" w:bidi="ar-SA"/>
        </w:rPr>
        <w:drawing>
          <wp:inline distT="0" distB="0" distL="0" distR="0" wp14:anchorId="0A06E4CB" wp14:editId="153464DC">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4BE14C1C" w14:textId="77777777" w:rsidR="00E203C2" w:rsidRDefault="00E203C2" w:rsidP="00E203C2"/>
    <w:p w14:paraId="1D31BCD8" w14:textId="406E962D" w:rsidR="00BA24E2" w:rsidRPr="00832C16" w:rsidRDefault="00832C16" w:rsidP="00BA24E2">
      <w:pPr>
        <w:rPr>
          <w:b/>
          <w:sz w:val="28"/>
          <w:szCs w:val="28"/>
        </w:rPr>
      </w:pPr>
      <w:r w:rsidRPr="00832C16">
        <w:rPr>
          <w:b/>
          <w:sz w:val="28"/>
          <w:szCs w:val="28"/>
        </w:rPr>
        <w:t>28</w:t>
      </w:r>
      <w:r w:rsidR="00BA24E2" w:rsidRPr="00832C16">
        <w:rPr>
          <w:b/>
          <w:sz w:val="28"/>
          <w:szCs w:val="28"/>
        </w:rPr>
        <w:t xml:space="preserve"> </w:t>
      </w:r>
      <w:r w:rsidRPr="00832C16">
        <w:rPr>
          <w:b/>
          <w:sz w:val="28"/>
          <w:szCs w:val="28"/>
        </w:rPr>
        <w:t>July 2016</w:t>
      </w:r>
    </w:p>
    <w:p w14:paraId="182668D0" w14:textId="5361D2BE" w:rsidR="00BA24E2" w:rsidRPr="00832C16" w:rsidRDefault="00BA24E2" w:rsidP="00BA24E2">
      <w:pPr>
        <w:rPr>
          <w:b/>
          <w:sz w:val="28"/>
          <w:szCs w:val="28"/>
        </w:rPr>
      </w:pPr>
      <w:r w:rsidRPr="00832C16">
        <w:rPr>
          <w:b/>
          <w:sz w:val="28"/>
          <w:szCs w:val="28"/>
        </w:rPr>
        <w:t>[</w:t>
      </w:r>
      <w:r w:rsidR="00832C16" w:rsidRPr="00832C16">
        <w:rPr>
          <w:b/>
          <w:sz w:val="28"/>
          <w:szCs w:val="28"/>
        </w:rPr>
        <w:t>20</w:t>
      </w:r>
      <w:r w:rsidR="00CA7F35" w:rsidRPr="00832C16">
        <w:rPr>
          <w:b/>
          <w:sz w:val="28"/>
          <w:szCs w:val="28"/>
        </w:rPr>
        <w:t>–</w:t>
      </w:r>
      <w:r w:rsidRPr="00832C16">
        <w:rPr>
          <w:b/>
          <w:sz w:val="28"/>
          <w:szCs w:val="28"/>
        </w:rPr>
        <w:t>1</w:t>
      </w:r>
      <w:r w:rsidR="00832C16" w:rsidRPr="00832C16">
        <w:rPr>
          <w:b/>
          <w:sz w:val="28"/>
          <w:szCs w:val="28"/>
        </w:rPr>
        <w:t>6</w:t>
      </w:r>
      <w:r w:rsidRPr="00832C16">
        <w:rPr>
          <w:b/>
          <w:sz w:val="28"/>
          <w:szCs w:val="28"/>
        </w:rPr>
        <w:t>]</w:t>
      </w:r>
    </w:p>
    <w:p w14:paraId="148FABD6" w14:textId="77777777" w:rsidR="00BA24E2" w:rsidRPr="00832C16" w:rsidRDefault="00BA24E2" w:rsidP="00E203C2"/>
    <w:p w14:paraId="66BFF407" w14:textId="7FCA001D" w:rsidR="00D056F1" w:rsidRPr="00832C16" w:rsidRDefault="000427B2" w:rsidP="002432EE">
      <w:pPr>
        <w:pStyle w:val="FSTitle"/>
        <w:rPr>
          <w:b/>
        </w:rPr>
      </w:pPr>
      <w:r w:rsidRPr="00351927">
        <w:rPr>
          <w:b/>
        </w:rPr>
        <w:t>C</w:t>
      </w:r>
      <w:r w:rsidR="00D8470F" w:rsidRPr="00351927">
        <w:rPr>
          <w:b/>
        </w:rPr>
        <w:t>all</w:t>
      </w:r>
      <w:r w:rsidRPr="00351927">
        <w:rPr>
          <w:b/>
        </w:rPr>
        <w:t xml:space="preserve"> </w:t>
      </w:r>
      <w:r w:rsidR="00D8470F" w:rsidRPr="00351927">
        <w:rPr>
          <w:b/>
        </w:rPr>
        <w:t>for</w:t>
      </w:r>
      <w:r w:rsidRPr="00351927">
        <w:rPr>
          <w:b/>
        </w:rPr>
        <w:t xml:space="preserve"> </w:t>
      </w:r>
      <w:r w:rsidR="00D8470F" w:rsidRPr="00351927">
        <w:rPr>
          <w:b/>
        </w:rPr>
        <w:t>submissions</w:t>
      </w:r>
      <w:r w:rsidRPr="00351927">
        <w:rPr>
          <w:b/>
        </w:rPr>
        <w:t xml:space="preserve"> –</w:t>
      </w:r>
      <w:r w:rsidR="00516D96">
        <w:rPr>
          <w:b/>
        </w:rPr>
        <w:t xml:space="preserve"> </w:t>
      </w:r>
      <w:r w:rsidR="00E203C2" w:rsidRPr="00516D96">
        <w:rPr>
          <w:b/>
        </w:rPr>
        <w:t>P</w:t>
      </w:r>
      <w:r w:rsidR="00A91DF1" w:rsidRPr="00516D96">
        <w:rPr>
          <w:b/>
        </w:rPr>
        <w:t>roposal</w:t>
      </w:r>
      <w:r w:rsidR="00D056F1" w:rsidRPr="00516D96">
        <w:rPr>
          <w:b/>
        </w:rPr>
        <w:t xml:space="preserve"> </w:t>
      </w:r>
      <w:r w:rsidR="00516D96" w:rsidRPr="00516D96">
        <w:rPr>
          <w:b/>
        </w:rPr>
        <w:t>P1042</w:t>
      </w:r>
    </w:p>
    <w:p w14:paraId="6D018EBA" w14:textId="77777777" w:rsidR="00E203C2" w:rsidRPr="00E203C2" w:rsidRDefault="00E203C2" w:rsidP="00E203C2"/>
    <w:p w14:paraId="5150168D" w14:textId="783682A3" w:rsidR="00516D96" w:rsidRDefault="009D0605" w:rsidP="00E203C2">
      <w:pPr>
        <w:pBdr>
          <w:bottom w:val="single" w:sz="12" w:space="1" w:color="auto"/>
        </w:pBdr>
        <w:spacing w:line="280" w:lineRule="exact"/>
        <w:rPr>
          <w:rFonts w:cs="Tahoma"/>
          <w:bCs/>
          <w:sz w:val="32"/>
        </w:rPr>
      </w:pPr>
      <w:r>
        <w:rPr>
          <w:rFonts w:cs="Tahoma"/>
          <w:bCs/>
          <w:sz w:val="32"/>
        </w:rPr>
        <w:t>Low</w:t>
      </w:r>
      <w:r w:rsidR="007454DD">
        <w:rPr>
          <w:rFonts w:cs="Tahoma"/>
          <w:bCs/>
          <w:sz w:val="32"/>
        </w:rPr>
        <w:t xml:space="preserve"> </w:t>
      </w:r>
      <w:r>
        <w:rPr>
          <w:rFonts w:cs="Tahoma"/>
          <w:bCs/>
          <w:sz w:val="32"/>
        </w:rPr>
        <w:t>THC Hemp</w:t>
      </w:r>
      <w:r w:rsidR="009A491B">
        <w:rPr>
          <w:rFonts w:cs="Tahoma"/>
          <w:bCs/>
          <w:sz w:val="32"/>
        </w:rPr>
        <w:t xml:space="preserve"> Seeds</w:t>
      </w:r>
      <w:r>
        <w:rPr>
          <w:rFonts w:cs="Tahoma"/>
          <w:bCs/>
          <w:sz w:val="32"/>
        </w:rPr>
        <w:t xml:space="preserve"> as Food</w:t>
      </w:r>
    </w:p>
    <w:p w14:paraId="68FA839D" w14:textId="77777777" w:rsidR="00516D96" w:rsidRPr="00E81F6E" w:rsidRDefault="00516D96" w:rsidP="00E203C2">
      <w:pPr>
        <w:pBdr>
          <w:bottom w:val="single" w:sz="12" w:space="1" w:color="auto"/>
        </w:pBdr>
        <w:spacing w:line="280" w:lineRule="exact"/>
        <w:rPr>
          <w:rFonts w:cs="Arial"/>
          <w:bCs/>
        </w:rPr>
      </w:pPr>
    </w:p>
    <w:p w14:paraId="1161AB5A" w14:textId="77777777" w:rsidR="00E203C2" w:rsidRPr="00E81F6E" w:rsidRDefault="00E203C2" w:rsidP="00E203C2"/>
    <w:p w14:paraId="7453050D" w14:textId="56B19DA1" w:rsidR="00413CA8" w:rsidRPr="00516D96" w:rsidRDefault="00413CA8" w:rsidP="00413CA8">
      <w:pPr>
        <w:rPr>
          <w:sz w:val="20"/>
          <w:szCs w:val="20"/>
        </w:rPr>
      </w:pPr>
      <w:r w:rsidRPr="00516D96">
        <w:rPr>
          <w:sz w:val="20"/>
          <w:szCs w:val="20"/>
        </w:rPr>
        <w:t>FSANZ has assessed a</w:t>
      </w:r>
      <w:r w:rsidR="00D81D38" w:rsidRPr="00516D96">
        <w:rPr>
          <w:sz w:val="20"/>
          <w:szCs w:val="20"/>
        </w:rPr>
        <w:t xml:space="preserve"> proposal prepared </w:t>
      </w:r>
      <w:r w:rsidR="00B2676A">
        <w:rPr>
          <w:sz w:val="20"/>
          <w:szCs w:val="20"/>
        </w:rPr>
        <w:t>to</w:t>
      </w:r>
      <w:r w:rsidR="009D0605">
        <w:rPr>
          <w:sz w:val="20"/>
          <w:szCs w:val="20"/>
        </w:rPr>
        <w:t xml:space="preserve"> develop a food regulatory measure to</w:t>
      </w:r>
      <w:r w:rsidR="00DB0F51">
        <w:rPr>
          <w:sz w:val="20"/>
          <w:szCs w:val="20"/>
        </w:rPr>
        <w:t xml:space="preserve"> permit </w:t>
      </w:r>
      <w:r w:rsidR="000F41E9">
        <w:rPr>
          <w:sz w:val="20"/>
          <w:szCs w:val="20"/>
        </w:rPr>
        <w:t xml:space="preserve">the sale of food derived from the seeds </w:t>
      </w:r>
      <w:r w:rsidR="00DB0F51">
        <w:rPr>
          <w:sz w:val="20"/>
          <w:szCs w:val="20"/>
        </w:rPr>
        <w:t xml:space="preserve">of </w:t>
      </w:r>
      <w:r w:rsidR="00B2676A" w:rsidRPr="00B2676A">
        <w:rPr>
          <w:sz w:val="20"/>
          <w:szCs w:val="20"/>
        </w:rPr>
        <w:t xml:space="preserve">low </w:t>
      </w:r>
      <w:r w:rsidR="000F41E9">
        <w:rPr>
          <w:sz w:val="20"/>
          <w:szCs w:val="20"/>
        </w:rPr>
        <w:t>delta</w:t>
      </w:r>
      <w:r w:rsidR="0083703A">
        <w:rPr>
          <w:sz w:val="20"/>
          <w:szCs w:val="20"/>
        </w:rPr>
        <w:t xml:space="preserve"> </w:t>
      </w:r>
      <w:r w:rsidR="000F41E9">
        <w:rPr>
          <w:sz w:val="20"/>
          <w:szCs w:val="20"/>
        </w:rPr>
        <w:t>9</w:t>
      </w:r>
      <w:r w:rsidR="0083703A">
        <w:rPr>
          <w:sz w:val="20"/>
          <w:szCs w:val="20"/>
        </w:rPr>
        <w:t>-</w:t>
      </w:r>
      <w:r w:rsidR="00B2676A" w:rsidRPr="00B2676A">
        <w:rPr>
          <w:sz w:val="20"/>
          <w:szCs w:val="20"/>
        </w:rPr>
        <w:t xml:space="preserve">tetrahydrocannabinol varieties of </w:t>
      </w:r>
      <w:r w:rsidR="00B2676A" w:rsidRPr="00516E7C">
        <w:rPr>
          <w:i/>
          <w:sz w:val="20"/>
          <w:szCs w:val="20"/>
        </w:rPr>
        <w:t xml:space="preserve">Cannabis </w:t>
      </w:r>
      <w:proofErr w:type="spellStart"/>
      <w:r w:rsidR="00B2676A" w:rsidRPr="00516E7C">
        <w:rPr>
          <w:i/>
          <w:sz w:val="20"/>
          <w:szCs w:val="20"/>
        </w:rPr>
        <w:t>sativa</w:t>
      </w:r>
      <w:proofErr w:type="spellEnd"/>
      <w:r w:rsidR="00B2676A">
        <w:rPr>
          <w:sz w:val="20"/>
          <w:szCs w:val="20"/>
        </w:rPr>
        <w:t xml:space="preserve"> (</w:t>
      </w:r>
      <w:r w:rsidR="00DF5CEC">
        <w:rPr>
          <w:sz w:val="20"/>
          <w:szCs w:val="20"/>
        </w:rPr>
        <w:t>low THC</w:t>
      </w:r>
      <w:r w:rsidR="00B2676A">
        <w:rPr>
          <w:sz w:val="20"/>
          <w:szCs w:val="20"/>
        </w:rPr>
        <w:t xml:space="preserve"> hemp)</w:t>
      </w:r>
      <w:r w:rsidR="0013455E">
        <w:rPr>
          <w:sz w:val="20"/>
          <w:szCs w:val="20"/>
        </w:rPr>
        <w:t>,</w:t>
      </w:r>
      <w:r w:rsidR="00B2676A">
        <w:rPr>
          <w:sz w:val="20"/>
          <w:szCs w:val="20"/>
        </w:rPr>
        <w:t xml:space="preserve"> </w:t>
      </w:r>
      <w:r w:rsidR="00D81D38" w:rsidRPr="00516D96">
        <w:rPr>
          <w:sz w:val="20"/>
          <w:szCs w:val="20"/>
        </w:rPr>
        <w:t xml:space="preserve">and has prepared a draft </w:t>
      </w:r>
      <w:r w:rsidR="00D8470F" w:rsidRPr="00516D96">
        <w:rPr>
          <w:sz w:val="20"/>
          <w:szCs w:val="20"/>
        </w:rPr>
        <w:t>food regulatory measure</w:t>
      </w:r>
      <w:r w:rsidRPr="00516D96">
        <w:rPr>
          <w:sz w:val="20"/>
          <w:szCs w:val="20"/>
        </w:rPr>
        <w:t xml:space="preserve">. </w:t>
      </w:r>
      <w:r w:rsidR="00D81D38" w:rsidRPr="00516D96">
        <w:rPr>
          <w:sz w:val="20"/>
          <w:szCs w:val="20"/>
        </w:rPr>
        <w:t>Pursuant to section 6</w:t>
      </w:r>
      <w:r w:rsidRPr="00516D96">
        <w:rPr>
          <w:sz w:val="20"/>
          <w:szCs w:val="20"/>
        </w:rPr>
        <w:t xml:space="preserve">1 of the </w:t>
      </w:r>
      <w:r w:rsidRPr="00516D96">
        <w:rPr>
          <w:i/>
          <w:sz w:val="20"/>
          <w:szCs w:val="20"/>
        </w:rPr>
        <w:t xml:space="preserve">Food Standards Australia New Zealand Act 1991 </w:t>
      </w:r>
      <w:r w:rsidRPr="00516D96">
        <w:rPr>
          <w:sz w:val="20"/>
          <w:szCs w:val="20"/>
        </w:rPr>
        <w:t>(FSANZ Act), FSANZ now calls for submissions to assist consideration</w:t>
      </w:r>
      <w:r w:rsidR="00D81D38" w:rsidRPr="00516D96">
        <w:rPr>
          <w:sz w:val="20"/>
          <w:szCs w:val="20"/>
        </w:rPr>
        <w:t xml:space="preserve"> of the draft </w:t>
      </w:r>
      <w:r w:rsidR="00D8470F" w:rsidRPr="00516D96">
        <w:rPr>
          <w:sz w:val="20"/>
          <w:szCs w:val="20"/>
        </w:rPr>
        <w:t>food regulatory measure</w:t>
      </w:r>
      <w:r w:rsidR="00D81D38" w:rsidRPr="00516D96">
        <w:rPr>
          <w:sz w:val="20"/>
          <w:szCs w:val="20"/>
        </w:rPr>
        <w:t>.</w:t>
      </w:r>
    </w:p>
    <w:p w14:paraId="3D9C0450" w14:textId="77777777" w:rsidR="009D0605" w:rsidRPr="009D0605" w:rsidRDefault="009D0605" w:rsidP="00413CA8">
      <w:pPr>
        <w:rPr>
          <w:sz w:val="20"/>
          <w:szCs w:val="20"/>
        </w:rPr>
      </w:pPr>
    </w:p>
    <w:p w14:paraId="16D99E74" w14:textId="77777777" w:rsidR="00351B07" w:rsidRDefault="00A91DF1" w:rsidP="00E203C2">
      <w:pPr>
        <w:rPr>
          <w:sz w:val="20"/>
          <w:szCs w:val="20"/>
        </w:rPr>
      </w:pPr>
      <w:r>
        <w:rPr>
          <w:sz w:val="20"/>
          <w:szCs w:val="20"/>
        </w:rPr>
        <w:t>Fo</w:t>
      </w:r>
      <w:r w:rsidR="00AD22F9">
        <w:rPr>
          <w:sz w:val="20"/>
          <w:szCs w:val="20"/>
        </w:rPr>
        <w:t>r</w:t>
      </w:r>
      <w:r>
        <w:rPr>
          <w:sz w:val="20"/>
          <w:szCs w:val="20"/>
        </w:rPr>
        <w:t xml:space="preserve"> </w:t>
      </w:r>
      <w:r w:rsidR="00091CC2">
        <w:rPr>
          <w:sz w:val="20"/>
          <w:szCs w:val="20"/>
        </w:rPr>
        <w:t xml:space="preserve">information about </w:t>
      </w:r>
      <w:r w:rsidR="00BA24E2">
        <w:rPr>
          <w:sz w:val="20"/>
          <w:szCs w:val="20"/>
        </w:rPr>
        <w:t>making a</w:t>
      </w:r>
      <w:r w:rsidR="00351B07" w:rsidRPr="007C174F">
        <w:rPr>
          <w:sz w:val="20"/>
          <w:szCs w:val="20"/>
        </w:rPr>
        <w:t xml:space="preserve"> submission</w:t>
      </w:r>
      <w:r>
        <w:rPr>
          <w:sz w:val="20"/>
          <w:szCs w:val="20"/>
        </w:rPr>
        <w:t>, visit</w:t>
      </w:r>
      <w:r w:rsidR="00351B07" w:rsidRPr="007C174F">
        <w:rPr>
          <w:sz w:val="20"/>
          <w:szCs w:val="20"/>
        </w:rPr>
        <w:t xml:space="preserve"> the FSANZ website at</w:t>
      </w:r>
      <w:r w:rsidR="00AD22F9">
        <w:rPr>
          <w:sz w:val="20"/>
          <w:szCs w:val="20"/>
        </w:rPr>
        <w:t xml:space="preserve"> </w:t>
      </w:r>
      <w:hyperlink r:id="rId10" w:history="1">
        <w:r w:rsidR="00C56F71">
          <w:rPr>
            <w:rStyle w:val="Hyperlink"/>
            <w:sz w:val="20"/>
            <w:szCs w:val="20"/>
            <w:lang w:val="en-AU"/>
          </w:rPr>
          <w:t>information for submitters</w:t>
        </w:r>
      </w:hyperlink>
      <w:r w:rsidR="00351B07" w:rsidRPr="007C174F">
        <w:rPr>
          <w:sz w:val="20"/>
          <w:szCs w:val="20"/>
        </w:rPr>
        <w:t>.</w:t>
      </w:r>
    </w:p>
    <w:p w14:paraId="35A08F40" w14:textId="77777777" w:rsidR="00D81D38" w:rsidRPr="00276026" w:rsidRDefault="00D81D38" w:rsidP="00276026">
      <w:pPr>
        <w:rPr>
          <w:sz w:val="20"/>
          <w:szCs w:val="20"/>
        </w:rPr>
      </w:pPr>
    </w:p>
    <w:p w14:paraId="6BA44C2F" w14:textId="77777777" w:rsidR="00276026" w:rsidRPr="00276026" w:rsidRDefault="00276026" w:rsidP="00AC74CB">
      <w:pPr>
        <w:ind w:right="-428"/>
        <w:rPr>
          <w:sz w:val="20"/>
          <w:szCs w:val="20"/>
        </w:rPr>
      </w:pPr>
      <w:r w:rsidRPr="00276026">
        <w:rPr>
          <w:sz w:val="20"/>
          <w:szCs w:val="20"/>
        </w:rPr>
        <w:t xml:space="preserve">All submissions on applications and proposals will be published on our website. We will not publish material that is provided in-confidence, but will record that such information is held. In-confidence submissions may be subject to release under the provisions of the </w:t>
      </w:r>
      <w:r w:rsidRPr="00276026">
        <w:rPr>
          <w:i/>
          <w:iCs/>
          <w:sz w:val="20"/>
          <w:szCs w:val="20"/>
        </w:rPr>
        <w:t>Freedom of Information Act 1991</w:t>
      </w:r>
      <w:r w:rsidRPr="00276026">
        <w:rPr>
          <w:sz w:val="20"/>
          <w:szCs w:val="20"/>
        </w:rPr>
        <w:t>.</w:t>
      </w:r>
      <w:r>
        <w:rPr>
          <w:sz w:val="20"/>
          <w:szCs w:val="20"/>
        </w:rPr>
        <w:t xml:space="preserve"> </w:t>
      </w:r>
      <w:r w:rsidRPr="00276026">
        <w:rPr>
          <w:sz w:val="20"/>
          <w:szCs w:val="20"/>
        </w:rPr>
        <w:t>Submissions will be published as soon as possible after the end of the public comment period. Where large numbers of documents are involved, FSANZ will make these available on CD, rather than on the website.</w:t>
      </w:r>
    </w:p>
    <w:p w14:paraId="190BA149" w14:textId="77777777" w:rsidR="00876515" w:rsidRPr="00276026" w:rsidRDefault="00876515" w:rsidP="00276026">
      <w:pPr>
        <w:rPr>
          <w:color w:val="000000"/>
          <w:sz w:val="20"/>
          <w:szCs w:val="20"/>
          <w:lang w:val="en-AU"/>
        </w:rPr>
      </w:pPr>
    </w:p>
    <w:p w14:paraId="6E372AE2" w14:textId="77777777" w:rsidR="00E203C2" w:rsidRPr="007C174F" w:rsidRDefault="00AD22F9" w:rsidP="00E203C2">
      <w:pPr>
        <w:rPr>
          <w:color w:val="000000"/>
          <w:sz w:val="20"/>
          <w:szCs w:val="20"/>
          <w:lang w:val="en-AU"/>
        </w:rPr>
      </w:pPr>
      <w:r>
        <w:rPr>
          <w:color w:val="000000"/>
          <w:sz w:val="20"/>
          <w:szCs w:val="20"/>
          <w:lang w:val="en-AU"/>
        </w:rPr>
        <w:t>Under s</w:t>
      </w:r>
      <w:r w:rsidR="00351B07" w:rsidRPr="007C174F">
        <w:rPr>
          <w:color w:val="000000"/>
          <w:sz w:val="20"/>
          <w:szCs w:val="20"/>
          <w:lang w:val="en-AU"/>
        </w:rPr>
        <w:t xml:space="preserve">ection 114 </w:t>
      </w:r>
      <w:r w:rsidR="00FB1533">
        <w:rPr>
          <w:color w:val="000000"/>
          <w:sz w:val="20"/>
          <w:szCs w:val="20"/>
          <w:lang w:val="en-AU"/>
        </w:rPr>
        <w:t xml:space="preserve">of the FSANZ Act, </w:t>
      </w:r>
      <w:r>
        <w:rPr>
          <w:color w:val="000000"/>
          <w:sz w:val="20"/>
          <w:szCs w:val="20"/>
          <w:lang w:val="en-AU"/>
        </w:rPr>
        <w:t>some information provided to FSANZ cannot be disclosed. More</w:t>
      </w:r>
      <w:r w:rsidR="00351B07" w:rsidRPr="007C174F">
        <w:rPr>
          <w:color w:val="000000"/>
          <w:sz w:val="20"/>
          <w:szCs w:val="20"/>
          <w:lang w:val="en-AU"/>
        </w:rPr>
        <w:t xml:space="preserve"> information about the disclosure of confidential commercial information is available on the FSANZ website at</w:t>
      </w:r>
      <w:r w:rsidR="004A3685">
        <w:rPr>
          <w:color w:val="000000"/>
          <w:sz w:val="20"/>
          <w:szCs w:val="20"/>
          <w:lang w:val="en-AU"/>
        </w:rPr>
        <w:t xml:space="preserve"> </w:t>
      </w:r>
      <w:hyperlink r:id="rId11" w:history="1">
        <w:r w:rsidR="004A3685">
          <w:rPr>
            <w:rStyle w:val="Hyperlink"/>
            <w:sz w:val="20"/>
            <w:szCs w:val="20"/>
            <w:lang w:val="en-AU"/>
          </w:rPr>
          <w:t>information for submitters</w:t>
        </w:r>
      </w:hyperlink>
      <w:r w:rsidR="004A3685">
        <w:rPr>
          <w:color w:val="000000"/>
          <w:sz w:val="20"/>
          <w:szCs w:val="20"/>
          <w:lang w:val="en-AU"/>
        </w:rPr>
        <w:t>.</w:t>
      </w:r>
    </w:p>
    <w:p w14:paraId="5575173D" w14:textId="77777777" w:rsidR="00E203C2" w:rsidRPr="007C174F" w:rsidRDefault="00E203C2" w:rsidP="00E203C2">
      <w:pPr>
        <w:rPr>
          <w:color w:val="000000"/>
          <w:sz w:val="20"/>
          <w:szCs w:val="20"/>
          <w:lang w:val="en-AU"/>
        </w:rPr>
      </w:pPr>
    </w:p>
    <w:p w14:paraId="080951A9" w14:textId="77777777" w:rsidR="00351B07" w:rsidRPr="007C174F" w:rsidRDefault="00E063C6" w:rsidP="00E203C2">
      <w:pPr>
        <w:rPr>
          <w:color w:val="000000"/>
          <w:sz w:val="20"/>
          <w:szCs w:val="20"/>
          <w:lang w:val="en-AU"/>
        </w:rPr>
      </w:pPr>
      <w:r w:rsidRPr="007C174F">
        <w:rPr>
          <w:color w:val="000000"/>
          <w:sz w:val="20"/>
          <w:szCs w:val="20"/>
          <w:lang w:val="en-AU"/>
        </w:rPr>
        <w:t xml:space="preserve">Submissions </w:t>
      </w:r>
      <w:r w:rsidR="00351B07" w:rsidRPr="007C174F">
        <w:rPr>
          <w:color w:val="000000"/>
          <w:sz w:val="20"/>
          <w:szCs w:val="20"/>
          <w:lang w:val="en-AU"/>
        </w:rPr>
        <w:t>should</w:t>
      </w:r>
      <w:r w:rsidRPr="007C174F">
        <w:rPr>
          <w:color w:val="000000"/>
          <w:sz w:val="20"/>
          <w:szCs w:val="20"/>
          <w:lang w:val="en-AU"/>
        </w:rPr>
        <w:t xml:space="preserve"> be made in writing</w:t>
      </w:r>
      <w:r w:rsidR="00351B07" w:rsidRPr="007C174F">
        <w:rPr>
          <w:color w:val="000000"/>
          <w:sz w:val="20"/>
          <w:szCs w:val="20"/>
          <w:lang w:val="en-AU"/>
        </w:rPr>
        <w:t>;</w:t>
      </w:r>
      <w:r w:rsidRPr="007C174F">
        <w:rPr>
          <w:color w:val="000000"/>
          <w:sz w:val="20"/>
          <w:szCs w:val="20"/>
          <w:lang w:val="en-AU"/>
        </w:rPr>
        <w:t xml:space="preserve"> be marked </w:t>
      </w:r>
      <w:r w:rsidR="00351B07" w:rsidRPr="007C174F">
        <w:rPr>
          <w:color w:val="000000"/>
          <w:sz w:val="20"/>
          <w:szCs w:val="20"/>
          <w:lang w:val="en-AU"/>
        </w:rPr>
        <w:t xml:space="preserve">clearly </w:t>
      </w:r>
      <w:r w:rsidRPr="007C174F">
        <w:rPr>
          <w:color w:val="000000"/>
          <w:sz w:val="20"/>
          <w:szCs w:val="20"/>
          <w:lang w:val="en-AU"/>
        </w:rPr>
        <w:t>with the word ‘Submission’ and quote the correct project number and name</w:t>
      </w:r>
      <w:r w:rsidR="003309A8">
        <w:rPr>
          <w:color w:val="000000"/>
          <w:sz w:val="20"/>
          <w:szCs w:val="20"/>
          <w:lang w:val="en-AU"/>
        </w:rPr>
        <w:t xml:space="preserve">. </w:t>
      </w:r>
      <w:r w:rsidRPr="007C174F">
        <w:rPr>
          <w:color w:val="000000"/>
          <w:sz w:val="20"/>
          <w:szCs w:val="20"/>
          <w:lang w:val="en-AU"/>
        </w:rPr>
        <w:t xml:space="preserve">While FSANZ accepts submissions in hard copy to our offices, it is more convenient and quicker to receive submissions electronically through the FSANZ website </w:t>
      </w:r>
      <w:r w:rsidR="0037520F">
        <w:rPr>
          <w:color w:val="000000"/>
          <w:sz w:val="20"/>
          <w:szCs w:val="20"/>
          <w:lang w:val="en-AU"/>
        </w:rPr>
        <w:t>via the link</w:t>
      </w:r>
      <w:r w:rsidR="0037520F" w:rsidRPr="008C0E7A">
        <w:rPr>
          <w:color w:val="000000"/>
          <w:sz w:val="20"/>
          <w:szCs w:val="20"/>
          <w:lang w:val="en-AU"/>
        </w:rPr>
        <w:t xml:space="preserve"> on </w:t>
      </w:r>
      <w:hyperlink r:id="rId12" w:history="1">
        <w:r w:rsidR="008C0E7A" w:rsidRPr="008C0E7A">
          <w:rPr>
            <w:rStyle w:val="Hyperlink"/>
            <w:sz w:val="20"/>
            <w:szCs w:val="20"/>
          </w:rPr>
          <w:t>documents for public comment</w:t>
        </w:r>
      </w:hyperlink>
      <w:r w:rsidR="003309A8">
        <w:rPr>
          <w:color w:val="000000"/>
          <w:sz w:val="20"/>
          <w:szCs w:val="20"/>
          <w:lang w:val="en-AU"/>
        </w:rPr>
        <w:t>.</w:t>
      </w:r>
      <w:r w:rsidR="008C0E7A">
        <w:rPr>
          <w:color w:val="000000"/>
          <w:sz w:val="20"/>
          <w:szCs w:val="20"/>
          <w:lang w:val="en-AU"/>
        </w:rPr>
        <w:t xml:space="preserve"> </w:t>
      </w:r>
      <w:r w:rsidR="0037520F">
        <w:rPr>
          <w:color w:val="000000"/>
          <w:sz w:val="20"/>
          <w:szCs w:val="20"/>
          <w:lang w:val="en-AU"/>
        </w:rPr>
        <w:t>You can also</w:t>
      </w:r>
      <w:r w:rsidRPr="007C174F">
        <w:rPr>
          <w:color w:val="000000"/>
          <w:sz w:val="20"/>
          <w:szCs w:val="20"/>
          <w:lang w:val="en-AU"/>
        </w:rPr>
        <w:t xml:space="preserve"> email your submission directly to </w:t>
      </w:r>
      <w:hyperlink r:id="rId13" w:history="1">
        <w:r w:rsidRPr="007C174F">
          <w:rPr>
            <w:rStyle w:val="Hyperlink"/>
            <w:rFonts w:cs="Arial"/>
            <w:sz w:val="20"/>
            <w:szCs w:val="20"/>
            <w:lang w:val="en-AU"/>
          </w:rPr>
          <w:t>submissions@foodstandards.gov.au</w:t>
        </w:r>
      </w:hyperlink>
      <w:r w:rsidR="003309A8">
        <w:rPr>
          <w:color w:val="000000"/>
          <w:sz w:val="20"/>
          <w:szCs w:val="20"/>
          <w:lang w:val="en-AU"/>
        </w:rPr>
        <w:t xml:space="preserve">. </w:t>
      </w:r>
    </w:p>
    <w:p w14:paraId="688E7358" w14:textId="77777777" w:rsidR="00E203C2" w:rsidRPr="007C174F" w:rsidRDefault="00E203C2" w:rsidP="00E203C2">
      <w:pPr>
        <w:rPr>
          <w:color w:val="000000"/>
          <w:sz w:val="20"/>
          <w:szCs w:val="20"/>
          <w:lang w:val="en-AU"/>
        </w:rPr>
      </w:pPr>
    </w:p>
    <w:p w14:paraId="3BEBE497" w14:textId="77777777" w:rsidR="00E063C6" w:rsidRPr="007C174F" w:rsidRDefault="00E063C6" w:rsidP="00E203C2">
      <w:pPr>
        <w:rPr>
          <w:color w:val="000000"/>
          <w:sz w:val="20"/>
          <w:szCs w:val="20"/>
          <w:lang w:val="en-AU"/>
        </w:rPr>
      </w:pPr>
      <w:r w:rsidRPr="007C174F">
        <w:rPr>
          <w:color w:val="000000"/>
          <w:sz w:val="20"/>
          <w:szCs w:val="20"/>
          <w:lang w:val="en-AU"/>
        </w:rPr>
        <w:t xml:space="preserve">There is no need to send a hard copy of your submission if you have submitted it by email or </w:t>
      </w:r>
      <w:r w:rsidR="0037520F">
        <w:rPr>
          <w:color w:val="000000"/>
          <w:sz w:val="20"/>
          <w:szCs w:val="20"/>
          <w:lang w:val="en-AU"/>
        </w:rPr>
        <w:t xml:space="preserve">via </w:t>
      </w:r>
      <w:r w:rsidRPr="007C174F">
        <w:rPr>
          <w:color w:val="000000"/>
          <w:sz w:val="20"/>
          <w:szCs w:val="20"/>
          <w:lang w:val="en-AU"/>
        </w:rPr>
        <w:t>the FSANZ website</w:t>
      </w:r>
      <w:r w:rsidR="003309A8">
        <w:rPr>
          <w:color w:val="000000"/>
          <w:sz w:val="20"/>
          <w:szCs w:val="20"/>
          <w:lang w:val="en-AU"/>
        </w:rPr>
        <w:t xml:space="preserve">. </w:t>
      </w:r>
      <w:r w:rsidRPr="007C174F">
        <w:rPr>
          <w:color w:val="000000"/>
          <w:sz w:val="20"/>
          <w:szCs w:val="20"/>
          <w:lang w:val="en-AU"/>
        </w:rPr>
        <w:t>FSANZ endeavours to formally acknowledge receipt of submissions within 3 business days.</w:t>
      </w:r>
    </w:p>
    <w:p w14:paraId="63AD44BA" w14:textId="77777777" w:rsidR="00E203C2" w:rsidRPr="00E063C6" w:rsidRDefault="00E203C2" w:rsidP="00E203C2">
      <w:pPr>
        <w:rPr>
          <w:color w:val="000000"/>
          <w:lang w:val="en-AU"/>
        </w:rPr>
      </w:pPr>
    </w:p>
    <w:p w14:paraId="0932858A" w14:textId="0C1250B1" w:rsidR="00E063C6" w:rsidRPr="00832C16" w:rsidRDefault="00E063C6" w:rsidP="00413CA8">
      <w:pPr>
        <w:tabs>
          <w:tab w:val="left" w:pos="7920"/>
        </w:tabs>
        <w:autoSpaceDE w:val="0"/>
        <w:autoSpaceDN w:val="0"/>
        <w:adjustRightInd w:val="0"/>
        <w:jc w:val="center"/>
        <w:rPr>
          <w:rFonts w:cs="Arial"/>
          <w:b/>
          <w:bCs/>
          <w:sz w:val="24"/>
        </w:rPr>
      </w:pPr>
      <w:r w:rsidRPr="00FB1533">
        <w:rPr>
          <w:rFonts w:cs="Arial"/>
          <w:b/>
          <w:bCs/>
          <w:color w:val="000000"/>
          <w:sz w:val="24"/>
        </w:rPr>
        <w:t>DEADLINE FOR SUBMISSIONS</w:t>
      </w:r>
      <w:r w:rsidRPr="00FB1533">
        <w:rPr>
          <w:rFonts w:cs="Arial"/>
          <w:b/>
          <w:color w:val="000000"/>
          <w:sz w:val="24"/>
        </w:rPr>
        <w:t>:</w:t>
      </w:r>
      <w:r w:rsidRPr="00FB1533">
        <w:rPr>
          <w:rFonts w:cs="Arial"/>
          <w:b/>
          <w:sz w:val="24"/>
        </w:rPr>
        <w:t xml:space="preserve">  </w:t>
      </w:r>
      <w:r w:rsidRPr="00FB1533">
        <w:rPr>
          <w:rFonts w:cs="Arial"/>
          <w:b/>
          <w:bCs/>
          <w:sz w:val="24"/>
        </w:rPr>
        <w:t xml:space="preserve">6pm (Canberra </w:t>
      </w:r>
      <w:r w:rsidRPr="00832C16">
        <w:rPr>
          <w:rFonts w:cs="Arial"/>
          <w:b/>
          <w:bCs/>
          <w:sz w:val="24"/>
        </w:rPr>
        <w:t xml:space="preserve">time) </w:t>
      </w:r>
      <w:r w:rsidR="00832C16" w:rsidRPr="00832C16">
        <w:rPr>
          <w:rFonts w:cs="Arial"/>
          <w:b/>
          <w:bCs/>
          <w:sz w:val="24"/>
        </w:rPr>
        <w:t>25</w:t>
      </w:r>
      <w:r w:rsidRPr="00832C16">
        <w:rPr>
          <w:rFonts w:cs="Arial"/>
          <w:b/>
          <w:bCs/>
          <w:sz w:val="24"/>
        </w:rPr>
        <w:t xml:space="preserve"> </w:t>
      </w:r>
      <w:r w:rsidR="00832C16" w:rsidRPr="00832C16">
        <w:rPr>
          <w:rFonts w:cs="Arial"/>
          <w:b/>
          <w:bCs/>
          <w:sz w:val="24"/>
        </w:rPr>
        <w:t>August</w:t>
      </w:r>
      <w:r w:rsidRPr="00832C16">
        <w:rPr>
          <w:rFonts w:cs="Arial"/>
          <w:b/>
          <w:bCs/>
          <w:sz w:val="24"/>
        </w:rPr>
        <w:t xml:space="preserve"> </w:t>
      </w:r>
      <w:r w:rsidR="00832C16" w:rsidRPr="00832C16">
        <w:rPr>
          <w:rFonts w:cs="Arial"/>
          <w:b/>
          <w:bCs/>
          <w:sz w:val="24"/>
        </w:rPr>
        <w:t>2016</w:t>
      </w:r>
    </w:p>
    <w:p w14:paraId="7239BD2C" w14:textId="77777777" w:rsidR="00E203C2" w:rsidRPr="007C174F" w:rsidRDefault="00E203C2" w:rsidP="00E203C2">
      <w:pPr>
        <w:rPr>
          <w:sz w:val="20"/>
          <w:szCs w:val="20"/>
          <w:lang w:val="en-AU"/>
        </w:rPr>
      </w:pPr>
    </w:p>
    <w:p w14:paraId="2C1B2A1C" w14:textId="77777777" w:rsidR="00E063C6" w:rsidRPr="00F12DA2" w:rsidRDefault="00E063C6" w:rsidP="00E203C2">
      <w:pPr>
        <w:rPr>
          <w:sz w:val="18"/>
          <w:szCs w:val="18"/>
          <w:lang w:val="en-AU"/>
        </w:rPr>
      </w:pPr>
      <w:r w:rsidRPr="00F12DA2">
        <w:rPr>
          <w:sz w:val="18"/>
          <w:szCs w:val="18"/>
          <w:lang w:val="en-AU"/>
        </w:rPr>
        <w:t xml:space="preserve">Submissions received after this date will </w:t>
      </w:r>
      <w:r w:rsidR="00351B07" w:rsidRPr="00F12DA2">
        <w:rPr>
          <w:sz w:val="18"/>
          <w:szCs w:val="18"/>
          <w:lang w:val="en-AU"/>
        </w:rPr>
        <w:t>not</w:t>
      </w:r>
      <w:r w:rsidRPr="00F12DA2">
        <w:rPr>
          <w:sz w:val="18"/>
          <w:szCs w:val="18"/>
          <w:lang w:val="en-AU"/>
        </w:rPr>
        <w:t xml:space="preserve"> be considered </w:t>
      </w:r>
      <w:r w:rsidR="00351B07" w:rsidRPr="00F12DA2">
        <w:rPr>
          <w:sz w:val="18"/>
          <w:szCs w:val="18"/>
          <w:lang w:val="en-AU"/>
        </w:rPr>
        <w:t>unless</w:t>
      </w:r>
      <w:r w:rsidRPr="00F12DA2">
        <w:rPr>
          <w:sz w:val="18"/>
          <w:szCs w:val="18"/>
          <w:lang w:val="en-AU"/>
        </w:rPr>
        <w:t xml:space="preserve"> an extension ha</w:t>
      </w:r>
      <w:r w:rsidR="00D22F3C" w:rsidRPr="00F12DA2">
        <w:rPr>
          <w:sz w:val="18"/>
          <w:szCs w:val="18"/>
          <w:lang w:val="en-AU"/>
        </w:rPr>
        <w:t>d</w:t>
      </w:r>
      <w:r w:rsidRPr="00F12DA2">
        <w:rPr>
          <w:sz w:val="18"/>
          <w:szCs w:val="18"/>
          <w:lang w:val="en-AU"/>
        </w:rPr>
        <w:t xml:space="preserve"> been given </w:t>
      </w:r>
      <w:r w:rsidR="0037520F" w:rsidRPr="00F12DA2">
        <w:rPr>
          <w:sz w:val="18"/>
          <w:szCs w:val="18"/>
          <w:lang w:val="en-AU"/>
        </w:rPr>
        <w:t xml:space="preserve">before </w:t>
      </w:r>
      <w:r w:rsidRPr="00F12DA2">
        <w:rPr>
          <w:sz w:val="18"/>
          <w:szCs w:val="18"/>
          <w:lang w:val="en-AU"/>
        </w:rPr>
        <w:t>th</w:t>
      </w:r>
      <w:r w:rsidR="00351B07" w:rsidRPr="00F12DA2">
        <w:rPr>
          <w:sz w:val="18"/>
          <w:szCs w:val="18"/>
          <w:lang w:val="en-AU"/>
        </w:rPr>
        <w:t>e</w:t>
      </w:r>
      <w:r w:rsidRPr="00F12DA2">
        <w:rPr>
          <w:sz w:val="18"/>
          <w:szCs w:val="18"/>
          <w:lang w:val="en-AU"/>
        </w:rPr>
        <w:t xml:space="preserve"> closing date</w:t>
      </w:r>
      <w:r w:rsidR="003309A8" w:rsidRPr="00F12DA2">
        <w:rPr>
          <w:sz w:val="18"/>
          <w:szCs w:val="18"/>
          <w:lang w:val="en-AU"/>
        </w:rPr>
        <w:t xml:space="preserve">. </w:t>
      </w:r>
      <w:r w:rsidR="0037520F" w:rsidRPr="00F12DA2">
        <w:rPr>
          <w:sz w:val="18"/>
          <w:szCs w:val="18"/>
          <w:lang w:val="en-AU"/>
        </w:rPr>
        <w:t xml:space="preserve">Extensions will only be granted due to </w:t>
      </w:r>
      <w:r w:rsidRPr="00F12DA2">
        <w:rPr>
          <w:sz w:val="18"/>
          <w:szCs w:val="18"/>
          <w:lang w:val="en-AU"/>
        </w:rPr>
        <w:t xml:space="preserve">extraordinary circumstances </w:t>
      </w:r>
      <w:r w:rsidR="0037520F" w:rsidRPr="00F12DA2">
        <w:rPr>
          <w:sz w:val="18"/>
          <w:szCs w:val="18"/>
          <w:lang w:val="en-AU"/>
        </w:rPr>
        <w:t xml:space="preserve">during the </w:t>
      </w:r>
      <w:r w:rsidRPr="00F12DA2">
        <w:rPr>
          <w:sz w:val="18"/>
          <w:szCs w:val="18"/>
          <w:lang w:val="en-AU"/>
        </w:rPr>
        <w:t>submission period</w:t>
      </w:r>
      <w:r w:rsidR="003309A8" w:rsidRPr="00F12DA2">
        <w:rPr>
          <w:sz w:val="18"/>
          <w:szCs w:val="18"/>
          <w:lang w:val="en-AU"/>
        </w:rPr>
        <w:t xml:space="preserve">. </w:t>
      </w:r>
      <w:r w:rsidRPr="00F12DA2">
        <w:rPr>
          <w:sz w:val="18"/>
          <w:szCs w:val="18"/>
          <w:lang w:val="en-AU"/>
        </w:rPr>
        <w:t>Any agreed extension will be notified on the FSANZ website and will apply to all submitters.</w:t>
      </w:r>
    </w:p>
    <w:p w14:paraId="292B4805" w14:textId="77777777" w:rsidR="00E203C2" w:rsidRPr="00F12DA2" w:rsidRDefault="00E203C2" w:rsidP="00E203C2">
      <w:pPr>
        <w:rPr>
          <w:sz w:val="18"/>
          <w:szCs w:val="18"/>
          <w:lang w:val="en-AU"/>
        </w:rPr>
      </w:pPr>
    </w:p>
    <w:p w14:paraId="7C76A51B" w14:textId="77777777" w:rsidR="00E063C6" w:rsidRPr="00F12DA2" w:rsidRDefault="0037520F" w:rsidP="00E203C2">
      <w:pPr>
        <w:rPr>
          <w:bCs/>
          <w:sz w:val="18"/>
          <w:szCs w:val="18"/>
          <w:lang w:val="en-AU"/>
        </w:rPr>
      </w:pPr>
      <w:r w:rsidRPr="00F12DA2">
        <w:rPr>
          <w:sz w:val="18"/>
          <w:szCs w:val="18"/>
          <w:lang w:val="en-AU"/>
        </w:rPr>
        <w:t>Questions about</w:t>
      </w:r>
      <w:r w:rsidR="00E063C6" w:rsidRPr="00F12DA2">
        <w:rPr>
          <w:sz w:val="18"/>
          <w:szCs w:val="18"/>
          <w:lang w:val="en-AU"/>
        </w:rPr>
        <w:t xml:space="preserve"> making submissions or the application process can be </w:t>
      </w:r>
      <w:r w:rsidRPr="00F12DA2">
        <w:rPr>
          <w:sz w:val="18"/>
          <w:szCs w:val="18"/>
          <w:lang w:val="en-AU"/>
        </w:rPr>
        <w:t>sent to</w:t>
      </w:r>
      <w:r w:rsidR="00E063C6" w:rsidRPr="00F12DA2">
        <w:rPr>
          <w:sz w:val="18"/>
          <w:szCs w:val="18"/>
          <w:lang w:val="en-AU"/>
        </w:rPr>
        <w:t xml:space="preserve"> </w:t>
      </w:r>
      <w:hyperlink r:id="rId14" w:history="1">
        <w:r w:rsidR="00E063C6" w:rsidRPr="00F12DA2">
          <w:rPr>
            <w:rStyle w:val="Hyperlink"/>
            <w:rFonts w:cs="Arial"/>
            <w:sz w:val="18"/>
            <w:szCs w:val="18"/>
            <w:lang w:val="en-AU"/>
          </w:rPr>
          <w:t>standards.management@foodstandards.gov.au</w:t>
        </w:r>
      </w:hyperlink>
      <w:r w:rsidR="00E063C6" w:rsidRPr="00F12DA2">
        <w:rPr>
          <w:sz w:val="18"/>
          <w:szCs w:val="18"/>
          <w:lang w:val="en-AU"/>
        </w:rPr>
        <w:t xml:space="preserve">. </w:t>
      </w:r>
    </w:p>
    <w:p w14:paraId="6EA8ECF9" w14:textId="77777777" w:rsidR="00E203C2" w:rsidRPr="00F12DA2" w:rsidRDefault="00E203C2" w:rsidP="003A7725">
      <w:pPr>
        <w:rPr>
          <w:sz w:val="18"/>
          <w:szCs w:val="18"/>
          <w:lang w:val="en-AU"/>
        </w:rPr>
      </w:pPr>
    </w:p>
    <w:p w14:paraId="61980983" w14:textId="77777777" w:rsidR="00E063C6" w:rsidRPr="00F12DA2" w:rsidRDefault="00351B07" w:rsidP="00E203C2">
      <w:pPr>
        <w:rPr>
          <w:sz w:val="18"/>
          <w:szCs w:val="18"/>
          <w:lang w:val="en-AU"/>
        </w:rPr>
      </w:pPr>
      <w:r w:rsidRPr="00F12DA2">
        <w:rPr>
          <w:sz w:val="18"/>
          <w:szCs w:val="18"/>
          <w:lang w:val="en-AU"/>
        </w:rPr>
        <w:t>Hard</w:t>
      </w:r>
      <w:r w:rsidR="00E063C6" w:rsidRPr="00F12DA2">
        <w:rPr>
          <w:sz w:val="18"/>
          <w:szCs w:val="18"/>
          <w:lang w:val="en-AU"/>
        </w:rPr>
        <w:t xml:space="preserve"> copy submissions may be sent to one of the following addresses:</w:t>
      </w:r>
    </w:p>
    <w:p w14:paraId="20B1C693" w14:textId="77777777" w:rsidR="00E203C2" w:rsidRPr="00F12DA2" w:rsidRDefault="00E203C2" w:rsidP="00E203C2">
      <w:pPr>
        <w:rPr>
          <w:sz w:val="18"/>
          <w:szCs w:val="18"/>
          <w:lang w:val="en-AU"/>
        </w:rPr>
      </w:pPr>
    </w:p>
    <w:p w14:paraId="5F1BC307" w14:textId="77777777" w:rsidR="00E203C2" w:rsidRPr="00F12DA2" w:rsidRDefault="00E063C6" w:rsidP="00E203C2">
      <w:pPr>
        <w:tabs>
          <w:tab w:val="left" w:pos="4536"/>
        </w:tabs>
        <w:rPr>
          <w:sz w:val="18"/>
          <w:szCs w:val="18"/>
        </w:rPr>
      </w:pPr>
      <w:r w:rsidRPr="00F12DA2">
        <w:rPr>
          <w:sz w:val="18"/>
          <w:szCs w:val="18"/>
        </w:rPr>
        <w:t>Food Standards Australia New Zealand</w:t>
      </w:r>
      <w:r w:rsidRPr="00F12DA2">
        <w:rPr>
          <w:sz w:val="18"/>
          <w:szCs w:val="18"/>
        </w:rPr>
        <w:tab/>
      </w:r>
      <w:r w:rsidRPr="00F12DA2">
        <w:rPr>
          <w:sz w:val="18"/>
          <w:szCs w:val="18"/>
        </w:rPr>
        <w:tab/>
        <w:t>Food Standards Australia New Zealand</w:t>
      </w:r>
    </w:p>
    <w:p w14:paraId="4715C446" w14:textId="77777777" w:rsidR="00E203C2" w:rsidRPr="00F12DA2" w:rsidRDefault="00E063C6" w:rsidP="00E203C2">
      <w:pPr>
        <w:tabs>
          <w:tab w:val="left" w:pos="4536"/>
        </w:tabs>
        <w:rPr>
          <w:sz w:val="18"/>
          <w:szCs w:val="18"/>
        </w:rPr>
      </w:pPr>
      <w:r w:rsidRPr="00F12DA2">
        <w:rPr>
          <w:sz w:val="18"/>
          <w:szCs w:val="18"/>
        </w:rPr>
        <w:t xml:space="preserve">PO Box </w:t>
      </w:r>
      <w:r w:rsidR="00685269" w:rsidRPr="00F12DA2">
        <w:rPr>
          <w:sz w:val="18"/>
          <w:szCs w:val="18"/>
        </w:rPr>
        <w:t>5423</w:t>
      </w:r>
      <w:r w:rsidRPr="00F12DA2">
        <w:rPr>
          <w:sz w:val="18"/>
          <w:szCs w:val="18"/>
        </w:rPr>
        <w:tab/>
      </w:r>
      <w:r w:rsidRPr="00F12DA2">
        <w:rPr>
          <w:sz w:val="18"/>
          <w:szCs w:val="18"/>
        </w:rPr>
        <w:tab/>
        <w:t>PO Box 10559</w:t>
      </w:r>
    </w:p>
    <w:p w14:paraId="29179E61" w14:textId="77777777" w:rsidR="00E203C2" w:rsidRPr="00F12DA2" w:rsidRDefault="00685269" w:rsidP="00E203C2">
      <w:pPr>
        <w:tabs>
          <w:tab w:val="left" w:pos="4536"/>
        </w:tabs>
        <w:rPr>
          <w:sz w:val="18"/>
          <w:szCs w:val="18"/>
        </w:rPr>
      </w:pPr>
      <w:r w:rsidRPr="00F12DA2">
        <w:rPr>
          <w:sz w:val="18"/>
          <w:szCs w:val="18"/>
        </w:rPr>
        <w:t>KINGSTON</w:t>
      </w:r>
      <w:r w:rsidR="00E063C6" w:rsidRPr="00F12DA2">
        <w:rPr>
          <w:sz w:val="18"/>
          <w:szCs w:val="18"/>
        </w:rPr>
        <w:t xml:space="preserve"> </w:t>
      </w:r>
      <w:r w:rsidR="0037520F" w:rsidRPr="00F12DA2">
        <w:rPr>
          <w:sz w:val="18"/>
          <w:szCs w:val="18"/>
        </w:rPr>
        <w:t xml:space="preserve"> </w:t>
      </w:r>
      <w:r w:rsidR="00E063C6" w:rsidRPr="00F12DA2">
        <w:rPr>
          <w:sz w:val="18"/>
          <w:szCs w:val="18"/>
        </w:rPr>
        <w:t>ACT</w:t>
      </w:r>
      <w:r w:rsidR="0037520F" w:rsidRPr="00F12DA2">
        <w:rPr>
          <w:sz w:val="18"/>
          <w:szCs w:val="18"/>
        </w:rPr>
        <w:t xml:space="preserve"> </w:t>
      </w:r>
      <w:r w:rsidR="00E063C6" w:rsidRPr="00F12DA2">
        <w:rPr>
          <w:sz w:val="18"/>
          <w:szCs w:val="18"/>
        </w:rPr>
        <w:t xml:space="preserve"> 2</w:t>
      </w:r>
      <w:r w:rsidRPr="00F12DA2">
        <w:rPr>
          <w:sz w:val="18"/>
          <w:szCs w:val="18"/>
        </w:rPr>
        <w:t>604</w:t>
      </w:r>
      <w:r w:rsidR="00E063C6" w:rsidRPr="00F12DA2">
        <w:rPr>
          <w:sz w:val="18"/>
          <w:szCs w:val="18"/>
        </w:rPr>
        <w:tab/>
      </w:r>
      <w:r w:rsidR="00E063C6" w:rsidRPr="00F12DA2">
        <w:rPr>
          <w:sz w:val="18"/>
          <w:szCs w:val="18"/>
        </w:rPr>
        <w:tab/>
        <w:t>The Terrace WELLINGTON 6143</w:t>
      </w:r>
    </w:p>
    <w:p w14:paraId="0A23A6C4" w14:textId="77777777" w:rsidR="00E063C6" w:rsidRPr="00F12DA2" w:rsidRDefault="00E063C6" w:rsidP="00E203C2">
      <w:pPr>
        <w:tabs>
          <w:tab w:val="left" w:pos="4536"/>
        </w:tabs>
        <w:rPr>
          <w:sz w:val="18"/>
          <w:szCs w:val="18"/>
        </w:rPr>
      </w:pPr>
      <w:r w:rsidRPr="00F12DA2">
        <w:rPr>
          <w:sz w:val="18"/>
          <w:szCs w:val="18"/>
        </w:rPr>
        <w:t>AUSTRALIA</w:t>
      </w:r>
      <w:r w:rsidRPr="00F12DA2">
        <w:rPr>
          <w:sz w:val="18"/>
          <w:szCs w:val="18"/>
        </w:rPr>
        <w:tab/>
      </w:r>
      <w:r w:rsidRPr="00F12DA2">
        <w:rPr>
          <w:sz w:val="18"/>
          <w:szCs w:val="18"/>
        </w:rPr>
        <w:tab/>
        <w:t>NEW ZEALAND</w:t>
      </w:r>
    </w:p>
    <w:p w14:paraId="14C1512C" w14:textId="77777777" w:rsidR="00413CA8" w:rsidRPr="00F12DA2" w:rsidRDefault="00E063C6" w:rsidP="00203540">
      <w:pPr>
        <w:tabs>
          <w:tab w:val="left" w:pos="4536"/>
        </w:tabs>
        <w:rPr>
          <w:sz w:val="18"/>
          <w:szCs w:val="18"/>
        </w:rPr>
      </w:pPr>
      <w:r w:rsidRPr="00F12DA2">
        <w:rPr>
          <w:sz w:val="18"/>
          <w:szCs w:val="18"/>
        </w:rPr>
        <w:t xml:space="preserve">Tel </w:t>
      </w:r>
      <w:r w:rsidR="00DD3C5E" w:rsidRPr="00F12DA2">
        <w:rPr>
          <w:sz w:val="18"/>
          <w:szCs w:val="18"/>
        </w:rPr>
        <w:t>+61 2</w:t>
      </w:r>
      <w:r w:rsidRPr="00F12DA2">
        <w:rPr>
          <w:sz w:val="18"/>
          <w:szCs w:val="18"/>
        </w:rPr>
        <w:t xml:space="preserve"> 6271 2222  </w:t>
      </w:r>
      <w:r w:rsidRPr="00F12DA2">
        <w:rPr>
          <w:sz w:val="18"/>
          <w:szCs w:val="18"/>
        </w:rPr>
        <w:tab/>
      </w:r>
      <w:r w:rsidRPr="00F12DA2">
        <w:rPr>
          <w:sz w:val="18"/>
          <w:szCs w:val="18"/>
        </w:rPr>
        <w:tab/>
        <w:t xml:space="preserve">Tel </w:t>
      </w:r>
      <w:r w:rsidR="00DD3C5E" w:rsidRPr="00F12DA2">
        <w:rPr>
          <w:sz w:val="18"/>
          <w:szCs w:val="18"/>
        </w:rPr>
        <w:t>+64 4</w:t>
      </w:r>
      <w:r w:rsidR="0037520F" w:rsidRPr="00F12DA2">
        <w:rPr>
          <w:sz w:val="18"/>
          <w:szCs w:val="18"/>
        </w:rPr>
        <w:t xml:space="preserve"> 978 5630</w:t>
      </w:r>
    </w:p>
    <w:p w14:paraId="5753BFA7" w14:textId="77777777" w:rsidR="00D22F3C" w:rsidRPr="007C174F" w:rsidRDefault="00D22F3C" w:rsidP="00203540">
      <w:pPr>
        <w:tabs>
          <w:tab w:val="left" w:pos="4536"/>
        </w:tabs>
        <w:rPr>
          <w:rFonts w:cs="Arial"/>
          <w:bCs/>
          <w:color w:val="FF0000"/>
          <w:sz w:val="20"/>
          <w:szCs w:val="20"/>
        </w:rPr>
      </w:pPr>
    </w:p>
    <w:p w14:paraId="42EC4C20" w14:textId="77777777" w:rsidR="00413CA8" w:rsidRDefault="00413CA8" w:rsidP="00E203C2">
      <w:pPr>
        <w:spacing w:line="280" w:lineRule="exact"/>
        <w:jc w:val="center"/>
        <w:rPr>
          <w:rFonts w:cs="Arial"/>
          <w:bCs/>
          <w:sz w:val="28"/>
          <w:szCs w:val="28"/>
        </w:rPr>
        <w:sectPr w:rsidR="00413CA8" w:rsidSect="00B9694C">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134" w:left="1418" w:header="709" w:footer="709" w:gutter="0"/>
          <w:pgNumType w:fmt="lowerRoman" w:start="1"/>
          <w:cols w:space="708"/>
          <w:docGrid w:linePitch="360"/>
        </w:sectPr>
      </w:pPr>
    </w:p>
    <w:p w14:paraId="7E313506" w14:textId="77777777" w:rsidR="00562917" w:rsidRPr="00646FDD" w:rsidRDefault="00562917" w:rsidP="00E40ED4">
      <w:pPr>
        <w:jc w:val="center"/>
        <w:rPr>
          <w:sz w:val="28"/>
          <w:szCs w:val="28"/>
        </w:rPr>
      </w:pPr>
      <w:r w:rsidRPr="00646FDD">
        <w:rPr>
          <w:sz w:val="28"/>
          <w:szCs w:val="28"/>
        </w:rPr>
        <w:lastRenderedPageBreak/>
        <w:t xml:space="preserve">Table of </w:t>
      </w:r>
      <w:r w:rsidR="000C412C">
        <w:rPr>
          <w:sz w:val="28"/>
          <w:szCs w:val="28"/>
        </w:rPr>
        <w:t>c</w:t>
      </w:r>
      <w:r w:rsidRPr="00646FDD">
        <w:rPr>
          <w:sz w:val="28"/>
          <w:szCs w:val="28"/>
        </w:rPr>
        <w:t>ontents</w:t>
      </w:r>
    </w:p>
    <w:p w14:paraId="40CC195F" w14:textId="77777777" w:rsidR="00562917" w:rsidRPr="00AE766D" w:rsidRDefault="00562917" w:rsidP="00051ED9">
      <w:pPr>
        <w:rPr>
          <w:rFonts w:cs="Arial"/>
        </w:rPr>
      </w:pPr>
    </w:p>
    <w:p w14:paraId="6FE663F4" w14:textId="77777777" w:rsidR="003E0EB3" w:rsidRDefault="00051ED9">
      <w:pPr>
        <w:pStyle w:val="TOC1"/>
        <w:tabs>
          <w:tab w:val="right" w:leader="dot" w:pos="9060"/>
        </w:tabs>
        <w:rPr>
          <w:rFonts w:eastAsiaTheme="minorEastAsia" w:cstheme="minorBidi"/>
          <w:b w:val="0"/>
          <w:bCs w:val="0"/>
          <w:caps w:val="0"/>
          <w:noProof/>
          <w:sz w:val="22"/>
          <w:szCs w:val="22"/>
          <w:lang w:eastAsia="en-GB" w:bidi="ar-SA"/>
        </w:rPr>
      </w:pPr>
      <w:r w:rsidRPr="002C4A91">
        <w:rPr>
          <w:rFonts w:ascii="Arial" w:hAnsi="Arial" w:cs="Arial"/>
        </w:rPr>
        <w:fldChar w:fldCharType="begin"/>
      </w:r>
      <w:r w:rsidRPr="002C4A91">
        <w:rPr>
          <w:rFonts w:ascii="Arial" w:hAnsi="Arial" w:cs="Arial"/>
        </w:rPr>
        <w:instrText xml:space="preserve"> TOC \o "1-3" \h \z \u </w:instrText>
      </w:r>
      <w:r w:rsidRPr="002C4A91">
        <w:rPr>
          <w:rFonts w:ascii="Arial" w:hAnsi="Arial" w:cs="Arial"/>
        </w:rPr>
        <w:fldChar w:fldCharType="separate"/>
      </w:r>
      <w:hyperlink w:anchor="_Toc457391761" w:history="1">
        <w:r w:rsidR="003E0EB3" w:rsidRPr="00BD379D">
          <w:rPr>
            <w:rStyle w:val="Hyperlink"/>
            <w:noProof/>
          </w:rPr>
          <w:t>Executive summary</w:t>
        </w:r>
        <w:r w:rsidR="003E0EB3">
          <w:rPr>
            <w:noProof/>
            <w:webHidden/>
          </w:rPr>
          <w:tab/>
        </w:r>
        <w:r w:rsidR="003E0EB3">
          <w:rPr>
            <w:noProof/>
            <w:webHidden/>
          </w:rPr>
          <w:fldChar w:fldCharType="begin"/>
        </w:r>
        <w:r w:rsidR="003E0EB3">
          <w:rPr>
            <w:noProof/>
            <w:webHidden/>
          </w:rPr>
          <w:instrText xml:space="preserve"> PAGEREF _Toc457391761 \h </w:instrText>
        </w:r>
        <w:r w:rsidR="003E0EB3">
          <w:rPr>
            <w:noProof/>
            <w:webHidden/>
          </w:rPr>
        </w:r>
        <w:r w:rsidR="003E0EB3">
          <w:rPr>
            <w:noProof/>
            <w:webHidden/>
          </w:rPr>
          <w:fldChar w:fldCharType="separate"/>
        </w:r>
        <w:r w:rsidR="004850F9">
          <w:rPr>
            <w:noProof/>
            <w:webHidden/>
          </w:rPr>
          <w:t>2</w:t>
        </w:r>
        <w:r w:rsidR="003E0EB3">
          <w:rPr>
            <w:noProof/>
            <w:webHidden/>
          </w:rPr>
          <w:fldChar w:fldCharType="end"/>
        </w:r>
      </w:hyperlink>
    </w:p>
    <w:p w14:paraId="74958238" w14:textId="77777777" w:rsidR="003E0EB3" w:rsidRDefault="00F85594">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7391762" w:history="1">
        <w:r w:rsidR="003E0EB3" w:rsidRPr="00BD379D">
          <w:rPr>
            <w:rStyle w:val="Hyperlink"/>
            <w:noProof/>
          </w:rPr>
          <w:t>1</w:t>
        </w:r>
        <w:r w:rsidR="003E0EB3">
          <w:rPr>
            <w:rFonts w:eastAsiaTheme="minorEastAsia" w:cstheme="minorBidi"/>
            <w:b w:val="0"/>
            <w:bCs w:val="0"/>
            <w:caps w:val="0"/>
            <w:noProof/>
            <w:sz w:val="22"/>
            <w:szCs w:val="22"/>
            <w:lang w:eastAsia="en-GB" w:bidi="ar-SA"/>
          </w:rPr>
          <w:tab/>
        </w:r>
        <w:r w:rsidR="003E0EB3" w:rsidRPr="00BD379D">
          <w:rPr>
            <w:rStyle w:val="Hyperlink"/>
            <w:noProof/>
          </w:rPr>
          <w:t>Introduction</w:t>
        </w:r>
        <w:r w:rsidR="003E0EB3">
          <w:rPr>
            <w:noProof/>
            <w:webHidden/>
          </w:rPr>
          <w:tab/>
        </w:r>
        <w:r w:rsidR="003E0EB3">
          <w:rPr>
            <w:noProof/>
            <w:webHidden/>
          </w:rPr>
          <w:fldChar w:fldCharType="begin"/>
        </w:r>
        <w:r w:rsidR="003E0EB3">
          <w:rPr>
            <w:noProof/>
            <w:webHidden/>
          </w:rPr>
          <w:instrText xml:space="preserve"> PAGEREF _Toc457391762 \h </w:instrText>
        </w:r>
        <w:r w:rsidR="003E0EB3">
          <w:rPr>
            <w:noProof/>
            <w:webHidden/>
          </w:rPr>
        </w:r>
        <w:r w:rsidR="003E0EB3">
          <w:rPr>
            <w:noProof/>
            <w:webHidden/>
          </w:rPr>
          <w:fldChar w:fldCharType="separate"/>
        </w:r>
        <w:r w:rsidR="004850F9">
          <w:rPr>
            <w:noProof/>
            <w:webHidden/>
          </w:rPr>
          <w:t>4</w:t>
        </w:r>
        <w:r w:rsidR="003E0EB3">
          <w:rPr>
            <w:noProof/>
            <w:webHidden/>
          </w:rPr>
          <w:fldChar w:fldCharType="end"/>
        </w:r>
      </w:hyperlink>
    </w:p>
    <w:p w14:paraId="26B1A4D8"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63" w:history="1">
        <w:r w:rsidR="003E0EB3" w:rsidRPr="00BD379D">
          <w:rPr>
            <w:rStyle w:val="Hyperlink"/>
            <w:noProof/>
          </w:rPr>
          <w:t>1.1</w:t>
        </w:r>
        <w:r w:rsidR="003E0EB3">
          <w:rPr>
            <w:rFonts w:eastAsiaTheme="minorEastAsia" w:cstheme="minorBidi"/>
            <w:smallCaps w:val="0"/>
            <w:noProof/>
            <w:sz w:val="22"/>
            <w:szCs w:val="22"/>
            <w:lang w:eastAsia="en-GB" w:bidi="ar-SA"/>
          </w:rPr>
          <w:tab/>
        </w:r>
        <w:r w:rsidR="003E0EB3" w:rsidRPr="00BD379D">
          <w:rPr>
            <w:rStyle w:val="Hyperlink"/>
            <w:noProof/>
          </w:rPr>
          <w:t>The Proposal</w:t>
        </w:r>
        <w:r w:rsidR="003E0EB3">
          <w:rPr>
            <w:noProof/>
            <w:webHidden/>
          </w:rPr>
          <w:tab/>
        </w:r>
        <w:r w:rsidR="003E0EB3">
          <w:rPr>
            <w:noProof/>
            <w:webHidden/>
          </w:rPr>
          <w:fldChar w:fldCharType="begin"/>
        </w:r>
        <w:r w:rsidR="003E0EB3">
          <w:rPr>
            <w:noProof/>
            <w:webHidden/>
          </w:rPr>
          <w:instrText xml:space="preserve"> PAGEREF _Toc457391763 \h </w:instrText>
        </w:r>
        <w:r w:rsidR="003E0EB3">
          <w:rPr>
            <w:noProof/>
            <w:webHidden/>
          </w:rPr>
        </w:r>
        <w:r w:rsidR="003E0EB3">
          <w:rPr>
            <w:noProof/>
            <w:webHidden/>
          </w:rPr>
          <w:fldChar w:fldCharType="separate"/>
        </w:r>
        <w:r w:rsidR="004850F9">
          <w:rPr>
            <w:noProof/>
            <w:webHidden/>
          </w:rPr>
          <w:t>4</w:t>
        </w:r>
        <w:r w:rsidR="003E0EB3">
          <w:rPr>
            <w:noProof/>
            <w:webHidden/>
          </w:rPr>
          <w:fldChar w:fldCharType="end"/>
        </w:r>
      </w:hyperlink>
    </w:p>
    <w:p w14:paraId="080DA7BF"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64" w:history="1">
        <w:r w:rsidR="003E0EB3" w:rsidRPr="00BD379D">
          <w:rPr>
            <w:rStyle w:val="Hyperlink"/>
            <w:noProof/>
          </w:rPr>
          <w:t>1.2</w:t>
        </w:r>
        <w:r w:rsidR="003E0EB3">
          <w:rPr>
            <w:rFonts w:eastAsiaTheme="minorEastAsia" w:cstheme="minorBidi"/>
            <w:smallCaps w:val="0"/>
            <w:noProof/>
            <w:sz w:val="22"/>
            <w:szCs w:val="22"/>
            <w:lang w:eastAsia="en-GB" w:bidi="ar-SA"/>
          </w:rPr>
          <w:tab/>
        </w:r>
        <w:r w:rsidR="003E0EB3" w:rsidRPr="00BD379D">
          <w:rPr>
            <w:rStyle w:val="Hyperlink"/>
            <w:noProof/>
          </w:rPr>
          <w:t>The current Standard</w:t>
        </w:r>
        <w:r w:rsidR="003E0EB3">
          <w:rPr>
            <w:noProof/>
            <w:webHidden/>
          </w:rPr>
          <w:tab/>
        </w:r>
        <w:r w:rsidR="003E0EB3">
          <w:rPr>
            <w:noProof/>
            <w:webHidden/>
          </w:rPr>
          <w:fldChar w:fldCharType="begin"/>
        </w:r>
        <w:r w:rsidR="003E0EB3">
          <w:rPr>
            <w:noProof/>
            <w:webHidden/>
          </w:rPr>
          <w:instrText xml:space="preserve"> PAGEREF _Toc457391764 \h </w:instrText>
        </w:r>
        <w:r w:rsidR="003E0EB3">
          <w:rPr>
            <w:noProof/>
            <w:webHidden/>
          </w:rPr>
        </w:r>
        <w:r w:rsidR="003E0EB3">
          <w:rPr>
            <w:noProof/>
            <w:webHidden/>
          </w:rPr>
          <w:fldChar w:fldCharType="separate"/>
        </w:r>
        <w:r w:rsidR="004850F9">
          <w:rPr>
            <w:noProof/>
            <w:webHidden/>
          </w:rPr>
          <w:t>4</w:t>
        </w:r>
        <w:r w:rsidR="003E0EB3">
          <w:rPr>
            <w:noProof/>
            <w:webHidden/>
          </w:rPr>
          <w:fldChar w:fldCharType="end"/>
        </w:r>
      </w:hyperlink>
    </w:p>
    <w:p w14:paraId="0EE9037C"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65" w:history="1">
        <w:r w:rsidR="003E0EB3" w:rsidRPr="00BD379D">
          <w:rPr>
            <w:rStyle w:val="Hyperlink"/>
            <w:noProof/>
            <w:u w:color="FFFF00"/>
          </w:rPr>
          <w:t>1.3</w:t>
        </w:r>
        <w:r w:rsidR="003E0EB3">
          <w:rPr>
            <w:rFonts w:eastAsiaTheme="minorEastAsia" w:cstheme="minorBidi"/>
            <w:smallCaps w:val="0"/>
            <w:noProof/>
            <w:sz w:val="22"/>
            <w:szCs w:val="22"/>
            <w:lang w:eastAsia="en-GB" w:bidi="ar-SA"/>
          </w:rPr>
          <w:tab/>
        </w:r>
        <w:r w:rsidR="003E0EB3" w:rsidRPr="00BD379D">
          <w:rPr>
            <w:rStyle w:val="Hyperlink"/>
            <w:noProof/>
            <w:u w:color="FFFF00"/>
          </w:rPr>
          <w:t xml:space="preserve">Reasons for </w:t>
        </w:r>
        <w:r w:rsidR="003E0EB3" w:rsidRPr="00BD379D">
          <w:rPr>
            <w:rStyle w:val="Hyperlink"/>
            <w:noProof/>
          </w:rPr>
          <w:t>preparing the Proposal</w:t>
        </w:r>
        <w:r w:rsidR="003E0EB3">
          <w:rPr>
            <w:noProof/>
            <w:webHidden/>
          </w:rPr>
          <w:tab/>
        </w:r>
        <w:r w:rsidR="003E0EB3">
          <w:rPr>
            <w:noProof/>
            <w:webHidden/>
          </w:rPr>
          <w:fldChar w:fldCharType="begin"/>
        </w:r>
        <w:r w:rsidR="003E0EB3">
          <w:rPr>
            <w:noProof/>
            <w:webHidden/>
          </w:rPr>
          <w:instrText xml:space="preserve"> PAGEREF _Toc457391765 \h </w:instrText>
        </w:r>
        <w:r w:rsidR="003E0EB3">
          <w:rPr>
            <w:noProof/>
            <w:webHidden/>
          </w:rPr>
        </w:r>
        <w:r w:rsidR="003E0EB3">
          <w:rPr>
            <w:noProof/>
            <w:webHidden/>
          </w:rPr>
          <w:fldChar w:fldCharType="separate"/>
        </w:r>
        <w:r w:rsidR="004850F9">
          <w:rPr>
            <w:noProof/>
            <w:webHidden/>
          </w:rPr>
          <w:t>4</w:t>
        </w:r>
        <w:r w:rsidR="003E0EB3">
          <w:rPr>
            <w:noProof/>
            <w:webHidden/>
          </w:rPr>
          <w:fldChar w:fldCharType="end"/>
        </w:r>
      </w:hyperlink>
    </w:p>
    <w:p w14:paraId="1C376F43"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66" w:history="1">
        <w:r w:rsidR="003E0EB3" w:rsidRPr="00BD379D">
          <w:rPr>
            <w:rStyle w:val="Hyperlink"/>
            <w:noProof/>
          </w:rPr>
          <w:t>1.4</w:t>
        </w:r>
        <w:r w:rsidR="003E0EB3">
          <w:rPr>
            <w:rFonts w:eastAsiaTheme="minorEastAsia" w:cstheme="minorBidi"/>
            <w:smallCaps w:val="0"/>
            <w:noProof/>
            <w:sz w:val="22"/>
            <w:szCs w:val="22"/>
            <w:lang w:eastAsia="en-GB" w:bidi="ar-SA"/>
          </w:rPr>
          <w:tab/>
        </w:r>
        <w:r w:rsidR="003E0EB3" w:rsidRPr="00BD379D">
          <w:rPr>
            <w:rStyle w:val="Hyperlink"/>
            <w:noProof/>
          </w:rPr>
          <w:t>Background</w:t>
        </w:r>
        <w:r w:rsidR="003E0EB3">
          <w:rPr>
            <w:noProof/>
            <w:webHidden/>
          </w:rPr>
          <w:tab/>
        </w:r>
        <w:r w:rsidR="003E0EB3">
          <w:rPr>
            <w:noProof/>
            <w:webHidden/>
          </w:rPr>
          <w:fldChar w:fldCharType="begin"/>
        </w:r>
        <w:r w:rsidR="003E0EB3">
          <w:rPr>
            <w:noProof/>
            <w:webHidden/>
          </w:rPr>
          <w:instrText xml:space="preserve"> PAGEREF _Toc457391766 \h </w:instrText>
        </w:r>
        <w:r w:rsidR="003E0EB3">
          <w:rPr>
            <w:noProof/>
            <w:webHidden/>
          </w:rPr>
        </w:r>
        <w:r w:rsidR="003E0EB3">
          <w:rPr>
            <w:noProof/>
            <w:webHidden/>
          </w:rPr>
          <w:fldChar w:fldCharType="separate"/>
        </w:r>
        <w:r w:rsidR="004850F9">
          <w:rPr>
            <w:noProof/>
            <w:webHidden/>
          </w:rPr>
          <w:t>5</w:t>
        </w:r>
        <w:r w:rsidR="003E0EB3">
          <w:rPr>
            <w:noProof/>
            <w:webHidden/>
          </w:rPr>
          <w:fldChar w:fldCharType="end"/>
        </w:r>
      </w:hyperlink>
    </w:p>
    <w:p w14:paraId="15B40E32"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67" w:history="1">
        <w:r w:rsidR="003E0EB3" w:rsidRPr="00BD379D">
          <w:rPr>
            <w:rStyle w:val="Hyperlink"/>
            <w:noProof/>
          </w:rPr>
          <w:t>1.4.1</w:t>
        </w:r>
        <w:r w:rsidR="003E0EB3">
          <w:rPr>
            <w:rFonts w:eastAsiaTheme="minorEastAsia" w:cstheme="minorBidi"/>
            <w:i w:val="0"/>
            <w:iCs w:val="0"/>
            <w:noProof/>
            <w:sz w:val="22"/>
            <w:szCs w:val="22"/>
            <w:lang w:eastAsia="en-GB" w:bidi="ar-SA"/>
          </w:rPr>
          <w:tab/>
        </w:r>
        <w:r w:rsidR="003E0EB3" w:rsidRPr="00BD379D">
          <w:rPr>
            <w:rStyle w:val="Hyperlink"/>
            <w:noProof/>
          </w:rPr>
          <w:t>Properties of hemp</w:t>
        </w:r>
        <w:r w:rsidR="003E0EB3">
          <w:rPr>
            <w:noProof/>
            <w:webHidden/>
          </w:rPr>
          <w:tab/>
        </w:r>
        <w:r w:rsidR="003E0EB3">
          <w:rPr>
            <w:noProof/>
            <w:webHidden/>
          </w:rPr>
          <w:fldChar w:fldCharType="begin"/>
        </w:r>
        <w:r w:rsidR="003E0EB3">
          <w:rPr>
            <w:noProof/>
            <w:webHidden/>
          </w:rPr>
          <w:instrText xml:space="preserve"> PAGEREF _Toc457391767 \h </w:instrText>
        </w:r>
        <w:r w:rsidR="003E0EB3">
          <w:rPr>
            <w:noProof/>
            <w:webHidden/>
          </w:rPr>
        </w:r>
        <w:r w:rsidR="003E0EB3">
          <w:rPr>
            <w:noProof/>
            <w:webHidden/>
          </w:rPr>
          <w:fldChar w:fldCharType="separate"/>
        </w:r>
        <w:r w:rsidR="004850F9">
          <w:rPr>
            <w:noProof/>
            <w:webHidden/>
          </w:rPr>
          <w:t>5</w:t>
        </w:r>
        <w:r w:rsidR="003E0EB3">
          <w:rPr>
            <w:noProof/>
            <w:webHidden/>
          </w:rPr>
          <w:fldChar w:fldCharType="end"/>
        </w:r>
      </w:hyperlink>
    </w:p>
    <w:p w14:paraId="37915820"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68" w:history="1">
        <w:r w:rsidR="003E0EB3" w:rsidRPr="00BD379D">
          <w:rPr>
            <w:rStyle w:val="Hyperlink"/>
            <w:noProof/>
          </w:rPr>
          <w:t>1.4.2</w:t>
        </w:r>
        <w:r w:rsidR="003E0EB3">
          <w:rPr>
            <w:rFonts w:eastAsiaTheme="minorEastAsia" w:cstheme="minorBidi"/>
            <w:i w:val="0"/>
            <w:iCs w:val="0"/>
            <w:noProof/>
            <w:sz w:val="22"/>
            <w:szCs w:val="22"/>
            <w:lang w:eastAsia="en-GB" w:bidi="ar-SA"/>
          </w:rPr>
          <w:tab/>
        </w:r>
        <w:r w:rsidR="003E0EB3" w:rsidRPr="00BD379D">
          <w:rPr>
            <w:rStyle w:val="Hyperlink"/>
            <w:noProof/>
          </w:rPr>
          <w:t>Applications to permit the sale of low THC hemp seed foods</w:t>
        </w:r>
        <w:r w:rsidR="003E0EB3">
          <w:rPr>
            <w:noProof/>
            <w:webHidden/>
          </w:rPr>
          <w:tab/>
        </w:r>
        <w:r w:rsidR="003E0EB3">
          <w:rPr>
            <w:noProof/>
            <w:webHidden/>
          </w:rPr>
          <w:fldChar w:fldCharType="begin"/>
        </w:r>
        <w:r w:rsidR="003E0EB3">
          <w:rPr>
            <w:noProof/>
            <w:webHidden/>
          </w:rPr>
          <w:instrText xml:space="preserve"> PAGEREF _Toc457391768 \h </w:instrText>
        </w:r>
        <w:r w:rsidR="003E0EB3">
          <w:rPr>
            <w:noProof/>
            <w:webHidden/>
          </w:rPr>
        </w:r>
        <w:r w:rsidR="003E0EB3">
          <w:rPr>
            <w:noProof/>
            <w:webHidden/>
          </w:rPr>
          <w:fldChar w:fldCharType="separate"/>
        </w:r>
        <w:r w:rsidR="004850F9">
          <w:rPr>
            <w:noProof/>
            <w:webHidden/>
          </w:rPr>
          <w:t>5</w:t>
        </w:r>
        <w:r w:rsidR="003E0EB3">
          <w:rPr>
            <w:noProof/>
            <w:webHidden/>
          </w:rPr>
          <w:fldChar w:fldCharType="end"/>
        </w:r>
      </w:hyperlink>
    </w:p>
    <w:p w14:paraId="5DEE93CC"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69" w:history="1">
        <w:r w:rsidR="003E0EB3" w:rsidRPr="00BD379D">
          <w:rPr>
            <w:rStyle w:val="Hyperlink"/>
            <w:noProof/>
          </w:rPr>
          <w:t>1.5</w:t>
        </w:r>
        <w:r w:rsidR="003E0EB3">
          <w:rPr>
            <w:rFonts w:eastAsiaTheme="minorEastAsia" w:cstheme="minorBidi"/>
            <w:smallCaps w:val="0"/>
            <w:noProof/>
            <w:sz w:val="22"/>
            <w:szCs w:val="22"/>
            <w:lang w:eastAsia="en-GB" w:bidi="ar-SA"/>
          </w:rPr>
          <w:tab/>
        </w:r>
        <w:r w:rsidR="003E0EB3" w:rsidRPr="00BD379D">
          <w:rPr>
            <w:rStyle w:val="Hyperlink"/>
            <w:noProof/>
          </w:rPr>
          <w:t>Procedure for assessment</w:t>
        </w:r>
        <w:r w:rsidR="003E0EB3">
          <w:rPr>
            <w:noProof/>
            <w:webHidden/>
          </w:rPr>
          <w:tab/>
        </w:r>
        <w:r w:rsidR="003E0EB3">
          <w:rPr>
            <w:noProof/>
            <w:webHidden/>
          </w:rPr>
          <w:fldChar w:fldCharType="begin"/>
        </w:r>
        <w:r w:rsidR="003E0EB3">
          <w:rPr>
            <w:noProof/>
            <w:webHidden/>
          </w:rPr>
          <w:instrText xml:space="preserve"> PAGEREF _Toc457391769 \h </w:instrText>
        </w:r>
        <w:r w:rsidR="003E0EB3">
          <w:rPr>
            <w:noProof/>
            <w:webHidden/>
          </w:rPr>
        </w:r>
        <w:r w:rsidR="003E0EB3">
          <w:rPr>
            <w:noProof/>
            <w:webHidden/>
          </w:rPr>
          <w:fldChar w:fldCharType="separate"/>
        </w:r>
        <w:r w:rsidR="004850F9">
          <w:rPr>
            <w:noProof/>
            <w:webHidden/>
          </w:rPr>
          <w:t>6</w:t>
        </w:r>
        <w:r w:rsidR="003E0EB3">
          <w:rPr>
            <w:noProof/>
            <w:webHidden/>
          </w:rPr>
          <w:fldChar w:fldCharType="end"/>
        </w:r>
      </w:hyperlink>
    </w:p>
    <w:p w14:paraId="24A8E096" w14:textId="77777777" w:rsidR="003E0EB3" w:rsidRDefault="00F85594">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7391770" w:history="1">
        <w:r w:rsidR="003E0EB3" w:rsidRPr="00BD379D">
          <w:rPr>
            <w:rStyle w:val="Hyperlink"/>
            <w:noProof/>
          </w:rPr>
          <w:t>2</w:t>
        </w:r>
        <w:r w:rsidR="003E0EB3">
          <w:rPr>
            <w:rFonts w:eastAsiaTheme="minorEastAsia" w:cstheme="minorBidi"/>
            <w:b w:val="0"/>
            <w:bCs w:val="0"/>
            <w:caps w:val="0"/>
            <w:noProof/>
            <w:sz w:val="22"/>
            <w:szCs w:val="22"/>
            <w:lang w:eastAsia="en-GB" w:bidi="ar-SA"/>
          </w:rPr>
          <w:tab/>
        </w:r>
        <w:r w:rsidR="003E0EB3" w:rsidRPr="00BD379D">
          <w:rPr>
            <w:rStyle w:val="Hyperlink"/>
            <w:noProof/>
          </w:rPr>
          <w:t>Summary of the assessment</w:t>
        </w:r>
        <w:r w:rsidR="003E0EB3">
          <w:rPr>
            <w:noProof/>
            <w:webHidden/>
          </w:rPr>
          <w:tab/>
        </w:r>
        <w:r w:rsidR="003E0EB3">
          <w:rPr>
            <w:noProof/>
            <w:webHidden/>
          </w:rPr>
          <w:fldChar w:fldCharType="begin"/>
        </w:r>
        <w:r w:rsidR="003E0EB3">
          <w:rPr>
            <w:noProof/>
            <w:webHidden/>
          </w:rPr>
          <w:instrText xml:space="preserve"> PAGEREF _Toc457391770 \h </w:instrText>
        </w:r>
        <w:r w:rsidR="003E0EB3">
          <w:rPr>
            <w:noProof/>
            <w:webHidden/>
          </w:rPr>
        </w:r>
        <w:r w:rsidR="003E0EB3">
          <w:rPr>
            <w:noProof/>
            <w:webHidden/>
          </w:rPr>
          <w:fldChar w:fldCharType="separate"/>
        </w:r>
        <w:r w:rsidR="004850F9">
          <w:rPr>
            <w:noProof/>
            <w:webHidden/>
          </w:rPr>
          <w:t>7</w:t>
        </w:r>
        <w:r w:rsidR="003E0EB3">
          <w:rPr>
            <w:noProof/>
            <w:webHidden/>
          </w:rPr>
          <w:fldChar w:fldCharType="end"/>
        </w:r>
      </w:hyperlink>
    </w:p>
    <w:p w14:paraId="7DBCAE69"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71" w:history="1">
        <w:r w:rsidR="003E0EB3" w:rsidRPr="00BD379D">
          <w:rPr>
            <w:rStyle w:val="Hyperlink"/>
            <w:noProof/>
          </w:rPr>
          <w:t>2.1</w:t>
        </w:r>
        <w:r w:rsidR="003E0EB3">
          <w:rPr>
            <w:rFonts w:eastAsiaTheme="minorEastAsia" w:cstheme="minorBidi"/>
            <w:smallCaps w:val="0"/>
            <w:noProof/>
            <w:sz w:val="22"/>
            <w:szCs w:val="22"/>
            <w:lang w:eastAsia="en-GB" w:bidi="ar-SA"/>
          </w:rPr>
          <w:tab/>
        </w:r>
        <w:r w:rsidR="003E0EB3" w:rsidRPr="00BD379D">
          <w:rPr>
            <w:rStyle w:val="Hyperlink"/>
            <w:noProof/>
          </w:rPr>
          <w:t>Dietary exposure update</w:t>
        </w:r>
        <w:r w:rsidR="003E0EB3">
          <w:rPr>
            <w:noProof/>
            <w:webHidden/>
          </w:rPr>
          <w:tab/>
        </w:r>
        <w:r w:rsidR="003E0EB3">
          <w:rPr>
            <w:noProof/>
            <w:webHidden/>
          </w:rPr>
          <w:fldChar w:fldCharType="begin"/>
        </w:r>
        <w:r w:rsidR="003E0EB3">
          <w:rPr>
            <w:noProof/>
            <w:webHidden/>
          </w:rPr>
          <w:instrText xml:space="preserve"> PAGEREF _Toc457391771 \h </w:instrText>
        </w:r>
        <w:r w:rsidR="003E0EB3">
          <w:rPr>
            <w:noProof/>
            <w:webHidden/>
          </w:rPr>
        </w:r>
        <w:r w:rsidR="003E0EB3">
          <w:rPr>
            <w:noProof/>
            <w:webHidden/>
          </w:rPr>
          <w:fldChar w:fldCharType="separate"/>
        </w:r>
        <w:r w:rsidR="004850F9">
          <w:rPr>
            <w:noProof/>
            <w:webHidden/>
          </w:rPr>
          <w:t>7</w:t>
        </w:r>
        <w:r w:rsidR="003E0EB3">
          <w:rPr>
            <w:noProof/>
            <w:webHidden/>
          </w:rPr>
          <w:fldChar w:fldCharType="end"/>
        </w:r>
      </w:hyperlink>
    </w:p>
    <w:p w14:paraId="4A7BDCC4"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72" w:history="1">
        <w:r w:rsidR="003E0EB3" w:rsidRPr="00BD379D">
          <w:rPr>
            <w:rStyle w:val="Hyperlink"/>
            <w:noProof/>
          </w:rPr>
          <w:t>2.1.1</w:t>
        </w:r>
        <w:r w:rsidR="003E0EB3">
          <w:rPr>
            <w:rFonts w:eastAsiaTheme="minorEastAsia" w:cstheme="minorBidi"/>
            <w:i w:val="0"/>
            <w:iCs w:val="0"/>
            <w:noProof/>
            <w:sz w:val="22"/>
            <w:szCs w:val="22"/>
            <w:lang w:eastAsia="en-GB" w:bidi="ar-SA"/>
          </w:rPr>
          <w:tab/>
        </w:r>
        <w:r w:rsidR="003E0EB3" w:rsidRPr="00BD379D">
          <w:rPr>
            <w:rStyle w:val="Hyperlink"/>
            <w:noProof/>
          </w:rPr>
          <w:t>Risk assessment</w:t>
        </w:r>
        <w:r w:rsidR="003E0EB3">
          <w:rPr>
            <w:noProof/>
            <w:webHidden/>
          </w:rPr>
          <w:tab/>
        </w:r>
        <w:r w:rsidR="003E0EB3">
          <w:rPr>
            <w:noProof/>
            <w:webHidden/>
          </w:rPr>
          <w:fldChar w:fldCharType="begin"/>
        </w:r>
        <w:r w:rsidR="003E0EB3">
          <w:rPr>
            <w:noProof/>
            <w:webHidden/>
          </w:rPr>
          <w:instrText xml:space="preserve"> PAGEREF _Toc457391772 \h </w:instrText>
        </w:r>
        <w:r w:rsidR="003E0EB3">
          <w:rPr>
            <w:noProof/>
            <w:webHidden/>
          </w:rPr>
        </w:r>
        <w:r w:rsidR="003E0EB3">
          <w:rPr>
            <w:noProof/>
            <w:webHidden/>
          </w:rPr>
          <w:fldChar w:fldCharType="separate"/>
        </w:r>
        <w:r w:rsidR="004850F9">
          <w:rPr>
            <w:noProof/>
            <w:webHidden/>
          </w:rPr>
          <w:t>7</w:t>
        </w:r>
        <w:r w:rsidR="003E0EB3">
          <w:rPr>
            <w:noProof/>
            <w:webHidden/>
          </w:rPr>
          <w:fldChar w:fldCharType="end"/>
        </w:r>
      </w:hyperlink>
    </w:p>
    <w:p w14:paraId="0CD13754"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73" w:history="1">
        <w:r w:rsidR="003E0EB3" w:rsidRPr="00BD379D">
          <w:rPr>
            <w:rStyle w:val="Hyperlink"/>
            <w:noProof/>
          </w:rPr>
          <w:t>2.1.2</w:t>
        </w:r>
        <w:r w:rsidR="003E0EB3">
          <w:rPr>
            <w:rFonts w:eastAsiaTheme="minorEastAsia" w:cstheme="minorBidi"/>
            <w:i w:val="0"/>
            <w:iCs w:val="0"/>
            <w:noProof/>
            <w:sz w:val="22"/>
            <w:szCs w:val="22"/>
            <w:lang w:eastAsia="en-GB" w:bidi="ar-SA"/>
          </w:rPr>
          <w:tab/>
        </w:r>
        <w:r w:rsidR="003E0EB3" w:rsidRPr="00BD379D">
          <w:rPr>
            <w:rStyle w:val="Hyperlink"/>
            <w:noProof/>
          </w:rPr>
          <w:t>Risk management and conclusion</w:t>
        </w:r>
        <w:r w:rsidR="003E0EB3">
          <w:rPr>
            <w:noProof/>
            <w:webHidden/>
          </w:rPr>
          <w:tab/>
        </w:r>
        <w:r w:rsidR="003E0EB3">
          <w:rPr>
            <w:noProof/>
            <w:webHidden/>
          </w:rPr>
          <w:fldChar w:fldCharType="begin"/>
        </w:r>
        <w:r w:rsidR="003E0EB3">
          <w:rPr>
            <w:noProof/>
            <w:webHidden/>
          </w:rPr>
          <w:instrText xml:space="preserve"> PAGEREF _Toc457391773 \h </w:instrText>
        </w:r>
        <w:r w:rsidR="003E0EB3">
          <w:rPr>
            <w:noProof/>
            <w:webHidden/>
          </w:rPr>
        </w:r>
        <w:r w:rsidR="003E0EB3">
          <w:rPr>
            <w:noProof/>
            <w:webHidden/>
          </w:rPr>
          <w:fldChar w:fldCharType="separate"/>
        </w:r>
        <w:r w:rsidR="004850F9">
          <w:rPr>
            <w:noProof/>
            <w:webHidden/>
          </w:rPr>
          <w:t>8</w:t>
        </w:r>
        <w:r w:rsidR="003E0EB3">
          <w:rPr>
            <w:noProof/>
            <w:webHidden/>
          </w:rPr>
          <w:fldChar w:fldCharType="end"/>
        </w:r>
      </w:hyperlink>
    </w:p>
    <w:p w14:paraId="5144491D"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74" w:history="1">
        <w:r w:rsidR="003E0EB3" w:rsidRPr="00BD379D">
          <w:rPr>
            <w:rStyle w:val="Hyperlink"/>
            <w:noProof/>
          </w:rPr>
          <w:t>2.2</w:t>
        </w:r>
        <w:r w:rsidR="003E0EB3">
          <w:rPr>
            <w:rFonts w:eastAsiaTheme="minorEastAsia" w:cstheme="minorBidi"/>
            <w:smallCaps w:val="0"/>
            <w:noProof/>
            <w:sz w:val="22"/>
            <w:szCs w:val="22"/>
            <w:lang w:eastAsia="en-GB" w:bidi="ar-SA"/>
          </w:rPr>
          <w:tab/>
        </w:r>
        <w:r w:rsidR="003E0EB3" w:rsidRPr="00BD379D">
          <w:rPr>
            <w:rStyle w:val="Hyperlink"/>
            <w:noProof/>
          </w:rPr>
          <w:t>CBD limit</w:t>
        </w:r>
        <w:r w:rsidR="003E0EB3">
          <w:rPr>
            <w:noProof/>
            <w:webHidden/>
          </w:rPr>
          <w:tab/>
        </w:r>
        <w:r w:rsidR="003E0EB3">
          <w:rPr>
            <w:noProof/>
            <w:webHidden/>
          </w:rPr>
          <w:fldChar w:fldCharType="begin"/>
        </w:r>
        <w:r w:rsidR="003E0EB3">
          <w:rPr>
            <w:noProof/>
            <w:webHidden/>
          </w:rPr>
          <w:instrText xml:space="preserve"> PAGEREF _Toc457391774 \h </w:instrText>
        </w:r>
        <w:r w:rsidR="003E0EB3">
          <w:rPr>
            <w:noProof/>
            <w:webHidden/>
          </w:rPr>
        </w:r>
        <w:r w:rsidR="003E0EB3">
          <w:rPr>
            <w:noProof/>
            <w:webHidden/>
          </w:rPr>
          <w:fldChar w:fldCharType="separate"/>
        </w:r>
        <w:r w:rsidR="004850F9">
          <w:rPr>
            <w:noProof/>
            <w:webHidden/>
          </w:rPr>
          <w:t>8</w:t>
        </w:r>
        <w:r w:rsidR="003E0EB3">
          <w:rPr>
            <w:noProof/>
            <w:webHidden/>
          </w:rPr>
          <w:fldChar w:fldCharType="end"/>
        </w:r>
      </w:hyperlink>
    </w:p>
    <w:p w14:paraId="43B5AED5"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75" w:history="1">
        <w:r w:rsidR="003E0EB3" w:rsidRPr="00BD379D">
          <w:rPr>
            <w:rStyle w:val="Hyperlink"/>
            <w:noProof/>
          </w:rPr>
          <w:t>2.2.1</w:t>
        </w:r>
        <w:r w:rsidR="003E0EB3">
          <w:rPr>
            <w:rFonts w:eastAsiaTheme="minorEastAsia" w:cstheme="minorBidi"/>
            <w:i w:val="0"/>
            <w:iCs w:val="0"/>
            <w:noProof/>
            <w:sz w:val="22"/>
            <w:szCs w:val="22"/>
            <w:lang w:eastAsia="en-GB" w:bidi="ar-SA"/>
          </w:rPr>
          <w:tab/>
        </w:r>
        <w:r w:rsidR="003E0EB3" w:rsidRPr="00BD379D">
          <w:rPr>
            <w:rStyle w:val="Hyperlink"/>
            <w:noProof/>
          </w:rPr>
          <w:t>Exposure to CBD from low THC hemp seed foods</w:t>
        </w:r>
        <w:r w:rsidR="003E0EB3">
          <w:rPr>
            <w:noProof/>
            <w:webHidden/>
          </w:rPr>
          <w:tab/>
        </w:r>
        <w:r w:rsidR="003E0EB3">
          <w:rPr>
            <w:noProof/>
            <w:webHidden/>
          </w:rPr>
          <w:fldChar w:fldCharType="begin"/>
        </w:r>
        <w:r w:rsidR="003E0EB3">
          <w:rPr>
            <w:noProof/>
            <w:webHidden/>
          </w:rPr>
          <w:instrText xml:space="preserve"> PAGEREF _Toc457391775 \h </w:instrText>
        </w:r>
        <w:r w:rsidR="003E0EB3">
          <w:rPr>
            <w:noProof/>
            <w:webHidden/>
          </w:rPr>
        </w:r>
        <w:r w:rsidR="003E0EB3">
          <w:rPr>
            <w:noProof/>
            <w:webHidden/>
          </w:rPr>
          <w:fldChar w:fldCharType="separate"/>
        </w:r>
        <w:r w:rsidR="004850F9">
          <w:rPr>
            <w:noProof/>
            <w:webHidden/>
          </w:rPr>
          <w:t>8</w:t>
        </w:r>
        <w:r w:rsidR="003E0EB3">
          <w:rPr>
            <w:noProof/>
            <w:webHidden/>
          </w:rPr>
          <w:fldChar w:fldCharType="end"/>
        </w:r>
      </w:hyperlink>
    </w:p>
    <w:p w14:paraId="2C00FE4B"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76" w:history="1">
        <w:r w:rsidR="003E0EB3" w:rsidRPr="00BD379D">
          <w:rPr>
            <w:rStyle w:val="Hyperlink"/>
            <w:noProof/>
          </w:rPr>
          <w:t>2.2.2</w:t>
        </w:r>
        <w:r w:rsidR="003E0EB3">
          <w:rPr>
            <w:rFonts w:eastAsiaTheme="minorEastAsia" w:cstheme="minorBidi"/>
            <w:i w:val="0"/>
            <w:iCs w:val="0"/>
            <w:noProof/>
            <w:sz w:val="22"/>
            <w:szCs w:val="22"/>
            <w:lang w:eastAsia="en-GB" w:bidi="ar-SA"/>
          </w:rPr>
          <w:tab/>
        </w:r>
        <w:r w:rsidR="003E0EB3" w:rsidRPr="00BD379D">
          <w:rPr>
            <w:rStyle w:val="Hyperlink"/>
            <w:noProof/>
          </w:rPr>
          <w:t>CBD limit in Code</w:t>
        </w:r>
        <w:r w:rsidR="003E0EB3">
          <w:rPr>
            <w:noProof/>
            <w:webHidden/>
          </w:rPr>
          <w:tab/>
        </w:r>
        <w:r w:rsidR="003E0EB3">
          <w:rPr>
            <w:noProof/>
            <w:webHidden/>
          </w:rPr>
          <w:fldChar w:fldCharType="begin"/>
        </w:r>
        <w:r w:rsidR="003E0EB3">
          <w:rPr>
            <w:noProof/>
            <w:webHidden/>
          </w:rPr>
          <w:instrText xml:space="preserve"> PAGEREF _Toc457391776 \h </w:instrText>
        </w:r>
        <w:r w:rsidR="003E0EB3">
          <w:rPr>
            <w:noProof/>
            <w:webHidden/>
          </w:rPr>
        </w:r>
        <w:r w:rsidR="003E0EB3">
          <w:rPr>
            <w:noProof/>
            <w:webHidden/>
          </w:rPr>
          <w:fldChar w:fldCharType="separate"/>
        </w:r>
        <w:r w:rsidR="004850F9">
          <w:rPr>
            <w:noProof/>
            <w:webHidden/>
          </w:rPr>
          <w:t>9</w:t>
        </w:r>
        <w:r w:rsidR="003E0EB3">
          <w:rPr>
            <w:noProof/>
            <w:webHidden/>
          </w:rPr>
          <w:fldChar w:fldCharType="end"/>
        </w:r>
      </w:hyperlink>
    </w:p>
    <w:p w14:paraId="3D283FB7"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77" w:history="1">
        <w:r w:rsidR="003E0EB3" w:rsidRPr="00BD379D">
          <w:rPr>
            <w:rStyle w:val="Hyperlink"/>
            <w:noProof/>
          </w:rPr>
          <w:t>2.2.3</w:t>
        </w:r>
        <w:r w:rsidR="003E0EB3">
          <w:rPr>
            <w:rFonts w:eastAsiaTheme="minorEastAsia" w:cstheme="minorBidi"/>
            <w:i w:val="0"/>
            <w:iCs w:val="0"/>
            <w:noProof/>
            <w:sz w:val="22"/>
            <w:szCs w:val="22"/>
            <w:lang w:eastAsia="en-GB" w:bidi="ar-SA"/>
          </w:rPr>
          <w:tab/>
        </w:r>
        <w:r w:rsidR="003E0EB3" w:rsidRPr="00BD379D">
          <w:rPr>
            <w:rStyle w:val="Hyperlink"/>
            <w:noProof/>
          </w:rPr>
          <w:t>Conclusion</w:t>
        </w:r>
        <w:r w:rsidR="003E0EB3">
          <w:rPr>
            <w:noProof/>
            <w:webHidden/>
          </w:rPr>
          <w:tab/>
        </w:r>
        <w:r w:rsidR="003E0EB3">
          <w:rPr>
            <w:noProof/>
            <w:webHidden/>
          </w:rPr>
          <w:fldChar w:fldCharType="begin"/>
        </w:r>
        <w:r w:rsidR="003E0EB3">
          <w:rPr>
            <w:noProof/>
            <w:webHidden/>
          </w:rPr>
          <w:instrText xml:space="preserve"> PAGEREF _Toc457391777 \h </w:instrText>
        </w:r>
        <w:r w:rsidR="003E0EB3">
          <w:rPr>
            <w:noProof/>
            <w:webHidden/>
          </w:rPr>
        </w:r>
        <w:r w:rsidR="003E0EB3">
          <w:rPr>
            <w:noProof/>
            <w:webHidden/>
          </w:rPr>
          <w:fldChar w:fldCharType="separate"/>
        </w:r>
        <w:r w:rsidR="004850F9">
          <w:rPr>
            <w:noProof/>
            <w:webHidden/>
          </w:rPr>
          <w:t>10</w:t>
        </w:r>
        <w:r w:rsidR="003E0EB3">
          <w:rPr>
            <w:noProof/>
            <w:webHidden/>
          </w:rPr>
          <w:fldChar w:fldCharType="end"/>
        </w:r>
      </w:hyperlink>
    </w:p>
    <w:p w14:paraId="4C21195C"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78" w:history="1">
        <w:r w:rsidR="003E0EB3" w:rsidRPr="00BD379D">
          <w:rPr>
            <w:rStyle w:val="Hyperlink"/>
            <w:noProof/>
          </w:rPr>
          <w:t>2.3</w:t>
        </w:r>
        <w:r w:rsidR="003E0EB3">
          <w:rPr>
            <w:rFonts w:eastAsiaTheme="minorEastAsia" w:cstheme="minorBidi"/>
            <w:smallCaps w:val="0"/>
            <w:noProof/>
            <w:sz w:val="22"/>
            <w:szCs w:val="22"/>
            <w:lang w:eastAsia="en-GB" w:bidi="ar-SA"/>
          </w:rPr>
          <w:tab/>
        </w:r>
        <w:r w:rsidR="003E0EB3" w:rsidRPr="00BD379D">
          <w:rPr>
            <w:rStyle w:val="Hyperlink"/>
            <w:noProof/>
          </w:rPr>
          <w:t>Cannabinoid acid precursors</w:t>
        </w:r>
        <w:r w:rsidR="003E0EB3">
          <w:rPr>
            <w:noProof/>
            <w:webHidden/>
          </w:rPr>
          <w:tab/>
        </w:r>
        <w:r w:rsidR="003E0EB3">
          <w:rPr>
            <w:noProof/>
            <w:webHidden/>
          </w:rPr>
          <w:fldChar w:fldCharType="begin"/>
        </w:r>
        <w:r w:rsidR="003E0EB3">
          <w:rPr>
            <w:noProof/>
            <w:webHidden/>
          </w:rPr>
          <w:instrText xml:space="preserve"> PAGEREF _Toc457391778 \h </w:instrText>
        </w:r>
        <w:r w:rsidR="003E0EB3">
          <w:rPr>
            <w:noProof/>
            <w:webHidden/>
          </w:rPr>
        </w:r>
        <w:r w:rsidR="003E0EB3">
          <w:rPr>
            <w:noProof/>
            <w:webHidden/>
          </w:rPr>
          <w:fldChar w:fldCharType="separate"/>
        </w:r>
        <w:r w:rsidR="004850F9">
          <w:rPr>
            <w:noProof/>
            <w:webHidden/>
          </w:rPr>
          <w:t>11</w:t>
        </w:r>
        <w:r w:rsidR="003E0EB3">
          <w:rPr>
            <w:noProof/>
            <w:webHidden/>
          </w:rPr>
          <w:fldChar w:fldCharType="end"/>
        </w:r>
      </w:hyperlink>
    </w:p>
    <w:p w14:paraId="2CD6BC02"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79" w:history="1">
        <w:r w:rsidR="003E0EB3" w:rsidRPr="00BD379D">
          <w:rPr>
            <w:rStyle w:val="Hyperlink"/>
            <w:noProof/>
          </w:rPr>
          <w:t>2.3.1</w:t>
        </w:r>
        <w:r w:rsidR="003E0EB3">
          <w:rPr>
            <w:rFonts w:eastAsiaTheme="minorEastAsia" w:cstheme="minorBidi"/>
            <w:i w:val="0"/>
            <w:iCs w:val="0"/>
            <w:noProof/>
            <w:sz w:val="22"/>
            <w:szCs w:val="22"/>
            <w:lang w:eastAsia="en-GB" w:bidi="ar-SA"/>
          </w:rPr>
          <w:tab/>
        </w:r>
        <w:r w:rsidR="003E0EB3" w:rsidRPr="00BD379D">
          <w:rPr>
            <w:rStyle w:val="Hyperlink"/>
            <w:noProof/>
          </w:rPr>
          <w:t>Risk assessment</w:t>
        </w:r>
        <w:r w:rsidR="003E0EB3">
          <w:rPr>
            <w:noProof/>
            <w:webHidden/>
          </w:rPr>
          <w:tab/>
        </w:r>
        <w:r w:rsidR="003E0EB3">
          <w:rPr>
            <w:noProof/>
            <w:webHidden/>
          </w:rPr>
          <w:fldChar w:fldCharType="begin"/>
        </w:r>
        <w:r w:rsidR="003E0EB3">
          <w:rPr>
            <w:noProof/>
            <w:webHidden/>
          </w:rPr>
          <w:instrText xml:space="preserve"> PAGEREF _Toc457391779 \h </w:instrText>
        </w:r>
        <w:r w:rsidR="003E0EB3">
          <w:rPr>
            <w:noProof/>
            <w:webHidden/>
          </w:rPr>
        </w:r>
        <w:r w:rsidR="003E0EB3">
          <w:rPr>
            <w:noProof/>
            <w:webHidden/>
          </w:rPr>
          <w:fldChar w:fldCharType="separate"/>
        </w:r>
        <w:r w:rsidR="004850F9">
          <w:rPr>
            <w:noProof/>
            <w:webHidden/>
          </w:rPr>
          <w:t>11</w:t>
        </w:r>
        <w:r w:rsidR="003E0EB3">
          <w:rPr>
            <w:noProof/>
            <w:webHidden/>
          </w:rPr>
          <w:fldChar w:fldCharType="end"/>
        </w:r>
      </w:hyperlink>
    </w:p>
    <w:p w14:paraId="44F76D8C"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0" w:history="1">
        <w:r w:rsidR="003E0EB3" w:rsidRPr="00BD379D">
          <w:rPr>
            <w:rStyle w:val="Hyperlink"/>
            <w:noProof/>
          </w:rPr>
          <w:t>2.3.2</w:t>
        </w:r>
        <w:r w:rsidR="003E0EB3">
          <w:rPr>
            <w:rFonts w:eastAsiaTheme="minorEastAsia" w:cstheme="minorBidi"/>
            <w:i w:val="0"/>
            <w:iCs w:val="0"/>
            <w:noProof/>
            <w:sz w:val="22"/>
            <w:szCs w:val="22"/>
            <w:lang w:eastAsia="en-GB" w:bidi="ar-SA"/>
          </w:rPr>
          <w:tab/>
        </w:r>
        <w:r w:rsidR="003E0EB3" w:rsidRPr="00BD379D">
          <w:rPr>
            <w:rStyle w:val="Hyperlink"/>
            <w:noProof/>
          </w:rPr>
          <w:t>Risk management</w:t>
        </w:r>
        <w:r w:rsidR="003E0EB3">
          <w:rPr>
            <w:noProof/>
            <w:webHidden/>
          </w:rPr>
          <w:tab/>
        </w:r>
        <w:r w:rsidR="003E0EB3">
          <w:rPr>
            <w:noProof/>
            <w:webHidden/>
          </w:rPr>
          <w:fldChar w:fldCharType="begin"/>
        </w:r>
        <w:r w:rsidR="003E0EB3">
          <w:rPr>
            <w:noProof/>
            <w:webHidden/>
          </w:rPr>
          <w:instrText xml:space="preserve"> PAGEREF _Toc457391780 \h </w:instrText>
        </w:r>
        <w:r w:rsidR="003E0EB3">
          <w:rPr>
            <w:noProof/>
            <w:webHidden/>
          </w:rPr>
        </w:r>
        <w:r w:rsidR="003E0EB3">
          <w:rPr>
            <w:noProof/>
            <w:webHidden/>
          </w:rPr>
          <w:fldChar w:fldCharType="separate"/>
        </w:r>
        <w:r w:rsidR="004850F9">
          <w:rPr>
            <w:noProof/>
            <w:webHidden/>
          </w:rPr>
          <w:t>12</w:t>
        </w:r>
        <w:r w:rsidR="003E0EB3">
          <w:rPr>
            <w:noProof/>
            <w:webHidden/>
          </w:rPr>
          <w:fldChar w:fldCharType="end"/>
        </w:r>
      </w:hyperlink>
    </w:p>
    <w:p w14:paraId="63325F03"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1" w:history="1">
        <w:r w:rsidR="003E0EB3" w:rsidRPr="00BD379D">
          <w:rPr>
            <w:rStyle w:val="Hyperlink"/>
            <w:noProof/>
          </w:rPr>
          <w:t>2.3.3</w:t>
        </w:r>
        <w:r w:rsidR="003E0EB3">
          <w:rPr>
            <w:rFonts w:eastAsiaTheme="minorEastAsia" w:cstheme="minorBidi"/>
            <w:i w:val="0"/>
            <w:iCs w:val="0"/>
            <w:noProof/>
            <w:sz w:val="22"/>
            <w:szCs w:val="22"/>
            <w:lang w:eastAsia="en-GB" w:bidi="ar-SA"/>
          </w:rPr>
          <w:tab/>
        </w:r>
        <w:r w:rsidR="003E0EB3" w:rsidRPr="00BD379D">
          <w:rPr>
            <w:rStyle w:val="Hyperlink"/>
            <w:noProof/>
          </w:rPr>
          <w:t>Conclusion</w:t>
        </w:r>
        <w:r w:rsidR="003E0EB3">
          <w:rPr>
            <w:noProof/>
            <w:webHidden/>
          </w:rPr>
          <w:tab/>
        </w:r>
        <w:r w:rsidR="003E0EB3">
          <w:rPr>
            <w:noProof/>
            <w:webHidden/>
          </w:rPr>
          <w:fldChar w:fldCharType="begin"/>
        </w:r>
        <w:r w:rsidR="003E0EB3">
          <w:rPr>
            <w:noProof/>
            <w:webHidden/>
          </w:rPr>
          <w:instrText xml:space="preserve"> PAGEREF _Toc457391781 \h </w:instrText>
        </w:r>
        <w:r w:rsidR="003E0EB3">
          <w:rPr>
            <w:noProof/>
            <w:webHidden/>
          </w:rPr>
        </w:r>
        <w:r w:rsidR="003E0EB3">
          <w:rPr>
            <w:noProof/>
            <w:webHidden/>
          </w:rPr>
          <w:fldChar w:fldCharType="separate"/>
        </w:r>
        <w:r w:rsidR="004850F9">
          <w:rPr>
            <w:noProof/>
            <w:webHidden/>
          </w:rPr>
          <w:t>13</w:t>
        </w:r>
        <w:r w:rsidR="003E0EB3">
          <w:rPr>
            <w:noProof/>
            <w:webHidden/>
          </w:rPr>
          <w:fldChar w:fldCharType="end"/>
        </w:r>
      </w:hyperlink>
    </w:p>
    <w:p w14:paraId="1E73D70D"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82" w:history="1">
        <w:r w:rsidR="003E0EB3" w:rsidRPr="00BD379D">
          <w:rPr>
            <w:rStyle w:val="Hyperlink"/>
            <w:noProof/>
          </w:rPr>
          <w:t>2.4</w:t>
        </w:r>
        <w:r w:rsidR="003E0EB3">
          <w:rPr>
            <w:rFonts w:eastAsiaTheme="minorEastAsia" w:cstheme="minorBidi"/>
            <w:smallCaps w:val="0"/>
            <w:noProof/>
            <w:sz w:val="22"/>
            <w:szCs w:val="22"/>
            <w:lang w:eastAsia="en-GB" w:bidi="ar-SA"/>
          </w:rPr>
          <w:tab/>
        </w:r>
        <w:r w:rsidR="003E0EB3" w:rsidRPr="00BD379D">
          <w:rPr>
            <w:rStyle w:val="Hyperlink"/>
            <w:noProof/>
          </w:rPr>
          <w:t>Labelling and advertising</w:t>
        </w:r>
        <w:r w:rsidR="003E0EB3">
          <w:rPr>
            <w:noProof/>
            <w:webHidden/>
          </w:rPr>
          <w:tab/>
        </w:r>
        <w:r w:rsidR="003E0EB3">
          <w:rPr>
            <w:noProof/>
            <w:webHidden/>
          </w:rPr>
          <w:fldChar w:fldCharType="begin"/>
        </w:r>
        <w:r w:rsidR="003E0EB3">
          <w:rPr>
            <w:noProof/>
            <w:webHidden/>
          </w:rPr>
          <w:instrText xml:space="preserve"> PAGEREF _Toc457391782 \h </w:instrText>
        </w:r>
        <w:r w:rsidR="003E0EB3">
          <w:rPr>
            <w:noProof/>
            <w:webHidden/>
          </w:rPr>
        </w:r>
        <w:r w:rsidR="003E0EB3">
          <w:rPr>
            <w:noProof/>
            <w:webHidden/>
          </w:rPr>
          <w:fldChar w:fldCharType="separate"/>
        </w:r>
        <w:r w:rsidR="004850F9">
          <w:rPr>
            <w:noProof/>
            <w:webHidden/>
          </w:rPr>
          <w:t>13</w:t>
        </w:r>
        <w:r w:rsidR="003E0EB3">
          <w:rPr>
            <w:noProof/>
            <w:webHidden/>
          </w:rPr>
          <w:fldChar w:fldCharType="end"/>
        </w:r>
      </w:hyperlink>
    </w:p>
    <w:p w14:paraId="5D0DC2D8"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3" w:history="1">
        <w:r w:rsidR="003E0EB3" w:rsidRPr="00BD379D">
          <w:rPr>
            <w:rStyle w:val="Hyperlink"/>
            <w:noProof/>
          </w:rPr>
          <w:t>2.4.1</w:t>
        </w:r>
        <w:r w:rsidR="003E0EB3">
          <w:rPr>
            <w:rFonts w:eastAsiaTheme="minorEastAsia" w:cstheme="minorBidi"/>
            <w:i w:val="0"/>
            <w:iCs w:val="0"/>
            <w:noProof/>
            <w:sz w:val="22"/>
            <w:szCs w:val="22"/>
            <w:lang w:eastAsia="en-GB" w:bidi="ar-SA"/>
          </w:rPr>
          <w:tab/>
        </w:r>
        <w:r w:rsidR="003E0EB3" w:rsidRPr="00BD379D">
          <w:rPr>
            <w:rStyle w:val="Hyperlink"/>
            <w:noProof/>
          </w:rPr>
          <w:t>Risk assessment</w:t>
        </w:r>
        <w:r w:rsidR="003E0EB3">
          <w:rPr>
            <w:noProof/>
            <w:webHidden/>
          </w:rPr>
          <w:tab/>
        </w:r>
        <w:r w:rsidR="003E0EB3">
          <w:rPr>
            <w:noProof/>
            <w:webHidden/>
          </w:rPr>
          <w:fldChar w:fldCharType="begin"/>
        </w:r>
        <w:r w:rsidR="003E0EB3">
          <w:rPr>
            <w:noProof/>
            <w:webHidden/>
          </w:rPr>
          <w:instrText xml:space="preserve"> PAGEREF _Toc457391783 \h </w:instrText>
        </w:r>
        <w:r w:rsidR="003E0EB3">
          <w:rPr>
            <w:noProof/>
            <w:webHidden/>
          </w:rPr>
        </w:r>
        <w:r w:rsidR="003E0EB3">
          <w:rPr>
            <w:noProof/>
            <w:webHidden/>
          </w:rPr>
          <w:fldChar w:fldCharType="separate"/>
        </w:r>
        <w:r w:rsidR="004850F9">
          <w:rPr>
            <w:noProof/>
            <w:webHidden/>
          </w:rPr>
          <w:t>13</w:t>
        </w:r>
        <w:r w:rsidR="003E0EB3">
          <w:rPr>
            <w:noProof/>
            <w:webHidden/>
          </w:rPr>
          <w:fldChar w:fldCharType="end"/>
        </w:r>
      </w:hyperlink>
    </w:p>
    <w:p w14:paraId="73F8D05A"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4" w:history="1">
        <w:r w:rsidR="003E0EB3" w:rsidRPr="00BD379D">
          <w:rPr>
            <w:rStyle w:val="Hyperlink"/>
            <w:noProof/>
          </w:rPr>
          <w:t>2.4.2</w:t>
        </w:r>
        <w:r w:rsidR="003E0EB3">
          <w:rPr>
            <w:rFonts w:eastAsiaTheme="minorEastAsia" w:cstheme="minorBidi"/>
            <w:i w:val="0"/>
            <w:iCs w:val="0"/>
            <w:noProof/>
            <w:sz w:val="22"/>
            <w:szCs w:val="22"/>
            <w:lang w:eastAsia="en-GB" w:bidi="ar-SA"/>
          </w:rPr>
          <w:tab/>
        </w:r>
        <w:r w:rsidR="003E0EB3" w:rsidRPr="00BD379D">
          <w:rPr>
            <w:rStyle w:val="Hyperlink"/>
            <w:noProof/>
          </w:rPr>
          <w:t>Risk management</w:t>
        </w:r>
        <w:r w:rsidR="003E0EB3">
          <w:rPr>
            <w:noProof/>
            <w:webHidden/>
          </w:rPr>
          <w:tab/>
        </w:r>
        <w:r w:rsidR="003E0EB3">
          <w:rPr>
            <w:noProof/>
            <w:webHidden/>
          </w:rPr>
          <w:fldChar w:fldCharType="begin"/>
        </w:r>
        <w:r w:rsidR="003E0EB3">
          <w:rPr>
            <w:noProof/>
            <w:webHidden/>
          </w:rPr>
          <w:instrText xml:space="preserve"> PAGEREF _Toc457391784 \h </w:instrText>
        </w:r>
        <w:r w:rsidR="003E0EB3">
          <w:rPr>
            <w:noProof/>
            <w:webHidden/>
          </w:rPr>
        </w:r>
        <w:r w:rsidR="003E0EB3">
          <w:rPr>
            <w:noProof/>
            <w:webHidden/>
          </w:rPr>
          <w:fldChar w:fldCharType="separate"/>
        </w:r>
        <w:r w:rsidR="004850F9">
          <w:rPr>
            <w:noProof/>
            <w:webHidden/>
          </w:rPr>
          <w:t>14</w:t>
        </w:r>
        <w:r w:rsidR="003E0EB3">
          <w:rPr>
            <w:noProof/>
            <w:webHidden/>
          </w:rPr>
          <w:fldChar w:fldCharType="end"/>
        </w:r>
      </w:hyperlink>
    </w:p>
    <w:p w14:paraId="2B5DFE83"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5" w:history="1">
        <w:r w:rsidR="003E0EB3" w:rsidRPr="00BD379D">
          <w:rPr>
            <w:rStyle w:val="Hyperlink"/>
            <w:noProof/>
          </w:rPr>
          <w:t>2.4.3</w:t>
        </w:r>
        <w:r w:rsidR="003E0EB3">
          <w:rPr>
            <w:rFonts w:eastAsiaTheme="minorEastAsia" w:cstheme="minorBidi"/>
            <w:i w:val="0"/>
            <w:iCs w:val="0"/>
            <w:noProof/>
            <w:sz w:val="22"/>
            <w:szCs w:val="22"/>
            <w:lang w:eastAsia="en-GB" w:bidi="ar-SA"/>
          </w:rPr>
          <w:tab/>
        </w:r>
        <w:r w:rsidR="003E0EB3" w:rsidRPr="00BD379D">
          <w:rPr>
            <w:rStyle w:val="Hyperlink"/>
            <w:noProof/>
          </w:rPr>
          <w:t>Conclusion</w:t>
        </w:r>
        <w:r w:rsidR="003E0EB3">
          <w:rPr>
            <w:noProof/>
            <w:webHidden/>
          </w:rPr>
          <w:tab/>
        </w:r>
        <w:r w:rsidR="003E0EB3">
          <w:rPr>
            <w:noProof/>
            <w:webHidden/>
          </w:rPr>
          <w:fldChar w:fldCharType="begin"/>
        </w:r>
        <w:r w:rsidR="003E0EB3">
          <w:rPr>
            <w:noProof/>
            <w:webHidden/>
          </w:rPr>
          <w:instrText xml:space="preserve"> PAGEREF _Toc457391785 \h </w:instrText>
        </w:r>
        <w:r w:rsidR="003E0EB3">
          <w:rPr>
            <w:noProof/>
            <w:webHidden/>
          </w:rPr>
        </w:r>
        <w:r w:rsidR="003E0EB3">
          <w:rPr>
            <w:noProof/>
            <w:webHidden/>
          </w:rPr>
          <w:fldChar w:fldCharType="separate"/>
        </w:r>
        <w:r w:rsidR="004850F9">
          <w:rPr>
            <w:noProof/>
            <w:webHidden/>
          </w:rPr>
          <w:t>15</w:t>
        </w:r>
        <w:r w:rsidR="003E0EB3">
          <w:rPr>
            <w:noProof/>
            <w:webHidden/>
          </w:rPr>
          <w:fldChar w:fldCharType="end"/>
        </w:r>
      </w:hyperlink>
    </w:p>
    <w:p w14:paraId="4FF9BE22"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86" w:history="1">
        <w:r w:rsidR="003E0EB3" w:rsidRPr="00BD379D">
          <w:rPr>
            <w:rStyle w:val="Hyperlink"/>
            <w:noProof/>
          </w:rPr>
          <w:t>2.5</w:t>
        </w:r>
        <w:r w:rsidR="003E0EB3">
          <w:rPr>
            <w:rFonts w:eastAsiaTheme="minorEastAsia" w:cstheme="minorBidi"/>
            <w:smallCaps w:val="0"/>
            <w:noProof/>
            <w:sz w:val="22"/>
            <w:szCs w:val="22"/>
            <w:lang w:eastAsia="en-GB" w:bidi="ar-SA"/>
          </w:rPr>
          <w:tab/>
        </w:r>
        <w:r w:rsidR="003E0EB3" w:rsidRPr="00BD379D">
          <w:rPr>
            <w:rStyle w:val="Hyperlink"/>
            <w:noProof/>
          </w:rPr>
          <w:t>International Narcotics Control Board advice</w:t>
        </w:r>
        <w:r w:rsidR="003E0EB3">
          <w:rPr>
            <w:noProof/>
            <w:webHidden/>
          </w:rPr>
          <w:tab/>
        </w:r>
        <w:r w:rsidR="003E0EB3">
          <w:rPr>
            <w:noProof/>
            <w:webHidden/>
          </w:rPr>
          <w:fldChar w:fldCharType="begin"/>
        </w:r>
        <w:r w:rsidR="003E0EB3">
          <w:rPr>
            <w:noProof/>
            <w:webHidden/>
          </w:rPr>
          <w:instrText xml:space="preserve"> PAGEREF _Toc457391786 \h </w:instrText>
        </w:r>
        <w:r w:rsidR="003E0EB3">
          <w:rPr>
            <w:noProof/>
            <w:webHidden/>
          </w:rPr>
        </w:r>
        <w:r w:rsidR="003E0EB3">
          <w:rPr>
            <w:noProof/>
            <w:webHidden/>
          </w:rPr>
          <w:fldChar w:fldCharType="separate"/>
        </w:r>
        <w:r w:rsidR="004850F9">
          <w:rPr>
            <w:noProof/>
            <w:webHidden/>
          </w:rPr>
          <w:t>16</w:t>
        </w:r>
        <w:r w:rsidR="003E0EB3">
          <w:rPr>
            <w:noProof/>
            <w:webHidden/>
          </w:rPr>
          <w:fldChar w:fldCharType="end"/>
        </w:r>
      </w:hyperlink>
    </w:p>
    <w:p w14:paraId="3AFFF053"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87" w:history="1">
        <w:r w:rsidR="003E0EB3" w:rsidRPr="00BD379D">
          <w:rPr>
            <w:rStyle w:val="Hyperlink"/>
            <w:noProof/>
          </w:rPr>
          <w:t>2.6</w:t>
        </w:r>
        <w:r w:rsidR="003E0EB3">
          <w:rPr>
            <w:rFonts w:eastAsiaTheme="minorEastAsia" w:cstheme="minorBidi"/>
            <w:smallCaps w:val="0"/>
            <w:noProof/>
            <w:sz w:val="22"/>
            <w:szCs w:val="22"/>
            <w:lang w:eastAsia="en-GB" w:bidi="ar-SA"/>
          </w:rPr>
          <w:tab/>
        </w:r>
        <w:r w:rsidR="003E0EB3" w:rsidRPr="00BD379D">
          <w:rPr>
            <w:rStyle w:val="Hyperlink"/>
            <w:noProof/>
          </w:rPr>
          <w:t>Risk communication</w:t>
        </w:r>
        <w:r w:rsidR="003E0EB3">
          <w:rPr>
            <w:noProof/>
            <w:webHidden/>
          </w:rPr>
          <w:tab/>
        </w:r>
        <w:r w:rsidR="003E0EB3">
          <w:rPr>
            <w:noProof/>
            <w:webHidden/>
          </w:rPr>
          <w:fldChar w:fldCharType="begin"/>
        </w:r>
        <w:r w:rsidR="003E0EB3">
          <w:rPr>
            <w:noProof/>
            <w:webHidden/>
          </w:rPr>
          <w:instrText xml:space="preserve"> PAGEREF _Toc457391787 \h </w:instrText>
        </w:r>
        <w:r w:rsidR="003E0EB3">
          <w:rPr>
            <w:noProof/>
            <w:webHidden/>
          </w:rPr>
        </w:r>
        <w:r w:rsidR="003E0EB3">
          <w:rPr>
            <w:noProof/>
            <w:webHidden/>
          </w:rPr>
          <w:fldChar w:fldCharType="separate"/>
        </w:r>
        <w:r w:rsidR="004850F9">
          <w:rPr>
            <w:noProof/>
            <w:webHidden/>
          </w:rPr>
          <w:t>16</w:t>
        </w:r>
        <w:r w:rsidR="003E0EB3">
          <w:rPr>
            <w:noProof/>
            <w:webHidden/>
          </w:rPr>
          <w:fldChar w:fldCharType="end"/>
        </w:r>
      </w:hyperlink>
    </w:p>
    <w:p w14:paraId="07B36F0E"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8" w:history="1">
        <w:r w:rsidR="003E0EB3" w:rsidRPr="00BD379D">
          <w:rPr>
            <w:rStyle w:val="Hyperlink"/>
            <w:noProof/>
          </w:rPr>
          <w:t>2.6.1</w:t>
        </w:r>
        <w:r w:rsidR="003E0EB3">
          <w:rPr>
            <w:rFonts w:eastAsiaTheme="minorEastAsia" w:cstheme="minorBidi"/>
            <w:i w:val="0"/>
            <w:iCs w:val="0"/>
            <w:noProof/>
            <w:sz w:val="22"/>
            <w:szCs w:val="22"/>
            <w:lang w:eastAsia="en-GB" w:bidi="ar-SA"/>
          </w:rPr>
          <w:tab/>
        </w:r>
        <w:r w:rsidR="003E0EB3" w:rsidRPr="00BD379D">
          <w:rPr>
            <w:rStyle w:val="Hyperlink"/>
            <w:noProof/>
          </w:rPr>
          <w:t>Consultation</w:t>
        </w:r>
        <w:r w:rsidR="003E0EB3">
          <w:rPr>
            <w:noProof/>
            <w:webHidden/>
          </w:rPr>
          <w:tab/>
        </w:r>
        <w:r w:rsidR="003E0EB3">
          <w:rPr>
            <w:noProof/>
            <w:webHidden/>
          </w:rPr>
          <w:fldChar w:fldCharType="begin"/>
        </w:r>
        <w:r w:rsidR="003E0EB3">
          <w:rPr>
            <w:noProof/>
            <w:webHidden/>
          </w:rPr>
          <w:instrText xml:space="preserve"> PAGEREF _Toc457391788 \h </w:instrText>
        </w:r>
        <w:r w:rsidR="003E0EB3">
          <w:rPr>
            <w:noProof/>
            <w:webHidden/>
          </w:rPr>
        </w:r>
        <w:r w:rsidR="003E0EB3">
          <w:rPr>
            <w:noProof/>
            <w:webHidden/>
          </w:rPr>
          <w:fldChar w:fldCharType="separate"/>
        </w:r>
        <w:r w:rsidR="004850F9">
          <w:rPr>
            <w:noProof/>
            <w:webHidden/>
          </w:rPr>
          <w:t>16</w:t>
        </w:r>
        <w:r w:rsidR="003E0EB3">
          <w:rPr>
            <w:noProof/>
            <w:webHidden/>
          </w:rPr>
          <w:fldChar w:fldCharType="end"/>
        </w:r>
      </w:hyperlink>
    </w:p>
    <w:p w14:paraId="09B829D5"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89" w:history="1">
        <w:r w:rsidR="003E0EB3" w:rsidRPr="00BD379D">
          <w:rPr>
            <w:rStyle w:val="Hyperlink"/>
            <w:noProof/>
          </w:rPr>
          <w:t>2.6.2</w:t>
        </w:r>
        <w:r w:rsidR="003E0EB3">
          <w:rPr>
            <w:rFonts w:eastAsiaTheme="minorEastAsia" w:cstheme="minorBidi"/>
            <w:i w:val="0"/>
            <w:iCs w:val="0"/>
            <w:noProof/>
            <w:sz w:val="22"/>
            <w:szCs w:val="22"/>
            <w:lang w:eastAsia="en-GB" w:bidi="ar-SA"/>
          </w:rPr>
          <w:tab/>
        </w:r>
        <w:r w:rsidR="003E0EB3" w:rsidRPr="00BD379D">
          <w:rPr>
            <w:rStyle w:val="Hyperlink"/>
            <w:noProof/>
          </w:rPr>
          <w:t>World Trade Organization (WTO)</w:t>
        </w:r>
        <w:r w:rsidR="003E0EB3">
          <w:rPr>
            <w:noProof/>
            <w:webHidden/>
          </w:rPr>
          <w:tab/>
        </w:r>
        <w:r w:rsidR="003E0EB3">
          <w:rPr>
            <w:noProof/>
            <w:webHidden/>
          </w:rPr>
          <w:fldChar w:fldCharType="begin"/>
        </w:r>
        <w:r w:rsidR="003E0EB3">
          <w:rPr>
            <w:noProof/>
            <w:webHidden/>
          </w:rPr>
          <w:instrText xml:space="preserve"> PAGEREF _Toc457391789 \h </w:instrText>
        </w:r>
        <w:r w:rsidR="003E0EB3">
          <w:rPr>
            <w:noProof/>
            <w:webHidden/>
          </w:rPr>
        </w:r>
        <w:r w:rsidR="003E0EB3">
          <w:rPr>
            <w:noProof/>
            <w:webHidden/>
          </w:rPr>
          <w:fldChar w:fldCharType="separate"/>
        </w:r>
        <w:r w:rsidR="004850F9">
          <w:rPr>
            <w:noProof/>
            <w:webHidden/>
          </w:rPr>
          <w:t>17</w:t>
        </w:r>
        <w:r w:rsidR="003E0EB3">
          <w:rPr>
            <w:noProof/>
            <w:webHidden/>
          </w:rPr>
          <w:fldChar w:fldCharType="end"/>
        </w:r>
      </w:hyperlink>
    </w:p>
    <w:p w14:paraId="79297743"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90" w:history="1">
        <w:r w:rsidR="003E0EB3" w:rsidRPr="00BD379D">
          <w:rPr>
            <w:rStyle w:val="Hyperlink"/>
            <w:noProof/>
          </w:rPr>
          <w:t>2.7</w:t>
        </w:r>
        <w:r w:rsidR="003E0EB3">
          <w:rPr>
            <w:rFonts w:eastAsiaTheme="minorEastAsia" w:cstheme="minorBidi"/>
            <w:smallCaps w:val="0"/>
            <w:noProof/>
            <w:sz w:val="22"/>
            <w:szCs w:val="22"/>
            <w:lang w:eastAsia="en-GB" w:bidi="ar-SA"/>
          </w:rPr>
          <w:tab/>
        </w:r>
        <w:r w:rsidR="003E0EB3" w:rsidRPr="00BD379D">
          <w:rPr>
            <w:rStyle w:val="Hyperlink"/>
            <w:noProof/>
          </w:rPr>
          <w:t>FSANZ Act assessment requirements</w:t>
        </w:r>
        <w:r w:rsidR="003E0EB3">
          <w:rPr>
            <w:noProof/>
            <w:webHidden/>
          </w:rPr>
          <w:tab/>
        </w:r>
        <w:r w:rsidR="003E0EB3">
          <w:rPr>
            <w:noProof/>
            <w:webHidden/>
          </w:rPr>
          <w:fldChar w:fldCharType="begin"/>
        </w:r>
        <w:r w:rsidR="003E0EB3">
          <w:rPr>
            <w:noProof/>
            <w:webHidden/>
          </w:rPr>
          <w:instrText xml:space="preserve"> PAGEREF _Toc457391790 \h </w:instrText>
        </w:r>
        <w:r w:rsidR="003E0EB3">
          <w:rPr>
            <w:noProof/>
            <w:webHidden/>
          </w:rPr>
        </w:r>
        <w:r w:rsidR="003E0EB3">
          <w:rPr>
            <w:noProof/>
            <w:webHidden/>
          </w:rPr>
          <w:fldChar w:fldCharType="separate"/>
        </w:r>
        <w:r w:rsidR="004850F9">
          <w:rPr>
            <w:noProof/>
            <w:webHidden/>
          </w:rPr>
          <w:t>17</w:t>
        </w:r>
        <w:r w:rsidR="003E0EB3">
          <w:rPr>
            <w:noProof/>
            <w:webHidden/>
          </w:rPr>
          <w:fldChar w:fldCharType="end"/>
        </w:r>
      </w:hyperlink>
    </w:p>
    <w:p w14:paraId="46D14FF5"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91" w:history="1">
        <w:r w:rsidR="003E0EB3" w:rsidRPr="00BD379D">
          <w:rPr>
            <w:rStyle w:val="Hyperlink"/>
            <w:noProof/>
          </w:rPr>
          <w:t>2.7.1</w:t>
        </w:r>
        <w:r w:rsidR="003E0EB3">
          <w:rPr>
            <w:rFonts w:eastAsiaTheme="minorEastAsia" w:cstheme="minorBidi"/>
            <w:i w:val="0"/>
            <w:iCs w:val="0"/>
            <w:noProof/>
            <w:sz w:val="22"/>
            <w:szCs w:val="22"/>
            <w:lang w:eastAsia="en-GB" w:bidi="ar-SA"/>
          </w:rPr>
          <w:tab/>
        </w:r>
        <w:r w:rsidR="003E0EB3" w:rsidRPr="00BD379D">
          <w:rPr>
            <w:rStyle w:val="Hyperlink"/>
            <w:noProof/>
          </w:rPr>
          <w:t>Section 59</w:t>
        </w:r>
        <w:r w:rsidR="003E0EB3">
          <w:rPr>
            <w:noProof/>
            <w:webHidden/>
          </w:rPr>
          <w:tab/>
        </w:r>
        <w:r w:rsidR="003E0EB3">
          <w:rPr>
            <w:noProof/>
            <w:webHidden/>
          </w:rPr>
          <w:fldChar w:fldCharType="begin"/>
        </w:r>
        <w:r w:rsidR="003E0EB3">
          <w:rPr>
            <w:noProof/>
            <w:webHidden/>
          </w:rPr>
          <w:instrText xml:space="preserve"> PAGEREF _Toc457391791 \h </w:instrText>
        </w:r>
        <w:r w:rsidR="003E0EB3">
          <w:rPr>
            <w:noProof/>
            <w:webHidden/>
          </w:rPr>
        </w:r>
        <w:r w:rsidR="003E0EB3">
          <w:rPr>
            <w:noProof/>
            <w:webHidden/>
          </w:rPr>
          <w:fldChar w:fldCharType="separate"/>
        </w:r>
        <w:r w:rsidR="004850F9">
          <w:rPr>
            <w:noProof/>
            <w:webHidden/>
          </w:rPr>
          <w:t>17</w:t>
        </w:r>
        <w:r w:rsidR="003E0EB3">
          <w:rPr>
            <w:noProof/>
            <w:webHidden/>
          </w:rPr>
          <w:fldChar w:fldCharType="end"/>
        </w:r>
      </w:hyperlink>
    </w:p>
    <w:p w14:paraId="66F54531"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92" w:history="1">
        <w:r w:rsidR="003E0EB3" w:rsidRPr="00BD379D">
          <w:rPr>
            <w:rStyle w:val="Hyperlink"/>
            <w:noProof/>
          </w:rPr>
          <w:t>2.7.2</w:t>
        </w:r>
        <w:r w:rsidR="003E0EB3">
          <w:rPr>
            <w:rFonts w:eastAsiaTheme="minorEastAsia" w:cstheme="minorBidi"/>
            <w:i w:val="0"/>
            <w:iCs w:val="0"/>
            <w:noProof/>
            <w:sz w:val="22"/>
            <w:szCs w:val="22"/>
            <w:lang w:eastAsia="en-GB" w:bidi="ar-SA"/>
          </w:rPr>
          <w:tab/>
        </w:r>
        <w:r w:rsidR="003E0EB3" w:rsidRPr="00BD379D">
          <w:rPr>
            <w:rStyle w:val="Hyperlink"/>
            <w:noProof/>
          </w:rPr>
          <w:t>Subsection 18(1)</w:t>
        </w:r>
        <w:r w:rsidR="003E0EB3">
          <w:rPr>
            <w:noProof/>
            <w:webHidden/>
          </w:rPr>
          <w:tab/>
        </w:r>
        <w:r w:rsidR="003E0EB3">
          <w:rPr>
            <w:noProof/>
            <w:webHidden/>
          </w:rPr>
          <w:fldChar w:fldCharType="begin"/>
        </w:r>
        <w:r w:rsidR="003E0EB3">
          <w:rPr>
            <w:noProof/>
            <w:webHidden/>
          </w:rPr>
          <w:instrText xml:space="preserve"> PAGEREF _Toc457391792 \h </w:instrText>
        </w:r>
        <w:r w:rsidR="003E0EB3">
          <w:rPr>
            <w:noProof/>
            <w:webHidden/>
          </w:rPr>
        </w:r>
        <w:r w:rsidR="003E0EB3">
          <w:rPr>
            <w:noProof/>
            <w:webHidden/>
          </w:rPr>
          <w:fldChar w:fldCharType="separate"/>
        </w:r>
        <w:r w:rsidR="004850F9">
          <w:rPr>
            <w:noProof/>
            <w:webHidden/>
          </w:rPr>
          <w:t>18</w:t>
        </w:r>
        <w:r w:rsidR="003E0EB3">
          <w:rPr>
            <w:noProof/>
            <w:webHidden/>
          </w:rPr>
          <w:fldChar w:fldCharType="end"/>
        </w:r>
      </w:hyperlink>
    </w:p>
    <w:p w14:paraId="6A6C44CF" w14:textId="77777777" w:rsidR="003E0EB3" w:rsidRDefault="00F85594">
      <w:pPr>
        <w:pStyle w:val="TOC3"/>
        <w:tabs>
          <w:tab w:val="left" w:pos="1100"/>
          <w:tab w:val="right" w:leader="dot" w:pos="9060"/>
        </w:tabs>
        <w:rPr>
          <w:rFonts w:eastAsiaTheme="minorEastAsia" w:cstheme="minorBidi"/>
          <w:i w:val="0"/>
          <w:iCs w:val="0"/>
          <w:noProof/>
          <w:sz w:val="22"/>
          <w:szCs w:val="22"/>
          <w:lang w:eastAsia="en-GB" w:bidi="ar-SA"/>
        </w:rPr>
      </w:pPr>
      <w:hyperlink w:anchor="_Toc457391793" w:history="1">
        <w:r w:rsidR="003E0EB3" w:rsidRPr="00BD379D">
          <w:rPr>
            <w:rStyle w:val="Hyperlink"/>
            <w:noProof/>
          </w:rPr>
          <w:t>2.7.3</w:t>
        </w:r>
        <w:r w:rsidR="003E0EB3">
          <w:rPr>
            <w:rFonts w:eastAsiaTheme="minorEastAsia" w:cstheme="minorBidi"/>
            <w:i w:val="0"/>
            <w:iCs w:val="0"/>
            <w:noProof/>
            <w:sz w:val="22"/>
            <w:szCs w:val="22"/>
            <w:lang w:eastAsia="en-GB" w:bidi="ar-SA"/>
          </w:rPr>
          <w:tab/>
        </w:r>
        <w:r w:rsidR="003E0EB3" w:rsidRPr="00BD379D">
          <w:rPr>
            <w:rStyle w:val="Hyperlink"/>
            <w:noProof/>
          </w:rPr>
          <w:t>Subsection 18(2) considerations</w:t>
        </w:r>
        <w:r w:rsidR="003E0EB3">
          <w:rPr>
            <w:noProof/>
            <w:webHidden/>
          </w:rPr>
          <w:tab/>
        </w:r>
        <w:r w:rsidR="003E0EB3">
          <w:rPr>
            <w:noProof/>
            <w:webHidden/>
          </w:rPr>
          <w:fldChar w:fldCharType="begin"/>
        </w:r>
        <w:r w:rsidR="003E0EB3">
          <w:rPr>
            <w:noProof/>
            <w:webHidden/>
          </w:rPr>
          <w:instrText xml:space="preserve"> PAGEREF _Toc457391793 \h </w:instrText>
        </w:r>
        <w:r w:rsidR="003E0EB3">
          <w:rPr>
            <w:noProof/>
            <w:webHidden/>
          </w:rPr>
        </w:r>
        <w:r w:rsidR="003E0EB3">
          <w:rPr>
            <w:noProof/>
            <w:webHidden/>
          </w:rPr>
          <w:fldChar w:fldCharType="separate"/>
        </w:r>
        <w:r w:rsidR="004850F9">
          <w:rPr>
            <w:noProof/>
            <w:webHidden/>
          </w:rPr>
          <w:t>19</w:t>
        </w:r>
        <w:r w:rsidR="003E0EB3">
          <w:rPr>
            <w:noProof/>
            <w:webHidden/>
          </w:rPr>
          <w:fldChar w:fldCharType="end"/>
        </w:r>
      </w:hyperlink>
    </w:p>
    <w:p w14:paraId="5698BB80" w14:textId="77777777" w:rsidR="003E0EB3" w:rsidRDefault="00F85594">
      <w:pPr>
        <w:pStyle w:val="TOC2"/>
        <w:tabs>
          <w:tab w:val="left" w:pos="880"/>
          <w:tab w:val="right" w:leader="dot" w:pos="9060"/>
        </w:tabs>
        <w:rPr>
          <w:rFonts w:eastAsiaTheme="minorEastAsia" w:cstheme="minorBidi"/>
          <w:smallCaps w:val="0"/>
          <w:noProof/>
          <w:sz w:val="22"/>
          <w:szCs w:val="22"/>
          <w:lang w:eastAsia="en-GB" w:bidi="ar-SA"/>
        </w:rPr>
      </w:pPr>
      <w:hyperlink w:anchor="_Toc457391794" w:history="1">
        <w:r w:rsidR="003E0EB3" w:rsidRPr="00BD379D">
          <w:rPr>
            <w:rStyle w:val="Hyperlink"/>
            <w:noProof/>
          </w:rPr>
          <w:t>2.8</w:t>
        </w:r>
        <w:r w:rsidR="003E0EB3">
          <w:rPr>
            <w:rFonts w:eastAsiaTheme="minorEastAsia" w:cstheme="minorBidi"/>
            <w:smallCaps w:val="0"/>
            <w:noProof/>
            <w:sz w:val="22"/>
            <w:szCs w:val="22"/>
            <w:lang w:eastAsia="en-GB" w:bidi="ar-SA"/>
          </w:rPr>
          <w:tab/>
        </w:r>
        <w:r w:rsidR="003E0EB3" w:rsidRPr="00BD379D">
          <w:rPr>
            <w:rStyle w:val="Hyperlink"/>
            <w:noProof/>
          </w:rPr>
          <w:t>Preferred approach</w:t>
        </w:r>
        <w:r w:rsidR="003E0EB3">
          <w:rPr>
            <w:noProof/>
            <w:webHidden/>
          </w:rPr>
          <w:tab/>
        </w:r>
        <w:r w:rsidR="003E0EB3">
          <w:rPr>
            <w:noProof/>
            <w:webHidden/>
          </w:rPr>
          <w:fldChar w:fldCharType="begin"/>
        </w:r>
        <w:r w:rsidR="003E0EB3">
          <w:rPr>
            <w:noProof/>
            <w:webHidden/>
          </w:rPr>
          <w:instrText xml:space="preserve"> PAGEREF _Toc457391794 \h </w:instrText>
        </w:r>
        <w:r w:rsidR="003E0EB3">
          <w:rPr>
            <w:noProof/>
            <w:webHidden/>
          </w:rPr>
        </w:r>
        <w:r w:rsidR="003E0EB3">
          <w:rPr>
            <w:noProof/>
            <w:webHidden/>
          </w:rPr>
          <w:fldChar w:fldCharType="separate"/>
        </w:r>
        <w:r w:rsidR="004850F9">
          <w:rPr>
            <w:noProof/>
            <w:webHidden/>
          </w:rPr>
          <w:t>20</w:t>
        </w:r>
        <w:r w:rsidR="003E0EB3">
          <w:rPr>
            <w:noProof/>
            <w:webHidden/>
          </w:rPr>
          <w:fldChar w:fldCharType="end"/>
        </w:r>
      </w:hyperlink>
    </w:p>
    <w:p w14:paraId="3C5DF278" w14:textId="77777777" w:rsidR="003E0EB3" w:rsidRDefault="00F85594">
      <w:pPr>
        <w:pStyle w:val="TOC1"/>
        <w:tabs>
          <w:tab w:val="left" w:pos="440"/>
          <w:tab w:val="right" w:leader="dot" w:pos="9060"/>
        </w:tabs>
        <w:rPr>
          <w:rFonts w:eastAsiaTheme="minorEastAsia" w:cstheme="minorBidi"/>
          <w:b w:val="0"/>
          <w:bCs w:val="0"/>
          <w:caps w:val="0"/>
          <w:noProof/>
          <w:sz w:val="22"/>
          <w:szCs w:val="22"/>
          <w:lang w:eastAsia="en-GB" w:bidi="ar-SA"/>
        </w:rPr>
      </w:pPr>
      <w:hyperlink w:anchor="_Toc457391795" w:history="1">
        <w:r w:rsidR="003E0EB3" w:rsidRPr="00BD379D">
          <w:rPr>
            <w:rStyle w:val="Hyperlink"/>
            <w:noProof/>
          </w:rPr>
          <w:t>3</w:t>
        </w:r>
        <w:r w:rsidR="003E0EB3">
          <w:rPr>
            <w:rFonts w:eastAsiaTheme="minorEastAsia" w:cstheme="minorBidi"/>
            <w:b w:val="0"/>
            <w:bCs w:val="0"/>
            <w:caps w:val="0"/>
            <w:noProof/>
            <w:sz w:val="22"/>
            <w:szCs w:val="22"/>
            <w:lang w:eastAsia="en-GB" w:bidi="ar-SA"/>
          </w:rPr>
          <w:tab/>
        </w:r>
        <w:r w:rsidR="003E0EB3" w:rsidRPr="00BD379D">
          <w:rPr>
            <w:rStyle w:val="Hyperlink"/>
            <w:noProof/>
          </w:rPr>
          <w:t>Draft variation</w:t>
        </w:r>
        <w:r w:rsidR="003E0EB3">
          <w:rPr>
            <w:noProof/>
            <w:webHidden/>
          </w:rPr>
          <w:tab/>
        </w:r>
        <w:r w:rsidR="003E0EB3">
          <w:rPr>
            <w:noProof/>
            <w:webHidden/>
          </w:rPr>
          <w:fldChar w:fldCharType="begin"/>
        </w:r>
        <w:r w:rsidR="003E0EB3">
          <w:rPr>
            <w:noProof/>
            <w:webHidden/>
          </w:rPr>
          <w:instrText xml:space="preserve"> PAGEREF _Toc457391795 \h </w:instrText>
        </w:r>
        <w:r w:rsidR="003E0EB3">
          <w:rPr>
            <w:noProof/>
            <w:webHidden/>
          </w:rPr>
        </w:r>
        <w:r w:rsidR="003E0EB3">
          <w:rPr>
            <w:noProof/>
            <w:webHidden/>
          </w:rPr>
          <w:fldChar w:fldCharType="separate"/>
        </w:r>
        <w:r w:rsidR="004850F9">
          <w:rPr>
            <w:noProof/>
            <w:webHidden/>
          </w:rPr>
          <w:t>21</w:t>
        </w:r>
        <w:r w:rsidR="003E0EB3">
          <w:rPr>
            <w:noProof/>
            <w:webHidden/>
          </w:rPr>
          <w:fldChar w:fldCharType="end"/>
        </w:r>
      </w:hyperlink>
    </w:p>
    <w:p w14:paraId="7B2BBEAE" w14:textId="77777777" w:rsidR="003E0EB3" w:rsidRDefault="00F85594">
      <w:pPr>
        <w:pStyle w:val="TOC2"/>
        <w:tabs>
          <w:tab w:val="right" w:leader="dot" w:pos="9060"/>
        </w:tabs>
        <w:rPr>
          <w:rFonts w:eastAsiaTheme="minorEastAsia" w:cstheme="minorBidi"/>
          <w:smallCaps w:val="0"/>
          <w:noProof/>
          <w:sz w:val="22"/>
          <w:szCs w:val="22"/>
          <w:lang w:eastAsia="en-GB" w:bidi="ar-SA"/>
        </w:rPr>
      </w:pPr>
      <w:hyperlink w:anchor="_Toc457391796" w:history="1">
        <w:r w:rsidR="003E0EB3" w:rsidRPr="00BD379D">
          <w:rPr>
            <w:rStyle w:val="Hyperlink"/>
            <w:noProof/>
          </w:rPr>
          <w:t xml:space="preserve">Attachment A – Draft variation to the </w:t>
        </w:r>
        <w:r w:rsidR="003E0EB3" w:rsidRPr="00BD379D">
          <w:rPr>
            <w:rStyle w:val="Hyperlink"/>
            <w:i/>
            <w:noProof/>
          </w:rPr>
          <w:t>Australia New Zealand Food Standards Code</w:t>
        </w:r>
        <w:r w:rsidR="003E0EB3">
          <w:rPr>
            <w:noProof/>
            <w:webHidden/>
          </w:rPr>
          <w:tab/>
        </w:r>
        <w:r w:rsidR="003E0EB3">
          <w:rPr>
            <w:noProof/>
            <w:webHidden/>
          </w:rPr>
          <w:fldChar w:fldCharType="begin"/>
        </w:r>
        <w:r w:rsidR="003E0EB3">
          <w:rPr>
            <w:noProof/>
            <w:webHidden/>
          </w:rPr>
          <w:instrText xml:space="preserve"> PAGEREF _Toc457391796 \h </w:instrText>
        </w:r>
        <w:r w:rsidR="003E0EB3">
          <w:rPr>
            <w:noProof/>
            <w:webHidden/>
          </w:rPr>
        </w:r>
        <w:r w:rsidR="003E0EB3">
          <w:rPr>
            <w:noProof/>
            <w:webHidden/>
          </w:rPr>
          <w:fldChar w:fldCharType="separate"/>
        </w:r>
        <w:r w:rsidR="004850F9">
          <w:rPr>
            <w:noProof/>
            <w:webHidden/>
          </w:rPr>
          <w:t>22</w:t>
        </w:r>
        <w:r w:rsidR="003E0EB3">
          <w:rPr>
            <w:noProof/>
            <w:webHidden/>
          </w:rPr>
          <w:fldChar w:fldCharType="end"/>
        </w:r>
      </w:hyperlink>
    </w:p>
    <w:p w14:paraId="583F184A" w14:textId="77777777" w:rsidR="003E0EB3" w:rsidRDefault="00F85594">
      <w:pPr>
        <w:pStyle w:val="TOC2"/>
        <w:tabs>
          <w:tab w:val="right" w:leader="dot" w:pos="9060"/>
        </w:tabs>
        <w:rPr>
          <w:rFonts w:eastAsiaTheme="minorEastAsia" w:cstheme="minorBidi"/>
          <w:smallCaps w:val="0"/>
          <w:noProof/>
          <w:sz w:val="22"/>
          <w:szCs w:val="22"/>
          <w:lang w:eastAsia="en-GB" w:bidi="ar-SA"/>
        </w:rPr>
      </w:pPr>
      <w:hyperlink w:anchor="_Toc457391797" w:history="1">
        <w:r w:rsidR="003E0EB3" w:rsidRPr="00BD379D">
          <w:rPr>
            <w:rStyle w:val="Hyperlink"/>
            <w:noProof/>
          </w:rPr>
          <w:t>Attachment B – Explanatory Statement</w:t>
        </w:r>
        <w:r w:rsidR="003E0EB3">
          <w:rPr>
            <w:noProof/>
            <w:webHidden/>
          </w:rPr>
          <w:tab/>
        </w:r>
        <w:r w:rsidR="003E0EB3">
          <w:rPr>
            <w:noProof/>
            <w:webHidden/>
          </w:rPr>
          <w:fldChar w:fldCharType="begin"/>
        </w:r>
        <w:r w:rsidR="003E0EB3">
          <w:rPr>
            <w:noProof/>
            <w:webHidden/>
          </w:rPr>
          <w:instrText xml:space="preserve"> PAGEREF _Toc457391797 \h </w:instrText>
        </w:r>
        <w:r w:rsidR="003E0EB3">
          <w:rPr>
            <w:noProof/>
            <w:webHidden/>
          </w:rPr>
        </w:r>
        <w:r w:rsidR="003E0EB3">
          <w:rPr>
            <w:noProof/>
            <w:webHidden/>
          </w:rPr>
          <w:fldChar w:fldCharType="separate"/>
        </w:r>
        <w:r w:rsidR="004850F9">
          <w:rPr>
            <w:noProof/>
            <w:webHidden/>
          </w:rPr>
          <w:t>24</w:t>
        </w:r>
        <w:r w:rsidR="003E0EB3">
          <w:rPr>
            <w:noProof/>
            <w:webHidden/>
          </w:rPr>
          <w:fldChar w:fldCharType="end"/>
        </w:r>
      </w:hyperlink>
    </w:p>
    <w:p w14:paraId="67A1BD8F" w14:textId="77777777" w:rsidR="00051ED9" w:rsidRPr="0059227F" w:rsidRDefault="00051ED9" w:rsidP="00051ED9">
      <w:pPr>
        <w:rPr>
          <w:rFonts w:cs="Arial"/>
        </w:rPr>
      </w:pPr>
      <w:r w:rsidRPr="002C4A91">
        <w:rPr>
          <w:rFonts w:cs="Arial"/>
          <w:sz w:val="20"/>
          <w:szCs w:val="20"/>
        </w:rPr>
        <w:fldChar w:fldCharType="end"/>
      </w:r>
    </w:p>
    <w:p w14:paraId="42F20D30" w14:textId="77777777" w:rsidR="00D73931" w:rsidRPr="00E203C2" w:rsidRDefault="00D73931" w:rsidP="00051ED9"/>
    <w:p w14:paraId="5AF0B60A" w14:textId="77777777" w:rsidR="0037520F" w:rsidRPr="008844E4" w:rsidRDefault="0037520F" w:rsidP="0037520F">
      <w:pPr>
        <w:rPr>
          <w:b/>
          <w:szCs w:val="22"/>
        </w:rPr>
      </w:pPr>
      <w:r w:rsidRPr="008844E4">
        <w:rPr>
          <w:b/>
          <w:szCs w:val="22"/>
        </w:rPr>
        <w:t>Supporting documents</w:t>
      </w:r>
    </w:p>
    <w:p w14:paraId="5F848209" w14:textId="77777777" w:rsidR="0037520F" w:rsidRPr="0089264A" w:rsidRDefault="0037520F" w:rsidP="0037520F">
      <w:pPr>
        <w:rPr>
          <w:szCs w:val="22"/>
        </w:rPr>
      </w:pPr>
    </w:p>
    <w:p w14:paraId="797D7C64" w14:textId="6BDFA340" w:rsidR="0037520F" w:rsidRPr="00D80C79" w:rsidRDefault="0037520F" w:rsidP="0037520F">
      <w:pPr>
        <w:rPr>
          <w:szCs w:val="22"/>
        </w:rPr>
      </w:pPr>
      <w:r w:rsidRPr="0089264A">
        <w:rPr>
          <w:szCs w:val="22"/>
        </w:rPr>
        <w:t xml:space="preserve">The following </w:t>
      </w:r>
      <w:r>
        <w:rPr>
          <w:szCs w:val="22"/>
        </w:rPr>
        <w:t>documents</w:t>
      </w:r>
      <w:r w:rsidRPr="0089264A">
        <w:rPr>
          <w:szCs w:val="22"/>
        </w:rPr>
        <w:t xml:space="preserve"> </w:t>
      </w:r>
      <w:r w:rsidR="00681754">
        <w:rPr>
          <w:szCs w:val="22"/>
        </w:rPr>
        <w:t xml:space="preserve">which informed the assessment of </w:t>
      </w:r>
      <w:r w:rsidR="00681754" w:rsidRPr="009D0605">
        <w:rPr>
          <w:szCs w:val="22"/>
        </w:rPr>
        <w:t>this Proposal</w:t>
      </w:r>
      <w:r w:rsidRPr="009D0605">
        <w:rPr>
          <w:szCs w:val="22"/>
        </w:rPr>
        <w:t xml:space="preserve"> are available </w:t>
      </w:r>
      <w:r w:rsidRPr="0089264A">
        <w:rPr>
          <w:szCs w:val="22"/>
        </w:rPr>
        <w:t>on the FSANZ website at</w:t>
      </w:r>
      <w:r w:rsidRPr="0089264A">
        <w:rPr>
          <w:color w:val="FF0000"/>
          <w:szCs w:val="22"/>
        </w:rPr>
        <w:t xml:space="preserve"> </w:t>
      </w:r>
      <w:hyperlink r:id="rId21" w:history="1">
        <w:r w:rsidR="00D80C79" w:rsidRPr="00D80C79">
          <w:rPr>
            <w:rStyle w:val="Hyperlink"/>
            <w:szCs w:val="22"/>
          </w:rPr>
          <w:t>P1042 - Low THC Hemp Seeds as Food</w:t>
        </w:r>
      </w:hyperlink>
      <w:r w:rsidR="00D80C79" w:rsidRPr="00D80C79">
        <w:rPr>
          <w:szCs w:val="22"/>
        </w:rPr>
        <w:t xml:space="preserve">. </w:t>
      </w:r>
    </w:p>
    <w:p w14:paraId="5E1A0276" w14:textId="77777777" w:rsidR="0089264A" w:rsidRPr="0089264A" w:rsidRDefault="0089264A" w:rsidP="0089264A">
      <w:pPr>
        <w:rPr>
          <w:szCs w:val="22"/>
        </w:rPr>
      </w:pPr>
    </w:p>
    <w:p w14:paraId="26DD458E" w14:textId="393EE167" w:rsidR="0089264A" w:rsidRPr="00D9136F" w:rsidRDefault="0089264A" w:rsidP="003A7725">
      <w:pPr>
        <w:ind w:left="1134" w:hanging="1134"/>
      </w:pPr>
      <w:r w:rsidRPr="00D9136F">
        <w:t>S</w:t>
      </w:r>
      <w:r w:rsidR="00973B40" w:rsidRPr="00D9136F">
        <w:t xml:space="preserve">upporting </w:t>
      </w:r>
      <w:r w:rsidRPr="00D9136F">
        <w:t>D</w:t>
      </w:r>
      <w:r w:rsidR="00973B40" w:rsidRPr="00D9136F">
        <w:t xml:space="preserve">ocument </w:t>
      </w:r>
      <w:r w:rsidRPr="00D9136F">
        <w:t>1</w:t>
      </w:r>
      <w:r w:rsidRPr="00D9136F">
        <w:tab/>
      </w:r>
      <w:r w:rsidR="00973B40" w:rsidRPr="00D9136F">
        <w:t>Dietary exposure assessment</w:t>
      </w:r>
    </w:p>
    <w:p w14:paraId="2A1315FA" w14:textId="5E6CD541" w:rsidR="00DC6364" w:rsidRDefault="00973B40" w:rsidP="003A7725">
      <w:pPr>
        <w:ind w:left="1134" w:hanging="1134"/>
      </w:pPr>
      <w:r w:rsidRPr="00D9136F">
        <w:t>Sup</w:t>
      </w:r>
      <w:r w:rsidR="002857FC">
        <w:t>porting Document 2</w:t>
      </w:r>
      <w:r w:rsidR="002857FC">
        <w:tab/>
        <w:t>Cannabidiol h</w:t>
      </w:r>
      <w:r w:rsidRPr="00D9136F">
        <w:t xml:space="preserve">azard </w:t>
      </w:r>
      <w:r w:rsidR="002857FC">
        <w:t>p</w:t>
      </w:r>
      <w:r w:rsidRPr="00D9136F">
        <w:t>rofile</w:t>
      </w:r>
    </w:p>
    <w:p w14:paraId="0EB53E9C" w14:textId="77777777" w:rsidR="00DC6364" w:rsidRDefault="00DC6364">
      <w:pPr>
        <w:widowControl/>
      </w:pPr>
      <w:r>
        <w:br w:type="page"/>
      </w:r>
    </w:p>
    <w:p w14:paraId="604C45D5" w14:textId="2403D0AA" w:rsidR="00E063C6" w:rsidRDefault="00F33BB8" w:rsidP="000A5DF8">
      <w:pPr>
        <w:pStyle w:val="Heading1"/>
      </w:pPr>
      <w:bookmarkStart w:id="1" w:name="_Toc286391001"/>
      <w:bookmarkStart w:id="2" w:name="_Toc300933414"/>
      <w:bookmarkStart w:id="3" w:name="_Toc457391761"/>
      <w:bookmarkStart w:id="4" w:name="_Toc11735627"/>
      <w:bookmarkStart w:id="5" w:name="_Toc29883110"/>
      <w:bookmarkStart w:id="6" w:name="_Toc41906797"/>
      <w:bookmarkStart w:id="7" w:name="_Toc41907544"/>
      <w:bookmarkStart w:id="8" w:name="_Toc120358575"/>
      <w:r>
        <w:lastRenderedPageBreak/>
        <w:t>E</w:t>
      </w:r>
      <w:r w:rsidR="0037520F">
        <w:t>xecutive s</w:t>
      </w:r>
      <w:r w:rsidR="00E063C6" w:rsidRPr="00E203C2">
        <w:t>ummary</w:t>
      </w:r>
      <w:bookmarkEnd w:id="1"/>
      <w:bookmarkEnd w:id="2"/>
      <w:bookmarkEnd w:id="3"/>
    </w:p>
    <w:p w14:paraId="40D180BB" w14:textId="08936982" w:rsidR="0083703A" w:rsidRDefault="009544C8" w:rsidP="009544C8">
      <w:bookmarkStart w:id="9" w:name="_Toc286391003"/>
      <w:r>
        <w:t>Proposal P1042 – Low THC Hemp Seeds as Food was developed to consider a</w:t>
      </w:r>
      <w:r w:rsidRPr="00F8569C">
        <w:t xml:space="preserve"> food regulatory measure to permit the sale of food der</w:t>
      </w:r>
      <w:r w:rsidR="0083703A">
        <w:t>ived from the seed</w:t>
      </w:r>
      <w:r w:rsidR="001F31A2">
        <w:t>s</w:t>
      </w:r>
      <w:r w:rsidR="0083703A">
        <w:t xml:space="preserve"> of low delta </w:t>
      </w:r>
    </w:p>
    <w:p w14:paraId="2975B810" w14:textId="060F6022" w:rsidR="009544C8" w:rsidRDefault="009544C8" w:rsidP="009544C8">
      <w:r w:rsidRPr="00F8569C">
        <w:t>9</w:t>
      </w:r>
      <w:r w:rsidR="0083703A">
        <w:t>-</w:t>
      </w:r>
      <w:r w:rsidRPr="00F8569C">
        <w:t xml:space="preserve">tetrahydrocannabinol varieties of </w:t>
      </w:r>
      <w:r w:rsidRPr="00F8569C">
        <w:rPr>
          <w:i/>
        </w:rPr>
        <w:t xml:space="preserve">Cannabis </w:t>
      </w:r>
      <w:proofErr w:type="spellStart"/>
      <w:r w:rsidRPr="00F8569C">
        <w:rPr>
          <w:i/>
        </w:rPr>
        <w:t>sativa</w:t>
      </w:r>
      <w:proofErr w:type="spellEnd"/>
      <w:r w:rsidRPr="00F8569C">
        <w:t xml:space="preserve"> </w:t>
      </w:r>
      <w:r>
        <w:t>(</w:t>
      </w:r>
      <w:r w:rsidRPr="00F8569C">
        <w:rPr>
          <w:i/>
        </w:rPr>
        <w:t xml:space="preserve">C. </w:t>
      </w:r>
      <w:proofErr w:type="spellStart"/>
      <w:r w:rsidRPr="00F8569C">
        <w:rPr>
          <w:i/>
        </w:rPr>
        <w:t>sativa</w:t>
      </w:r>
      <w:proofErr w:type="spellEnd"/>
      <w:r>
        <w:t xml:space="preserve">) </w:t>
      </w:r>
      <w:r w:rsidRPr="00F8569C">
        <w:t>(</w:t>
      </w:r>
      <w:r w:rsidR="00DF5CEC">
        <w:t>low THC</w:t>
      </w:r>
      <w:r w:rsidRPr="00F8569C">
        <w:t xml:space="preserve"> hemp).</w:t>
      </w:r>
      <w:r>
        <w:t xml:space="preserve"> The proposal was prepared following a request from the </w:t>
      </w:r>
      <w:r w:rsidRPr="00206B76">
        <w:t>Australia and New Zealand Ministerial Forum on Food Regulation (the Forum)</w:t>
      </w:r>
      <w:r>
        <w:t xml:space="preserve">. </w:t>
      </w:r>
    </w:p>
    <w:p w14:paraId="24230E70" w14:textId="77777777" w:rsidR="009544C8" w:rsidRDefault="009544C8" w:rsidP="009544C8"/>
    <w:p w14:paraId="6FEDA33F" w14:textId="77777777" w:rsidR="009544C8" w:rsidRPr="00206B76" w:rsidRDefault="009544C8" w:rsidP="009544C8">
      <w:r w:rsidRPr="00206B76">
        <w:t xml:space="preserve">The Forum </w:t>
      </w:r>
      <w:r>
        <w:t xml:space="preserve">also </w:t>
      </w:r>
      <w:r w:rsidRPr="00206B76">
        <w:t>requested that the following matters be considered as part of th</w:t>
      </w:r>
      <w:r>
        <w:t>e</w:t>
      </w:r>
      <w:r w:rsidRPr="00206B76">
        <w:t xml:space="preserve"> proposal:</w:t>
      </w:r>
    </w:p>
    <w:p w14:paraId="0A9C8972" w14:textId="77777777" w:rsidR="009544C8" w:rsidRPr="00206B76" w:rsidRDefault="009544C8" w:rsidP="009544C8"/>
    <w:p w14:paraId="3251A0EC" w14:textId="77777777" w:rsidR="009544C8" w:rsidRDefault="009544C8" w:rsidP="00ED4F74">
      <w:pPr>
        <w:pStyle w:val="FSBullet1"/>
      </w:pPr>
      <w:r w:rsidRPr="00206B76">
        <w:t>the need to set a cannabidiol (CBD) limit to distinguish food</w:t>
      </w:r>
      <w:r>
        <w:t xml:space="preserve"> </w:t>
      </w:r>
      <w:r w:rsidRPr="00206B76">
        <w:t>from therapeutic goods</w:t>
      </w:r>
      <w:r>
        <w:t>,</w:t>
      </w:r>
      <w:r w:rsidRPr="00206B76">
        <w:t xml:space="preserve"> and include the respective acid precursors in any </w:t>
      </w:r>
      <w:r>
        <w:t>cannabinoid</w:t>
      </w:r>
      <w:r w:rsidRPr="00206B76">
        <w:t xml:space="preserve"> limits that are set</w:t>
      </w:r>
    </w:p>
    <w:p w14:paraId="009754A8" w14:textId="06102903" w:rsidR="009544C8" w:rsidRDefault="009544C8" w:rsidP="00ED4F74">
      <w:pPr>
        <w:pStyle w:val="FSBullet1"/>
      </w:pPr>
      <w:r>
        <w:t xml:space="preserve">policy advice relating to </w:t>
      </w:r>
      <w:r w:rsidRPr="00206B76">
        <w:t>restrict</w:t>
      </w:r>
      <w:r>
        <w:t xml:space="preserve">ing </w:t>
      </w:r>
      <w:r w:rsidRPr="00206B76">
        <w:t xml:space="preserve">the marketing and advertising of </w:t>
      </w:r>
      <w:r w:rsidR="00DF5CEC">
        <w:t>low THC</w:t>
      </w:r>
      <w:r w:rsidRPr="00206B76">
        <w:t xml:space="preserve"> hemp as a food</w:t>
      </w:r>
      <w:r>
        <w:t>, in particular, the following points are not in line with government policy:</w:t>
      </w:r>
    </w:p>
    <w:p w14:paraId="4897591E" w14:textId="77777777" w:rsidR="009544C8" w:rsidRDefault="009544C8" w:rsidP="00ED4F74">
      <w:pPr>
        <w:pStyle w:val="FSBullet2"/>
      </w:pPr>
      <w:r w:rsidRPr="00ED4F74">
        <w:t>use</w:t>
      </w:r>
      <w:r>
        <w:t xml:space="preserve"> of the cannabis leaf or any representation that states, suggests or implies a link with illicit cannabis in any marketing or advertising of hemp seed food</w:t>
      </w:r>
    </w:p>
    <w:p w14:paraId="7142B48E" w14:textId="77777777" w:rsidR="009544C8" w:rsidRDefault="009544C8" w:rsidP="00ED4F74">
      <w:pPr>
        <w:pStyle w:val="FSBullet2"/>
      </w:pPr>
      <w:r>
        <w:t xml:space="preserve">food derived from hemp </w:t>
      </w:r>
      <w:r w:rsidRPr="00ED4F74">
        <w:t>seed</w:t>
      </w:r>
      <w:r>
        <w:t xml:space="preserve"> being advertised as having psychoactive effects </w:t>
      </w:r>
    </w:p>
    <w:p w14:paraId="27159D07" w14:textId="2B46028E" w:rsidR="009544C8" w:rsidRDefault="009544C8" w:rsidP="00ED4F74">
      <w:pPr>
        <w:pStyle w:val="FSBullet1"/>
      </w:pPr>
      <w:r w:rsidRPr="00206B76">
        <w:t xml:space="preserve">advice from the International Narcotics Control Board and the European Union approach when setting a </w:t>
      </w:r>
      <w:r w:rsidR="00DF5CEC">
        <w:t>low THC</w:t>
      </w:r>
      <w:r w:rsidRPr="00206B76">
        <w:t xml:space="preserve"> limit in food.</w:t>
      </w:r>
    </w:p>
    <w:p w14:paraId="0335EF89" w14:textId="77777777" w:rsidR="009544C8" w:rsidRDefault="009544C8" w:rsidP="009544C8"/>
    <w:p w14:paraId="7CF76C66" w14:textId="016768C5" w:rsidR="006210F1" w:rsidRDefault="009544C8" w:rsidP="009544C8">
      <w:r w:rsidRPr="00F8569C">
        <w:t xml:space="preserve">Standard </w:t>
      </w:r>
      <w:r>
        <w:t xml:space="preserve">1.1.1 – </w:t>
      </w:r>
      <w:r w:rsidRPr="00E65B73">
        <w:t>Structure of the Code and gener</w:t>
      </w:r>
      <w:r>
        <w:t xml:space="preserve">al provisions </w:t>
      </w:r>
      <w:r w:rsidRPr="00F8569C">
        <w:t xml:space="preserve">in the </w:t>
      </w:r>
      <w:r w:rsidRPr="00F8569C">
        <w:rPr>
          <w:i/>
        </w:rPr>
        <w:t>Australia New Zealand Food Standards Code</w:t>
      </w:r>
      <w:r w:rsidRPr="00F8569C">
        <w:t xml:space="preserve"> (the Code) </w:t>
      </w:r>
      <w:r>
        <w:t xml:space="preserve">currently </w:t>
      </w:r>
      <w:r w:rsidR="006210F1">
        <w:t xml:space="preserve">prohibits plants and fungi listed in Schedule 23 – Prohibited plants and fungi, </w:t>
      </w:r>
      <w:r w:rsidRPr="00F8569C">
        <w:t>from being sold as food or being used as an ingredient or component of a food</w:t>
      </w:r>
      <w:r>
        <w:t xml:space="preserve"> for sale</w:t>
      </w:r>
      <w:r w:rsidRPr="00F8569C">
        <w:t>.</w:t>
      </w:r>
      <w:r w:rsidR="00191929">
        <w:t xml:space="preserve"> </w:t>
      </w:r>
      <w:r w:rsidR="006210F1">
        <w:t>C</w:t>
      </w:r>
      <w:r w:rsidR="006210F1" w:rsidRPr="00F8569C">
        <w:t>annabis</w:t>
      </w:r>
      <w:r w:rsidR="006210F1">
        <w:t xml:space="preserve"> (all species) is listed in Schedule 23 as a prohibited plant. </w:t>
      </w:r>
      <w:r w:rsidR="006210F1" w:rsidRPr="00F8569C">
        <w:t xml:space="preserve"> </w:t>
      </w:r>
    </w:p>
    <w:p w14:paraId="026FBAF5" w14:textId="77777777" w:rsidR="006210F1" w:rsidRDefault="006210F1" w:rsidP="009544C8"/>
    <w:p w14:paraId="759E2FEB" w14:textId="16E79E7E" w:rsidR="009544C8" w:rsidRPr="002D770B" w:rsidRDefault="009544C8" w:rsidP="009544C8">
      <w:r w:rsidRPr="002D770B">
        <w:rPr>
          <w:i/>
          <w:iCs/>
        </w:rPr>
        <w:t xml:space="preserve">C. </w:t>
      </w:r>
      <w:proofErr w:type="spellStart"/>
      <w:r w:rsidRPr="002D770B">
        <w:rPr>
          <w:i/>
          <w:iCs/>
        </w:rPr>
        <w:t>sativa</w:t>
      </w:r>
      <w:proofErr w:type="spellEnd"/>
      <w:r w:rsidRPr="002D770B">
        <w:t xml:space="preserve"> is well known as a source of the psychoactive substance, </w:t>
      </w:r>
      <w:r w:rsidR="003F1104">
        <w:t>THC</w:t>
      </w:r>
      <w:r w:rsidRPr="002D770B">
        <w:t xml:space="preserve">. However, varieties of </w:t>
      </w:r>
      <w:r w:rsidRPr="002D770B">
        <w:rPr>
          <w:i/>
        </w:rPr>
        <w:t xml:space="preserve">C. </w:t>
      </w:r>
      <w:proofErr w:type="spellStart"/>
      <w:r w:rsidRPr="002D770B">
        <w:rPr>
          <w:i/>
        </w:rPr>
        <w:t>sativa</w:t>
      </w:r>
      <w:proofErr w:type="spellEnd"/>
      <w:r w:rsidRPr="002D770B">
        <w:t xml:space="preserve"> </w:t>
      </w:r>
      <w:r w:rsidRPr="00215F7B">
        <w:t>that contain no THC, or very low levels of THC</w:t>
      </w:r>
      <w:r w:rsidR="00D9136F" w:rsidRPr="00215F7B">
        <w:t>,</w:t>
      </w:r>
      <w:r w:rsidRPr="00215F7B">
        <w:t xml:space="preserve"> do not have psychoactive properties</w:t>
      </w:r>
      <w:r w:rsidRPr="00215F7B">
        <w:rPr>
          <w:i/>
        </w:rPr>
        <w:t xml:space="preserve">. </w:t>
      </w:r>
      <w:r w:rsidRPr="002D770B">
        <w:t xml:space="preserve">These varieties of </w:t>
      </w:r>
      <w:r w:rsidRPr="0023736E">
        <w:rPr>
          <w:i/>
        </w:rPr>
        <w:t xml:space="preserve">C. </w:t>
      </w:r>
      <w:proofErr w:type="spellStart"/>
      <w:r w:rsidRPr="0023736E">
        <w:rPr>
          <w:i/>
        </w:rPr>
        <w:t>sativa</w:t>
      </w:r>
      <w:proofErr w:type="spellEnd"/>
      <w:r w:rsidRPr="002D770B">
        <w:t xml:space="preserve"> are commonly referred to as hemp, industrial hemp or industrial cannabis. In this report, low THC varieties of </w:t>
      </w:r>
      <w:r w:rsidRPr="00F8569C">
        <w:rPr>
          <w:i/>
        </w:rPr>
        <w:t xml:space="preserve">C. </w:t>
      </w:r>
      <w:proofErr w:type="spellStart"/>
      <w:r w:rsidRPr="00F8569C">
        <w:rPr>
          <w:i/>
        </w:rPr>
        <w:t>sativa</w:t>
      </w:r>
      <w:proofErr w:type="spellEnd"/>
      <w:r w:rsidRPr="002D770B">
        <w:t xml:space="preserve"> </w:t>
      </w:r>
      <w:r w:rsidRPr="003F1104">
        <w:t xml:space="preserve">are referred to as </w:t>
      </w:r>
      <w:r w:rsidR="00DF5CEC">
        <w:t>low THC</w:t>
      </w:r>
      <w:r w:rsidR="003F1104" w:rsidRPr="003F1104">
        <w:t xml:space="preserve"> </w:t>
      </w:r>
      <w:r w:rsidRPr="003F1104">
        <w:t>hemp</w:t>
      </w:r>
      <w:r w:rsidR="001F31A2">
        <w:t xml:space="preserve"> varieties</w:t>
      </w:r>
      <w:r w:rsidRPr="002D770B">
        <w:t xml:space="preserve">. </w:t>
      </w:r>
    </w:p>
    <w:p w14:paraId="50A152BD" w14:textId="77777777" w:rsidR="009544C8" w:rsidRPr="002D770B" w:rsidRDefault="009544C8" w:rsidP="009544C8"/>
    <w:p w14:paraId="57F00CFA" w14:textId="5DDD050E" w:rsidR="009544C8" w:rsidRPr="002D770B" w:rsidRDefault="009544C8" w:rsidP="009544C8">
      <w:r w:rsidRPr="002D770B">
        <w:t>Hemp seed oil is permitted to be sold as a food in New Zealand (under a New Zealand standard), but other hemp food</w:t>
      </w:r>
      <w:r>
        <w:t>s</w:t>
      </w:r>
      <w:r w:rsidRPr="002D770B">
        <w:t xml:space="preserve"> </w:t>
      </w:r>
      <w:r>
        <w:t xml:space="preserve">are currently </w:t>
      </w:r>
      <w:r w:rsidRPr="002D770B">
        <w:t>subject to the prohibition in Standard 1.</w:t>
      </w:r>
      <w:r>
        <w:t>1.1.</w:t>
      </w:r>
      <w:r w:rsidRPr="002D770B">
        <w:t xml:space="preserve"> </w:t>
      </w:r>
    </w:p>
    <w:p w14:paraId="2F2EB760" w14:textId="77777777" w:rsidR="009544C8" w:rsidRPr="002D770B" w:rsidRDefault="009544C8" w:rsidP="009544C8"/>
    <w:p w14:paraId="2E3DAE93" w14:textId="425962CE" w:rsidR="009544C8" w:rsidRPr="00D36F10" w:rsidRDefault="009544C8" w:rsidP="009544C8">
      <w:pPr>
        <w:rPr>
          <w:caps/>
        </w:rPr>
      </w:pPr>
      <w:r>
        <w:t xml:space="preserve">FSANZ has previously approved draft variations to the Code in relation to two </w:t>
      </w:r>
      <w:r w:rsidRPr="002D770B">
        <w:t>Application</w:t>
      </w:r>
      <w:r>
        <w:t>s</w:t>
      </w:r>
      <w:r w:rsidRPr="002D770B">
        <w:t xml:space="preserve"> (</w:t>
      </w:r>
      <w:r>
        <w:t xml:space="preserve">A1039 and </w:t>
      </w:r>
      <w:r w:rsidRPr="002D770B">
        <w:t>A360)</w:t>
      </w:r>
      <w:r w:rsidRPr="002D770B">
        <w:rPr>
          <w:rStyle w:val="FootnoteReference"/>
        </w:rPr>
        <w:footnoteReference w:id="2"/>
      </w:r>
      <w:r w:rsidRPr="002D770B">
        <w:t xml:space="preserve"> seeking permission to </w:t>
      </w:r>
      <w:r>
        <w:t>sell</w:t>
      </w:r>
      <w:r w:rsidRPr="002D770B">
        <w:t xml:space="preserve"> </w:t>
      </w:r>
      <w:r w:rsidRPr="002D770B">
        <w:rPr>
          <w:rFonts w:cs="Arial"/>
        </w:rPr>
        <w:t xml:space="preserve">industrial hemp as a </w:t>
      </w:r>
      <w:r>
        <w:rPr>
          <w:rFonts w:cs="Arial"/>
        </w:rPr>
        <w:t xml:space="preserve">food. </w:t>
      </w:r>
      <w:r w:rsidRPr="002D770B">
        <w:t>However,</w:t>
      </w:r>
      <w:r>
        <w:t xml:space="preserve"> both amendments to the Code were rejected</w:t>
      </w:r>
      <w:r w:rsidRPr="002D770B">
        <w:t xml:space="preserve"> by </w:t>
      </w:r>
      <w:r>
        <w:t>food regulation ministers</w:t>
      </w:r>
      <w:r w:rsidRPr="00240CE8">
        <w:rPr>
          <w:vertAlign w:val="superscript"/>
        </w:rPr>
        <w:footnoteReference w:id="3"/>
      </w:r>
      <w:r>
        <w:t xml:space="preserve">. </w:t>
      </w:r>
      <w:r w:rsidR="003F1104">
        <w:t xml:space="preserve">In rejecting the FSANZ approvals, ministers cited concerns </w:t>
      </w:r>
      <w:r w:rsidRPr="00240CE8">
        <w:t xml:space="preserve">that the use of </w:t>
      </w:r>
      <w:r w:rsidR="00DF5CEC">
        <w:t>low THC</w:t>
      </w:r>
      <w:r w:rsidR="003F1104">
        <w:t xml:space="preserve"> </w:t>
      </w:r>
      <w:r w:rsidRPr="00240CE8">
        <w:t>hemp in food may send a confused message to consumers about the acceptabi</w:t>
      </w:r>
      <w:r w:rsidR="003F1104">
        <w:t xml:space="preserve">lity and safety of cannabis; that there may be impacts on law enforcement (including effects on oral fluid drug testing and </w:t>
      </w:r>
      <w:r w:rsidRPr="00240CE8">
        <w:t>distinguishing between high and</w:t>
      </w:r>
      <w:r>
        <w:t xml:space="preserve"> low THC varieties of cannabis</w:t>
      </w:r>
      <w:r w:rsidR="003F1104">
        <w:t xml:space="preserve">); and that CBD content of </w:t>
      </w:r>
      <w:r w:rsidR="00DF5CEC">
        <w:t>low THC</w:t>
      </w:r>
      <w:r w:rsidR="00C54D64">
        <w:t xml:space="preserve"> hemp seed foods should be considered in the context of increasing interest in its therapeutic properties</w:t>
      </w:r>
      <w:r>
        <w:t xml:space="preserve">. </w:t>
      </w:r>
      <w:r w:rsidR="003F1104">
        <w:t xml:space="preserve">Ministers did not identify concerns relating to FSANZ’s assessment that </w:t>
      </w:r>
      <w:r w:rsidR="00DF5CEC">
        <w:t>low THC</w:t>
      </w:r>
      <w:r w:rsidR="003F1104">
        <w:t xml:space="preserve"> hemp seed foods were safe for human consumption.</w:t>
      </w:r>
    </w:p>
    <w:p w14:paraId="0F5F08EF" w14:textId="77777777" w:rsidR="009544C8" w:rsidRPr="00240CE8" w:rsidRDefault="009544C8" w:rsidP="009544C8"/>
    <w:p w14:paraId="625F916F" w14:textId="44C57475" w:rsidR="009544C8" w:rsidRDefault="009544C8" w:rsidP="009544C8">
      <w:r w:rsidRPr="00240CE8">
        <w:t xml:space="preserve">FSANZ is satisfied that </w:t>
      </w:r>
      <w:r w:rsidRPr="002D770B">
        <w:t xml:space="preserve">low THC hemp </w:t>
      </w:r>
      <w:r>
        <w:t xml:space="preserve">seed </w:t>
      </w:r>
      <w:r w:rsidRPr="002D770B">
        <w:t xml:space="preserve">foods are safe for consumption when they contain no more than </w:t>
      </w:r>
      <w:r w:rsidR="00A03AA4">
        <w:t>the proposed</w:t>
      </w:r>
      <w:r w:rsidR="00A03AA4" w:rsidRPr="002D770B">
        <w:t xml:space="preserve"> </w:t>
      </w:r>
      <w:r w:rsidRPr="002D770B">
        <w:t>maximum levels (MLs) of THC</w:t>
      </w:r>
      <w:r w:rsidRPr="00240CE8">
        <w:t xml:space="preserve">. FSANZ has also recognised that </w:t>
      </w:r>
      <w:r w:rsidR="001F31A2">
        <w:t>low THC hemp</w:t>
      </w:r>
      <w:r w:rsidRPr="00240CE8">
        <w:t xml:space="preserve"> seed</w:t>
      </w:r>
      <w:r w:rsidR="001F31A2">
        <w:t xml:space="preserve"> food</w:t>
      </w:r>
      <w:r w:rsidRPr="00240CE8">
        <w:t xml:space="preserve">s </w:t>
      </w:r>
      <w:r w:rsidRPr="002D770B">
        <w:rPr>
          <w:szCs w:val="22"/>
        </w:rPr>
        <w:t xml:space="preserve">may provide a useful alternative dietary source of </w:t>
      </w:r>
      <w:r w:rsidRPr="002D770B">
        <w:rPr>
          <w:szCs w:val="22"/>
        </w:rPr>
        <w:lastRenderedPageBreak/>
        <w:t>many nutrients and polyunsaturated fatty acids, particularly omega-3 fatty acids.</w:t>
      </w:r>
      <w:r w:rsidRPr="00554723">
        <w:t xml:space="preserve"> </w:t>
      </w:r>
    </w:p>
    <w:p w14:paraId="726B2A0E" w14:textId="77777777" w:rsidR="00973B40" w:rsidRPr="00240CE8" w:rsidRDefault="00973B40" w:rsidP="009544C8"/>
    <w:p w14:paraId="075B4916" w14:textId="6BF3F1E2" w:rsidR="009544C8" w:rsidRDefault="009544C8" w:rsidP="009544C8">
      <w:r w:rsidRPr="00240CE8">
        <w:t xml:space="preserve">FSANZ has </w:t>
      </w:r>
      <w:r>
        <w:t>proposed</w:t>
      </w:r>
      <w:r w:rsidRPr="00240CE8">
        <w:t xml:space="preserve"> a</w:t>
      </w:r>
      <w:r>
        <w:t xml:space="preserve"> draft</w:t>
      </w:r>
      <w:r w:rsidRPr="00240CE8">
        <w:t xml:space="preserve"> variation to Standard 1.4.4 </w:t>
      </w:r>
      <w:r w:rsidR="00AC0732">
        <w:t xml:space="preserve">– Prohibited and restricted plants and fungi </w:t>
      </w:r>
      <w:r w:rsidRPr="00240CE8">
        <w:t>that permits the sale of food</w:t>
      </w:r>
      <w:r w:rsidR="009A6FBC">
        <w:t xml:space="preserve">s derived from the seeds of </w:t>
      </w:r>
      <w:r w:rsidR="00DF5CEC">
        <w:t>low THC</w:t>
      </w:r>
      <w:r w:rsidRPr="00240CE8">
        <w:t xml:space="preserve"> varieties of </w:t>
      </w:r>
      <w:r w:rsidR="009A6FBC">
        <w:rPr>
          <w:i/>
        </w:rPr>
        <w:t>C. </w:t>
      </w:r>
      <w:proofErr w:type="spellStart"/>
      <w:r w:rsidRPr="00240CE8">
        <w:rPr>
          <w:i/>
        </w:rPr>
        <w:t>sativa</w:t>
      </w:r>
      <w:proofErr w:type="spellEnd"/>
      <w:r w:rsidRPr="00240CE8">
        <w:t xml:space="preserve">. </w:t>
      </w:r>
      <w:r w:rsidR="009A6FBC">
        <w:t>Maximum levels of</w:t>
      </w:r>
      <w:r w:rsidRPr="00240CE8">
        <w:t xml:space="preserve"> THC </w:t>
      </w:r>
      <w:r>
        <w:t xml:space="preserve">content </w:t>
      </w:r>
      <w:r w:rsidRPr="00240CE8">
        <w:t xml:space="preserve">that may be present in </w:t>
      </w:r>
      <w:r w:rsidR="00DF5CEC">
        <w:t>low THC</w:t>
      </w:r>
      <w:r w:rsidR="009A6FBC">
        <w:t xml:space="preserve"> </w:t>
      </w:r>
      <w:r w:rsidRPr="00240CE8">
        <w:t xml:space="preserve">hemp </w:t>
      </w:r>
      <w:r w:rsidR="00AC0732">
        <w:t xml:space="preserve">seed </w:t>
      </w:r>
      <w:r w:rsidRPr="00240CE8">
        <w:t>foods</w:t>
      </w:r>
      <w:r>
        <w:t xml:space="preserve"> have been specified. </w:t>
      </w:r>
      <w:r w:rsidR="00DF5CEC">
        <w:t>Low THC</w:t>
      </w:r>
      <w:r w:rsidR="009A6FBC">
        <w:t xml:space="preserve"> h</w:t>
      </w:r>
      <w:r>
        <w:t>emp seeds may only be sold as a food if they are hulled and non-viable. O</w:t>
      </w:r>
      <w:r w:rsidRPr="00240CE8">
        <w:t xml:space="preserve">nly </w:t>
      </w:r>
      <w:r w:rsidR="001F31A2">
        <w:t xml:space="preserve">seeds from </w:t>
      </w:r>
      <w:r w:rsidRPr="00240CE8">
        <w:t xml:space="preserve">low THC varieties of </w:t>
      </w:r>
      <w:r w:rsidRPr="002D770B">
        <w:rPr>
          <w:i/>
          <w:iCs/>
        </w:rPr>
        <w:t xml:space="preserve">C. </w:t>
      </w:r>
      <w:proofErr w:type="spellStart"/>
      <w:r w:rsidRPr="002D770B">
        <w:rPr>
          <w:i/>
          <w:iCs/>
        </w:rPr>
        <w:t>sativa</w:t>
      </w:r>
      <w:proofErr w:type="spellEnd"/>
      <w:r w:rsidRPr="002D770B">
        <w:t xml:space="preserve"> </w:t>
      </w:r>
      <w:r w:rsidR="00191929">
        <w:t>could</w:t>
      </w:r>
      <w:r w:rsidR="00191929" w:rsidRPr="00240CE8">
        <w:t xml:space="preserve"> </w:t>
      </w:r>
      <w:r w:rsidRPr="00240CE8">
        <w:t xml:space="preserve">be used as a source for food and only naturally occurring THC may be present in </w:t>
      </w:r>
      <w:r w:rsidR="001F31A2">
        <w:t xml:space="preserve">low THC </w:t>
      </w:r>
      <w:r w:rsidRPr="00240CE8">
        <w:t xml:space="preserve">hemp </w:t>
      </w:r>
      <w:r w:rsidR="001F31A2">
        <w:t xml:space="preserve">seed </w:t>
      </w:r>
      <w:r w:rsidRPr="00240CE8">
        <w:t>food</w:t>
      </w:r>
      <w:r w:rsidR="001F31A2">
        <w:t>s</w:t>
      </w:r>
      <w:r w:rsidRPr="00240CE8">
        <w:t xml:space="preserve">. </w:t>
      </w:r>
      <w:r>
        <w:br/>
      </w:r>
    </w:p>
    <w:p w14:paraId="540F8AD6" w14:textId="030A4468" w:rsidR="009544C8" w:rsidRDefault="009544C8" w:rsidP="009544C8">
      <w:r>
        <w:t>The draft variation was made in accordance with the objectives in the FSANZ Act, and after consideration was given to the matters required by the Act in FSANZ’s assessment of a proposal to amend the Code.</w:t>
      </w:r>
      <w:r w:rsidRPr="001975F7">
        <w:t xml:space="preserve"> </w:t>
      </w:r>
      <w:r>
        <w:t>FSANZ</w:t>
      </w:r>
      <w:r w:rsidR="005B623E">
        <w:t xml:space="preserve">’s </w:t>
      </w:r>
      <w:r>
        <w:t>previous risk assessments prepared for A360 and A1039</w:t>
      </w:r>
      <w:r w:rsidR="00E1421D">
        <w:t xml:space="preserve"> were prepared using the best available scientific evidence; they</w:t>
      </w:r>
      <w:r>
        <w:t xml:space="preserve"> </w:t>
      </w:r>
      <w:r w:rsidR="005B623E">
        <w:t>remain valid and support the current assessment. The previous risk assessments have not been reproduced in this Proposal</w:t>
      </w:r>
      <w:r>
        <w:t xml:space="preserve">; although an update of the dietary exposure </w:t>
      </w:r>
      <w:r w:rsidR="002A567D">
        <w:t>included in</w:t>
      </w:r>
      <w:r>
        <w:t xml:space="preserve"> A1039 has been prepared, using more recent nutrition survey data for Australian and New Zealand populations. </w:t>
      </w:r>
    </w:p>
    <w:p w14:paraId="734E1645" w14:textId="77777777" w:rsidR="009544C8" w:rsidRDefault="009544C8" w:rsidP="009544C8"/>
    <w:p w14:paraId="15B94FCD" w14:textId="77777777" w:rsidR="009544C8" w:rsidRDefault="009544C8" w:rsidP="009544C8">
      <w:r w:rsidRPr="00E81538">
        <w:t>In response to the specific issues the Forum asked FSANZ to consider in this proposal, FSANZ:</w:t>
      </w:r>
      <w:r>
        <w:t xml:space="preserve"> </w:t>
      </w:r>
    </w:p>
    <w:p w14:paraId="0137332F" w14:textId="77777777" w:rsidR="009544C8" w:rsidRPr="00E81538" w:rsidRDefault="009544C8" w:rsidP="009544C8"/>
    <w:p w14:paraId="3615E185" w14:textId="3D02BF99" w:rsidR="004423EA" w:rsidRDefault="00C54D64" w:rsidP="00ED4F74">
      <w:pPr>
        <w:pStyle w:val="FSBullet1"/>
      </w:pPr>
      <w:r>
        <w:t xml:space="preserve">is not </w:t>
      </w:r>
      <w:r w:rsidRPr="00ED4F74">
        <w:t>proposing</w:t>
      </w:r>
      <w:r>
        <w:t xml:space="preserve"> a CBD limit in the Code for </w:t>
      </w:r>
      <w:r w:rsidR="00DF5CEC">
        <w:t>low THC</w:t>
      </w:r>
      <w:r>
        <w:t xml:space="preserve"> hemp seed foods</w:t>
      </w:r>
    </w:p>
    <w:p w14:paraId="04FF1D73" w14:textId="161737C0" w:rsidR="00C54D64" w:rsidRDefault="004423EA" w:rsidP="00ED4F74">
      <w:pPr>
        <w:pStyle w:val="FSBullet2"/>
      </w:pPr>
      <w:r>
        <w:t xml:space="preserve">although a </w:t>
      </w:r>
      <w:r w:rsidRPr="00ED4F74">
        <w:t>limit</w:t>
      </w:r>
      <w:r>
        <w:t xml:space="preserve"> for CBD has not been included in the draft variation, FSANZ has proposed additional drafting </w:t>
      </w:r>
      <w:r w:rsidRPr="00554723">
        <w:t>to make it clear the draft variation does not permit CBD</w:t>
      </w:r>
      <w:r w:rsidR="000A306C">
        <w:t xml:space="preserve"> (or other cannabinoids)</w:t>
      </w:r>
      <w:r w:rsidRPr="00554723">
        <w:t xml:space="preserve">, including </w:t>
      </w:r>
      <w:r w:rsidRPr="00ED4F74">
        <w:t>CBD</w:t>
      </w:r>
      <w:r w:rsidRPr="00554723">
        <w:t xml:space="preserve"> extracted or derived from seeds of low THC </w:t>
      </w:r>
      <w:r w:rsidRPr="00554723">
        <w:rPr>
          <w:i/>
        </w:rPr>
        <w:t>C</w:t>
      </w:r>
      <w:r>
        <w:rPr>
          <w:i/>
        </w:rPr>
        <w:t>.</w:t>
      </w:r>
      <w:r w:rsidRPr="00554723">
        <w:t xml:space="preserve"> </w:t>
      </w:r>
      <w:proofErr w:type="spellStart"/>
      <w:r w:rsidRPr="00554723">
        <w:rPr>
          <w:i/>
        </w:rPr>
        <w:t>sativa</w:t>
      </w:r>
      <w:proofErr w:type="spellEnd"/>
      <w:r w:rsidRPr="00554723">
        <w:t>, to be</w:t>
      </w:r>
      <w:r w:rsidRPr="00554723">
        <w:rPr>
          <w:b/>
        </w:rPr>
        <w:t xml:space="preserve"> </w:t>
      </w:r>
      <w:r w:rsidRPr="00554723">
        <w:t>a food for sale or used as a</w:t>
      </w:r>
      <w:r>
        <w:t>n ingredient in a food for sale</w:t>
      </w:r>
    </w:p>
    <w:p w14:paraId="3DB33F08" w14:textId="6729AFFF" w:rsidR="009544C8" w:rsidRPr="00E81538" w:rsidRDefault="00C54D64" w:rsidP="00ED4F74">
      <w:pPr>
        <w:pStyle w:val="FSBullet1"/>
      </w:pPr>
      <w:r>
        <w:t xml:space="preserve">has proposed </w:t>
      </w:r>
      <w:r w:rsidR="00AC0732">
        <w:t xml:space="preserve">the </w:t>
      </w:r>
      <w:r w:rsidR="00A078C8">
        <w:t xml:space="preserve">maximum levels of THC that may be present in </w:t>
      </w:r>
      <w:r w:rsidR="00DF5CEC">
        <w:t>low THC</w:t>
      </w:r>
      <w:r w:rsidR="008770B6">
        <w:t xml:space="preserve"> </w:t>
      </w:r>
      <w:r w:rsidR="00A078C8">
        <w:t xml:space="preserve">hemp seed foods </w:t>
      </w:r>
      <w:r w:rsidR="008770B6">
        <w:t>be drafted as ‘total THC’, which is defined as the total amount of THC and</w:t>
      </w:r>
      <w:r w:rsidR="00A078C8">
        <w:t xml:space="preserve"> the </w:t>
      </w:r>
      <w:r w:rsidR="00AC0732">
        <w:t>acid precursor</w:t>
      </w:r>
      <w:r w:rsidRPr="00E81538">
        <w:t xml:space="preserve"> </w:t>
      </w:r>
      <w:r w:rsidR="00AC0732" w:rsidRPr="00AC0732">
        <w:t>delta</w:t>
      </w:r>
      <w:r w:rsidR="0083703A">
        <w:t xml:space="preserve"> 9-</w:t>
      </w:r>
      <w:r w:rsidR="00AC0732" w:rsidRPr="00AC0732">
        <w:t>tetrahydrocannabinol</w:t>
      </w:r>
      <w:r w:rsidR="00AC0732">
        <w:t>ic acid (</w:t>
      </w:r>
      <w:r w:rsidRPr="00E81538">
        <w:t>THC-A</w:t>
      </w:r>
      <w:r w:rsidR="00AC0732">
        <w:t>)</w:t>
      </w:r>
      <w:r w:rsidR="00A078C8">
        <w:t xml:space="preserve"> </w:t>
      </w:r>
    </w:p>
    <w:p w14:paraId="5537AB5F" w14:textId="77777777" w:rsidR="005C150C" w:rsidRDefault="00C54D64" w:rsidP="00ED4F74">
      <w:pPr>
        <w:pStyle w:val="FSBullet1"/>
      </w:pPr>
      <w:r w:rsidRPr="00E81538">
        <w:t xml:space="preserve">is not proposing additional labelling or </w:t>
      </w:r>
      <w:r>
        <w:t>advertising</w:t>
      </w:r>
      <w:r w:rsidRPr="00E81538">
        <w:t xml:space="preserve"> requirements in the Code for </w:t>
      </w:r>
      <w:r w:rsidR="000E12E6">
        <w:t xml:space="preserve">low THC </w:t>
      </w:r>
      <w:r w:rsidRPr="00E81538">
        <w:t>hemp seed foods</w:t>
      </w:r>
      <w:r>
        <w:t>,</w:t>
      </w:r>
      <w:r w:rsidRPr="00E81538">
        <w:t xml:space="preserve"> primarily because no</w:t>
      </w:r>
      <w:r w:rsidR="000E12E6">
        <w:t xml:space="preserve"> relevant available scientific</w:t>
      </w:r>
      <w:r w:rsidRPr="00E81538">
        <w:t xml:space="preserve"> evidenc</w:t>
      </w:r>
      <w:r>
        <w:t>e</w:t>
      </w:r>
      <w:r w:rsidR="00A730EA">
        <w:t xml:space="preserve"> that can be used as the basis of risk analysis to apply such measures,</w:t>
      </w:r>
      <w:r>
        <w:t xml:space="preserve"> </w:t>
      </w:r>
      <w:r w:rsidR="000E12E6">
        <w:t xml:space="preserve">has been identified </w:t>
      </w:r>
    </w:p>
    <w:p w14:paraId="4D34508F" w14:textId="53B62C70" w:rsidR="009544C8" w:rsidRPr="00E81538" w:rsidRDefault="009544C8" w:rsidP="00ED4F74">
      <w:pPr>
        <w:pStyle w:val="FSBullet1"/>
      </w:pPr>
      <w:r w:rsidRPr="00E81538">
        <w:t xml:space="preserve">considers the advice from the International Narcotics Control Board does not impact on the assessment of this proposal.  </w:t>
      </w:r>
    </w:p>
    <w:p w14:paraId="6B0349ED" w14:textId="77777777" w:rsidR="009544C8" w:rsidRDefault="009544C8" w:rsidP="009544C8"/>
    <w:p w14:paraId="2BC25BFA" w14:textId="5568B29B" w:rsidR="000E12E6" w:rsidRDefault="000E12E6" w:rsidP="00A56E34"/>
    <w:p w14:paraId="05CE8F7E" w14:textId="77777777" w:rsidR="0053464E" w:rsidRDefault="0053464E" w:rsidP="00A56E34">
      <w:r>
        <w:br w:type="page"/>
      </w:r>
    </w:p>
    <w:p w14:paraId="60639104" w14:textId="77777777" w:rsidR="002A5F8B" w:rsidRPr="000B6AF2" w:rsidRDefault="00F33BB8" w:rsidP="000B6AF2">
      <w:pPr>
        <w:pStyle w:val="Heading1"/>
      </w:pPr>
      <w:bookmarkStart w:id="10" w:name="_Toc300933417"/>
      <w:bookmarkStart w:id="11" w:name="_Toc457391762"/>
      <w:r>
        <w:lastRenderedPageBreak/>
        <w:t>1</w:t>
      </w:r>
      <w:r w:rsidR="001542D8">
        <w:tab/>
      </w:r>
      <w:r w:rsidR="002A5F8B" w:rsidRPr="000B6AF2">
        <w:t>Introduction</w:t>
      </w:r>
      <w:bookmarkEnd w:id="9"/>
      <w:bookmarkEnd w:id="10"/>
      <w:bookmarkEnd w:id="11"/>
    </w:p>
    <w:p w14:paraId="49318C93" w14:textId="5F4FAB35" w:rsidR="0053464E" w:rsidRPr="0053464E" w:rsidRDefault="00F33BB8" w:rsidP="00A56E34">
      <w:pPr>
        <w:pStyle w:val="Heading2"/>
      </w:pPr>
      <w:bookmarkStart w:id="12" w:name="_Toc300761891"/>
      <w:bookmarkStart w:id="13" w:name="_Toc300933420"/>
      <w:bookmarkStart w:id="14" w:name="_Toc457391763"/>
      <w:r>
        <w:t>1</w:t>
      </w:r>
      <w:r w:rsidR="00F12DA2">
        <w:t>.1</w:t>
      </w:r>
      <w:r w:rsidR="0053464E" w:rsidRPr="0053464E">
        <w:tab/>
        <w:t xml:space="preserve">The </w:t>
      </w:r>
      <w:bookmarkEnd w:id="12"/>
      <w:r w:rsidR="00256D65" w:rsidRPr="00F12DA2">
        <w:t>Proposal</w:t>
      </w:r>
      <w:bookmarkEnd w:id="13"/>
      <w:bookmarkEnd w:id="14"/>
    </w:p>
    <w:p w14:paraId="0CEAB920" w14:textId="1A436430" w:rsidR="0053464E" w:rsidRPr="009D0605" w:rsidRDefault="00F12DA2" w:rsidP="0053464E">
      <w:r>
        <w:t xml:space="preserve">This proposal </w:t>
      </w:r>
      <w:r w:rsidR="001274CE">
        <w:t xml:space="preserve">seeks </w:t>
      </w:r>
      <w:r w:rsidR="009D0605" w:rsidRPr="009D0605">
        <w:t xml:space="preserve">to develop a food regulatory </w:t>
      </w:r>
      <w:r w:rsidR="00DE2DEF">
        <w:t xml:space="preserve">measure </w:t>
      </w:r>
      <w:r w:rsidR="005958E5">
        <w:t>to</w:t>
      </w:r>
      <w:r w:rsidR="001274CE">
        <w:t xml:space="preserve"> </w:t>
      </w:r>
      <w:r>
        <w:t xml:space="preserve">permit </w:t>
      </w:r>
      <w:r w:rsidR="009D4AA9">
        <w:t>the sale of food derived from the seed</w:t>
      </w:r>
      <w:r w:rsidR="001F31A2">
        <w:t>s</w:t>
      </w:r>
      <w:r w:rsidR="009D4AA9">
        <w:t xml:space="preserve"> of </w:t>
      </w:r>
      <w:r w:rsidR="00DB0F51" w:rsidRPr="00DB0F51">
        <w:t>low</w:t>
      </w:r>
      <w:r w:rsidRPr="00F12DA2">
        <w:t xml:space="preserve"> </w:t>
      </w:r>
      <w:r w:rsidR="00443D77">
        <w:t>delta</w:t>
      </w:r>
      <w:r w:rsidR="0083703A">
        <w:t xml:space="preserve"> </w:t>
      </w:r>
      <w:r w:rsidR="009D4AA9">
        <w:t>9</w:t>
      </w:r>
      <w:r w:rsidR="0083703A">
        <w:t>-</w:t>
      </w:r>
      <w:r w:rsidRPr="00F12DA2">
        <w:t xml:space="preserve">tetrahydrocannabinol varieties of </w:t>
      </w:r>
      <w:r w:rsidRPr="00F12DA2">
        <w:rPr>
          <w:i/>
        </w:rPr>
        <w:t xml:space="preserve">Cannabis </w:t>
      </w:r>
      <w:proofErr w:type="spellStart"/>
      <w:r w:rsidRPr="00F12DA2">
        <w:rPr>
          <w:i/>
        </w:rPr>
        <w:t>sativa</w:t>
      </w:r>
      <w:proofErr w:type="spellEnd"/>
      <w:r w:rsidR="00DB0F51">
        <w:t xml:space="preserve"> (</w:t>
      </w:r>
      <w:r w:rsidR="00DF5CEC">
        <w:t>low THC</w:t>
      </w:r>
      <w:r w:rsidR="00DB0F51">
        <w:t xml:space="preserve"> hemp)</w:t>
      </w:r>
      <w:r>
        <w:t xml:space="preserve">. </w:t>
      </w:r>
    </w:p>
    <w:p w14:paraId="23CCAC4F" w14:textId="7349A731" w:rsidR="0053464E" w:rsidRPr="0053464E" w:rsidRDefault="00F33BB8" w:rsidP="00A56E34">
      <w:pPr>
        <w:pStyle w:val="Heading2"/>
      </w:pPr>
      <w:bookmarkStart w:id="15" w:name="_Toc300761892"/>
      <w:bookmarkStart w:id="16" w:name="_Toc300933421"/>
      <w:bookmarkStart w:id="17" w:name="_Toc457391764"/>
      <w:r>
        <w:t>1</w:t>
      </w:r>
      <w:r w:rsidR="00A56E34">
        <w:t>.</w:t>
      </w:r>
      <w:r w:rsidR="00F12DA2">
        <w:t>2</w:t>
      </w:r>
      <w:r w:rsidR="00A56E34">
        <w:tab/>
        <w:t>The c</w:t>
      </w:r>
      <w:r w:rsidR="0053464E" w:rsidRPr="0053464E">
        <w:t>urrent Standard</w:t>
      </w:r>
      <w:bookmarkEnd w:id="15"/>
      <w:bookmarkEnd w:id="16"/>
      <w:bookmarkEnd w:id="17"/>
    </w:p>
    <w:p w14:paraId="5A716C9A" w14:textId="524A6435" w:rsidR="009D4AA9" w:rsidRDefault="009D4AA9" w:rsidP="00065D43">
      <w:r>
        <w:t xml:space="preserve">The </w:t>
      </w:r>
      <w:r w:rsidRPr="009D4AA9">
        <w:rPr>
          <w:i/>
        </w:rPr>
        <w:t>Australia New Zealand Food Standards Code</w:t>
      </w:r>
      <w:r>
        <w:t xml:space="preserve"> (the Code) prohibits a</w:t>
      </w:r>
      <w:r w:rsidR="00497FDA">
        <w:t xml:space="preserve">ll species of cannabis </w:t>
      </w:r>
      <w:r>
        <w:t xml:space="preserve">from being sold as food or being used as an ingredient or component of a food. </w:t>
      </w:r>
      <w:r w:rsidRPr="00E65B73">
        <w:t>Standard 1.1.1 – Structure of the Code and gener</w:t>
      </w:r>
      <w:r>
        <w:t xml:space="preserve">al provisions states a food for sale must not be, and must not have </w:t>
      </w:r>
      <w:r w:rsidR="00191929">
        <w:t xml:space="preserve">as </w:t>
      </w:r>
      <w:r>
        <w:t xml:space="preserve">an ingredient or component, a prohibited plant (subsections </w:t>
      </w:r>
      <w:r w:rsidRPr="00E65B73">
        <w:t>1.1.1—10(</w:t>
      </w:r>
      <w:r>
        <w:t>5</w:t>
      </w:r>
      <w:r w:rsidRPr="00E65B73">
        <w:t>)</w:t>
      </w:r>
      <w:r>
        <w:t>(a) and 1.1.1</w:t>
      </w:r>
      <w:r w:rsidRPr="00E65B73">
        <w:t>—</w:t>
      </w:r>
      <w:r>
        <w:t>10(6)(e)</w:t>
      </w:r>
      <w:r w:rsidR="007C3A4C">
        <w:t>)</w:t>
      </w:r>
      <w:r>
        <w:t xml:space="preserve">. </w:t>
      </w:r>
      <w:r w:rsidR="004E19D2">
        <w:t xml:space="preserve">Cannabis (all cannabis species) is listed in </w:t>
      </w:r>
      <w:r w:rsidR="009961B9">
        <w:t>Schedule 23 – P</w:t>
      </w:r>
      <w:r>
        <w:t xml:space="preserve">rohibited plants and fungi </w:t>
      </w:r>
      <w:r w:rsidR="004E19D2">
        <w:t>as a prohibited plant.</w:t>
      </w:r>
    </w:p>
    <w:p w14:paraId="243AA723" w14:textId="77777777" w:rsidR="009D4AA9" w:rsidRDefault="009D4AA9" w:rsidP="00065D43"/>
    <w:p w14:paraId="6EA5A7F0" w14:textId="2FF7D6C2" w:rsidR="00CE6C12" w:rsidRDefault="000E0D13" w:rsidP="00065D43">
      <w:r>
        <w:t xml:space="preserve">The </w:t>
      </w:r>
      <w:r w:rsidR="00065D43">
        <w:t xml:space="preserve">prohibition includes a part or derivative of the cannabis species </w:t>
      </w:r>
      <w:r w:rsidR="00CE6C12">
        <w:t>or</w:t>
      </w:r>
      <w:r w:rsidR="00065D43">
        <w:t xml:space="preserve"> a substance derived from that plant</w:t>
      </w:r>
      <w:r w:rsidR="00DE2DEF">
        <w:t>, part or derivative</w:t>
      </w:r>
      <w:r w:rsidR="00065D43">
        <w:t xml:space="preserve"> (refer</w:t>
      </w:r>
      <w:r w:rsidR="00497FDA">
        <w:t xml:space="preserve"> to </w:t>
      </w:r>
      <w:r w:rsidR="00065D43">
        <w:t xml:space="preserve">definition of prohibited plant or species – </w:t>
      </w:r>
      <w:r w:rsidR="00CE6C12">
        <w:t xml:space="preserve">paragraph </w:t>
      </w:r>
      <w:r w:rsidR="00065D43">
        <w:t>1.1.2—3</w:t>
      </w:r>
      <w:r w:rsidR="00DE2DEF">
        <w:rPr>
          <w:rStyle w:val="FootnoteReference"/>
        </w:rPr>
        <w:footnoteReference w:id="4"/>
      </w:r>
      <w:r w:rsidR="00DE2DEF">
        <w:t>)</w:t>
      </w:r>
      <w:r w:rsidR="00065D43">
        <w:t xml:space="preserve">. </w:t>
      </w:r>
    </w:p>
    <w:p w14:paraId="065DA2E8" w14:textId="77777777" w:rsidR="00CE6C12" w:rsidRDefault="00CE6C12" w:rsidP="00065D43"/>
    <w:p w14:paraId="463B1397" w14:textId="680D5FFC" w:rsidR="00065D43" w:rsidRDefault="00DE2DEF" w:rsidP="00065D43">
      <w:r>
        <w:t>Standard 1.4.4 – Prohibited and restricted plan</w:t>
      </w:r>
      <w:r w:rsidR="00497FDA">
        <w:t>t</w:t>
      </w:r>
      <w:r>
        <w:t>s and fungi provides exceptions to the prohibitions in Standard 1.1.1</w:t>
      </w:r>
      <w:r w:rsidR="000E0D13">
        <w:t>. H</w:t>
      </w:r>
      <w:r>
        <w:t xml:space="preserve">owever there are currently no exceptions for cannabis species. </w:t>
      </w:r>
    </w:p>
    <w:p w14:paraId="3642EB95" w14:textId="5A5A3E91" w:rsidR="000F3298" w:rsidRPr="00E65B73" w:rsidRDefault="000F3298" w:rsidP="0053464E"/>
    <w:p w14:paraId="2083497D" w14:textId="5D2D64C3" w:rsidR="00E65B73" w:rsidRPr="00E65B73" w:rsidRDefault="004E19D2" w:rsidP="0053464E">
      <w:r w:rsidRPr="00E65B73">
        <w:t>The sale of hempseed oil as a food</w:t>
      </w:r>
      <w:r>
        <w:t xml:space="preserve"> is permitted by t</w:t>
      </w:r>
      <w:r w:rsidRPr="00E65B73">
        <w:t xml:space="preserve">he New Zealand </w:t>
      </w:r>
      <w:r w:rsidRPr="00E65B73">
        <w:rPr>
          <w:i/>
        </w:rPr>
        <w:t>Food (Safety) Regulations 2002</w:t>
      </w:r>
      <w:r>
        <w:rPr>
          <w:i/>
        </w:rPr>
        <w:t xml:space="preserve">. </w:t>
      </w:r>
      <w:r>
        <w:t xml:space="preserve">This permission is an </w:t>
      </w:r>
      <w:r w:rsidR="00E65B73" w:rsidRPr="00E65B73">
        <w:t>exception to th</w:t>
      </w:r>
      <w:r w:rsidR="00065D43">
        <w:t>e</w:t>
      </w:r>
      <w:r w:rsidR="00E65B73" w:rsidRPr="00E65B73">
        <w:t xml:space="preserve"> prohibition </w:t>
      </w:r>
      <w:r>
        <w:t xml:space="preserve">on all cannabis species in the Code and applies only to hempseed oil. </w:t>
      </w:r>
      <w:r w:rsidR="00AC0732">
        <w:t xml:space="preserve">The permission is scheduled to </w:t>
      </w:r>
      <w:r w:rsidR="005B623E">
        <w:t>expire on 30 </w:t>
      </w:r>
      <w:r w:rsidR="00AC0732" w:rsidRPr="00AC0732">
        <w:t xml:space="preserve">October 2017. </w:t>
      </w:r>
      <w:r w:rsidR="00E65B73" w:rsidRPr="00E65B73">
        <w:t xml:space="preserve">Other hemp food products are not permitted in New Zealand and remain subject to the prohibition in the Code. </w:t>
      </w:r>
    </w:p>
    <w:p w14:paraId="275022A9" w14:textId="40DE2608" w:rsidR="00AF387F" w:rsidRPr="00E65B73" w:rsidRDefault="00F33BB8" w:rsidP="00D062E4">
      <w:pPr>
        <w:pStyle w:val="Heading2"/>
        <w:rPr>
          <w:u w:color="FFFF00"/>
        </w:rPr>
      </w:pPr>
      <w:bookmarkStart w:id="18" w:name="_Toc286391007"/>
      <w:bookmarkStart w:id="19" w:name="_Toc300933423"/>
      <w:bookmarkStart w:id="20" w:name="_Toc457391765"/>
      <w:bookmarkStart w:id="21" w:name="_Toc175381432"/>
      <w:r w:rsidRPr="00E65B73">
        <w:rPr>
          <w:u w:color="FFFF00"/>
        </w:rPr>
        <w:t>1</w:t>
      </w:r>
      <w:r w:rsidR="00606C88" w:rsidRPr="00E65B73">
        <w:rPr>
          <w:u w:color="FFFF00"/>
        </w:rPr>
        <w:t>.</w:t>
      </w:r>
      <w:r w:rsidR="00E65B73" w:rsidRPr="00E65B73">
        <w:rPr>
          <w:u w:color="FFFF00"/>
        </w:rPr>
        <w:t>3</w:t>
      </w:r>
      <w:r w:rsidR="001542D8" w:rsidRPr="00E65B73">
        <w:rPr>
          <w:u w:color="FFFF00"/>
        </w:rPr>
        <w:tab/>
      </w:r>
      <w:r w:rsidR="00741EFE" w:rsidRPr="00E65B73">
        <w:rPr>
          <w:u w:color="FFFF00"/>
        </w:rPr>
        <w:t xml:space="preserve">Reasons for </w:t>
      </w:r>
      <w:bookmarkEnd w:id="18"/>
      <w:bookmarkEnd w:id="19"/>
      <w:r w:rsidR="00DE79D9" w:rsidRPr="00E65B73">
        <w:t>preparing the Proposal</w:t>
      </w:r>
      <w:bookmarkEnd w:id="20"/>
    </w:p>
    <w:p w14:paraId="488A1010" w14:textId="4270AEBE" w:rsidR="008B13A5" w:rsidRDefault="00BE0C78" w:rsidP="00180C41">
      <w:bookmarkStart w:id="22" w:name="_Toc286391008"/>
      <w:bookmarkStart w:id="23" w:name="_Toc11735630"/>
      <w:bookmarkStart w:id="24" w:name="_Toc29883114"/>
      <w:bookmarkStart w:id="25" w:name="_Toc41906801"/>
      <w:bookmarkStart w:id="26" w:name="_Toc41907548"/>
      <w:bookmarkStart w:id="27" w:name="_Toc120358578"/>
      <w:bookmarkStart w:id="28" w:name="_Toc175381435"/>
      <w:bookmarkEnd w:id="4"/>
      <w:bookmarkEnd w:id="5"/>
      <w:bookmarkEnd w:id="6"/>
      <w:bookmarkEnd w:id="7"/>
      <w:bookmarkEnd w:id="8"/>
      <w:bookmarkEnd w:id="21"/>
      <w:r w:rsidRPr="00206B76">
        <w:t xml:space="preserve">The Australia and New Zealand Ministerial Forum on Food Regulation (the Forum) </w:t>
      </w:r>
      <w:r w:rsidR="00AF3F41" w:rsidRPr="00206B76">
        <w:t xml:space="preserve">has </w:t>
      </w:r>
      <w:r w:rsidRPr="00206B76">
        <w:t xml:space="preserve">requested FSANZ </w:t>
      </w:r>
      <w:r w:rsidR="00AF3F41" w:rsidRPr="00206B76">
        <w:t xml:space="preserve">develop a </w:t>
      </w:r>
      <w:r w:rsidRPr="00206B76">
        <w:t xml:space="preserve">proposal </w:t>
      </w:r>
      <w:r w:rsidR="00AF3F41" w:rsidRPr="00206B76">
        <w:t xml:space="preserve">on how, if it was considered appropriate, </w:t>
      </w:r>
      <w:r w:rsidR="00DF5CEC">
        <w:t>low THC</w:t>
      </w:r>
      <w:r w:rsidR="00AF3F41" w:rsidRPr="00206B76">
        <w:t xml:space="preserve"> hemp could be legally designated as a food. </w:t>
      </w:r>
      <w:r w:rsidR="00E77C98" w:rsidRPr="00E77C98">
        <w:t xml:space="preserve">FSANZ has interpreted this request to be a request for </w:t>
      </w:r>
      <w:r w:rsidR="005958E5">
        <w:t>developing a</w:t>
      </w:r>
      <w:r w:rsidR="00E77C98" w:rsidRPr="00E77C98">
        <w:t xml:space="preserve"> food regulatory measure to permit the sale of food</w:t>
      </w:r>
      <w:r w:rsidR="007A2658">
        <w:t>s</w:t>
      </w:r>
      <w:r w:rsidR="00E77C98" w:rsidRPr="00E77C98">
        <w:t xml:space="preserve"> containing</w:t>
      </w:r>
      <w:r w:rsidR="000E0D13">
        <w:t xml:space="preserve"> the seeds, or substances extracted or derived from the seeds of</w:t>
      </w:r>
      <w:r w:rsidR="00E77C98" w:rsidRPr="00E77C98">
        <w:t xml:space="preserve"> </w:t>
      </w:r>
      <w:r w:rsidR="00DF5CEC">
        <w:t>low THC</w:t>
      </w:r>
      <w:r w:rsidR="005958E5">
        <w:t xml:space="preserve"> hemp</w:t>
      </w:r>
      <w:r w:rsidR="00E77C98" w:rsidRPr="00E77C98">
        <w:t xml:space="preserve">. The </w:t>
      </w:r>
      <w:r w:rsidR="00E77C98" w:rsidRPr="00DE2DEF">
        <w:rPr>
          <w:i/>
        </w:rPr>
        <w:t>F</w:t>
      </w:r>
      <w:r w:rsidR="00DE2DEF" w:rsidRPr="00DE2DEF">
        <w:rPr>
          <w:i/>
        </w:rPr>
        <w:t xml:space="preserve">ood </w:t>
      </w:r>
      <w:r w:rsidR="00E77C98" w:rsidRPr="00DE2DEF">
        <w:rPr>
          <w:i/>
        </w:rPr>
        <w:t>S</w:t>
      </w:r>
      <w:r w:rsidR="00DE2DEF" w:rsidRPr="00DE2DEF">
        <w:rPr>
          <w:i/>
        </w:rPr>
        <w:t xml:space="preserve">tandards </w:t>
      </w:r>
      <w:r w:rsidR="00E77C98" w:rsidRPr="00DE2DEF">
        <w:rPr>
          <w:i/>
        </w:rPr>
        <w:t>A</w:t>
      </w:r>
      <w:r w:rsidR="00DE2DEF" w:rsidRPr="00DE2DEF">
        <w:rPr>
          <w:i/>
        </w:rPr>
        <w:t xml:space="preserve">ustralia </w:t>
      </w:r>
      <w:r w:rsidR="00E77C98" w:rsidRPr="00DE2DEF">
        <w:rPr>
          <w:i/>
        </w:rPr>
        <w:t>N</w:t>
      </w:r>
      <w:r w:rsidR="00DE2DEF" w:rsidRPr="00DE2DEF">
        <w:rPr>
          <w:i/>
        </w:rPr>
        <w:t xml:space="preserve">ew </w:t>
      </w:r>
      <w:r w:rsidR="00E77C98" w:rsidRPr="00DE2DEF">
        <w:rPr>
          <w:i/>
        </w:rPr>
        <w:t>Z</w:t>
      </w:r>
      <w:r w:rsidR="00DE2DEF" w:rsidRPr="00DE2DEF">
        <w:rPr>
          <w:i/>
        </w:rPr>
        <w:t>ealand</w:t>
      </w:r>
      <w:r w:rsidR="00E77C98" w:rsidRPr="00DE2DEF">
        <w:rPr>
          <w:i/>
        </w:rPr>
        <w:t xml:space="preserve"> Act</w:t>
      </w:r>
      <w:r w:rsidR="00DE2DEF" w:rsidRPr="00DE2DEF">
        <w:rPr>
          <w:i/>
        </w:rPr>
        <w:t xml:space="preserve"> 1991</w:t>
      </w:r>
      <w:r w:rsidR="00DE2DEF">
        <w:t xml:space="preserve"> (FSANZ Act)</w:t>
      </w:r>
      <w:r w:rsidR="00E77C98" w:rsidRPr="00E77C98">
        <w:t xml:space="preserve"> does not permit FSANZ to </w:t>
      </w:r>
      <w:r w:rsidR="005958E5">
        <w:t xml:space="preserve">develop or </w:t>
      </w:r>
      <w:r w:rsidR="00E77C98" w:rsidRPr="00E77C98">
        <w:t xml:space="preserve">vary a standard to designate a product or a substance </w:t>
      </w:r>
      <w:r w:rsidR="005958E5">
        <w:t>as a</w:t>
      </w:r>
      <w:r w:rsidR="00E77C98" w:rsidRPr="00E77C98">
        <w:t xml:space="preserve"> food.</w:t>
      </w:r>
    </w:p>
    <w:p w14:paraId="22826092" w14:textId="77777777" w:rsidR="008B13A5" w:rsidRDefault="008B13A5" w:rsidP="008B13A5"/>
    <w:p w14:paraId="5DB685D7" w14:textId="77777777" w:rsidR="008B13A5" w:rsidRPr="00206B76" w:rsidRDefault="008B13A5" w:rsidP="008B13A5">
      <w:r w:rsidRPr="00206B76">
        <w:t>The Forum requested that the following matters be considered as part of th</w:t>
      </w:r>
      <w:r>
        <w:t>e</w:t>
      </w:r>
      <w:r w:rsidRPr="00206B76">
        <w:t xml:space="preserve"> proposal:</w:t>
      </w:r>
    </w:p>
    <w:p w14:paraId="3E396EC9" w14:textId="77777777" w:rsidR="008B13A5" w:rsidRPr="00206B76" w:rsidRDefault="008B13A5" w:rsidP="008B13A5"/>
    <w:p w14:paraId="3C5BDB27" w14:textId="6821150B" w:rsidR="008B13A5" w:rsidRDefault="008B13A5" w:rsidP="00ED4F74">
      <w:pPr>
        <w:pStyle w:val="FSBullet1"/>
      </w:pPr>
      <w:r w:rsidRPr="00206B76">
        <w:t>the need to set a cannabidiol (CBD) limit to distinguish food</w:t>
      </w:r>
      <w:r w:rsidR="005958E5">
        <w:t xml:space="preserve"> </w:t>
      </w:r>
      <w:r w:rsidRPr="00206B76">
        <w:t>from therapeutic goods</w:t>
      </w:r>
      <w:r w:rsidR="005958E5">
        <w:t>,</w:t>
      </w:r>
      <w:r w:rsidRPr="00206B76">
        <w:t xml:space="preserve"> and include the respective acid precursors in any </w:t>
      </w:r>
      <w:r w:rsidR="00383071">
        <w:t>cannabinoid</w:t>
      </w:r>
      <w:r w:rsidRPr="00206B76">
        <w:t xml:space="preserve"> limits that are set</w:t>
      </w:r>
    </w:p>
    <w:p w14:paraId="18054DA1" w14:textId="4842B858" w:rsidR="00383071" w:rsidRDefault="008B13A5" w:rsidP="00ED4F74">
      <w:pPr>
        <w:pStyle w:val="FSBullet1"/>
      </w:pPr>
      <w:r>
        <w:t xml:space="preserve">policy advice relating to </w:t>
      </w:r>
      <w:r w:rsidRPr="00206B76">
        <w:t>restrict</w:t>
      </w:r>
      <w:r>
        <w:t xml:space="preserve">ing </w:t>
      </w:r>
      <w:r w:rsidRPr="00206B76">
        <w:t xml:space="preserve">the marketing and advertising of </w:t>
      </w:r>
      <w:r w:rsidR="00DF5CEC">
        <w:t>low THC</w:t>
      </w:r>
      <w:r w:rsidRPr="00206B76">
        <w:t xml:space="preserve"> hemp as a food</w:t>
      </w:r>
      <w:r w:rsidR="00383071">
        <w:t>, in particular, the following points are not in line with government policy:</w:t>
      </w:r>
    </w:p>
    <w:p w14:paraId="0AACF53A" w14:textId="729DFE02" w:rsidR="00383071" w:rsidRDefault="003E3382" w:rsidP="00ED4F74">
      <w:pPr>
        <w:pStyle w:val="FSBullet1"/>
      </w:pPr>
      <w:r>
        <w:t>use</w:t>
      </w:r>
      <w:r w:rsidR="00383071">
        <w:t xml:space="preserve"> of the cannabis leaf or any representation that states, suggests or implies a link </w:t>
      </w:r>
      <w:r w:rsidR="00383071">
        <w:lastRenderedPageBreak/>
        <w:t>with illicit cannabis in any marketing or advertising of hemp seed food</w:t>
      </w:r>
    </w:p>
    <w:p w14:paraId="2AF3419C" w14:textId="4246394A" w:rsidR="008B13A5" w:rsidRDefault="003E3382" w:rsidP="00ED4F74">
      <w:pPr>
        <w:pStyle w:val="FSBullet1"/>
      </w:pPr>
      <w:r>
        <w:t>f</w:t>
      </w:r>
      <w:r w:rsidR="00383071">
        <w:t xml:space="preserve">ood derived from hemp seed being advertised as having psychoactive effects </w:t>
      </w:r>
    </w:p>
    <w:p w14:paraId="1A2EB90A" w14:textId="18FD7F2E" w:rsidR="00985D9C" w:rsidRDefault="008B13A5" w:rsidP="00ED4F74">
      <w:pPr>
        <w:pStyle w:val="FSBullet1"/>
      </w:pPr>
      <w:r w:rsidRPr="00206B76">
        <w:t xml:space="preserve">advice from the International Narcotics Control Board and the European Union approach when setting a </w:t>
      </w:r>
      <w:r w:rsidR="00DF5CEC">
        <w:t>low THC</w:t>
      </w:r>
      <w:r w:rsidRPr="00206B76">
        <w:t xml:space="preserve"> limit in food.</w:t>
      </w:r>
    </w:p>
    <w:p w14:paraId="070956C8" w14:textId="5D40AAE2" w:rsidR="008B13A5" w:rsidRDefault="0013455E" w:rsidP="00827407">
      <w:pPr>
        <w:pStyle w:val="Heading2"/>
      </w:pPr>
      <w:bookmarkStart w:id="29" w:name="_Toc457391766"/>
      <w:r>
        <w:t>1.</w:t>
      </w:r>
      <w:r w:rsidR="00827407">
        <w:t>4</w:t>
      </w:r>
      <w:r>
        <w:tab/>
        <w:t>Background</w:t>
      </w:r>
      <w:bookmarkEnd w:id="29"/>
    </w:p>
    <w:p w14:paraId="77ADDC7A" w14:textId="7AE8832F" w:rsidR="00B52729" w:rsidRPr="002D770B" w:rsidRDefault="00B52729" w:rsidP="00B52729">
      <w:pPr>
        <w:pStyle w:val="Heading3"/>
      </w:pPr>
      <w:bookmarkStart w:id="30" w:name="_Toc339618458"/>
      <w:bookmarkStart w:id="31" w:name="_Toc457391767"/>
      <w:r>
        <w:t>1</w:t>
      </w:r>
      <w:r w:rsidRPr="002D770B">
        <w:t>.</w:t>
      </w:r>
      <w:r>
        <w:t>4</w:t>
      </w:r>
      <w:r w:rsidRPr="002D770B">
        <w:t>.</w:t>
      </w:r>
      <w:r>
        <w:t>1</w:t>
      </w:r>
      <w:r w:rsidRPr="002D770B">
        <w:tab/>
        <w:t>Properties of hemp</w:t>
      </w:r>
      <w:bookmarkEnd w:id="30"/>
      <w:bookmarkEnd w:id="31"/>
      <w:r w:rsidRPr="002D770B">
        <w:t xml:space="preserve"> </w:t>
      </w:r>
    </w:p>
    <w:p w14:paraId="25A4ED7F" w14:textId="5884410E" w:rsidR="00D31E61" w:rsidRDefault="00B52729" w:rsidP="00D31E61">
      <w:pPr>
        <w:ind w:right="-330"/>
        <w:rPr>
          <w:rFonts w:cs="Arial"/>
        </w:rPr>
      </w:pPr>
      <w:r w:rsidRPr="002D770B">
        <w:rPr>
          <w:rFonts w:cs="Arial"/>
          <w:i/>
          <w:iCs/>
        </w:rPr>
        <w:t xml:space="preserve">C. </w:t>
      </w:r>
      <w:proofErr w:type="spellStart"/>
      <w:r w:rsidRPr="002D770B">
        <w:rPr>
          <w:rFonts w:cs="Arial"/>
          <w:i/>
          <w:iCs/>
        </w:rPr>
        <w:t>sativa</w:t>
      </w:r>
      <w:proofErr w:type="spellEnd"/>
      <w:r w:rsidRPr="002D770B">
        <w:rPr>
          <w:rFonts w:cs="Arial"/>
        </w:rPr>
        <w:t xml:space="preserve"> is well known as a source of the psychoactive </w:t>
      </w:r>
      <w:proofErr w:type="spellStart"/>
      <w:r w:rsidR="00585D44">
        <w:rPr>
          <w:rFonts w:cs="Arial"/>
        </w:rPr>
        <w:t>phytocannabinoid</w:t>
      </w:r>
      <w:proofErr w:type="spellEnd"/>
      <w:r w:rsidRPr="002D770B">
        <w:rPr>
          <w:rFonts w:cs="Arial"/>
        </w:rPr>
        <w:t xml:space="preserve">, THC. </w:t>
      </w:r>
      <w:r w:rsidR="00D31E61">
        <w:rPr>
          <w:rFonts w:cs="Arial"/>
        </w:rPr>
        <w:t>In recent times, there has also been increasing interest in the therapeutic potential</w:t>
      </w:r>
      <w:r w:rsidR="00585D44">
        <w:rPr>
          <w:rFonts w:cs="Arial"/>
        </w:rPr>
        <w:t xml:space="preserve"> of other </w:t>
      </w:r>
      <w:proofErr w:type="spellStart"/>
      <w:r w:rsidR="00D31E61">
        <w:rPr>
          <w:rFonts w:cs="Arial"/>
        </w:rPr>
        <w:t>phytocannabinoids</w:t>
      </w:r>
      <w:proofErr w:type="spellEnd"/>
      <w:r w:rsidR="00D31E61">
        <w:rPr>
          <w:rFonts w:cs="Arial"/>
        </w:rPr>
        <w:t xml:space="preserve"> </w:t>
      </w:r>
      <w:r w:rsidR="00585D44">
        <w:rPr>
          <w:rFonts w:cs="Arial"/>
        </w:rPr>
        <w:t xml:space="preserve">present in </w:t>
      </w:r>
      <w:r w:rsidR="00585D44">
        <w:rPr>
          <w:rFonts w:cs="Arial"/>
          <w:i/>
        </w:rPr>
        <w:t xml:space="preserve">C. </w:t>
      </w:r>
      <w:proofErr w:type="spellStart"/>
      <w:r w:rsidR="00585D44">
        <w:rPr>
          <w:rFonts w:cs="Arial"/>
          <w:i/>
        </w:rPr>
        <w:t>sativa</w:t>
      </w:r>
      <w:proofErr w:type="spellEnd"/>
      <w:r w:rsidR="002835D5">
        <w:rPr>
          <w:rFonts w:cs="Arial"/>
          <w:i/>
        </w:rPr>
        <w:t>,</w:t>
      </w:r>
      <w:r w:rsidR="00585D44">
        <w:rPr>
          <w:rFonts w:cs="Arial"/>
        </w:rPr>
        <w:t xml:space="preserve"> </w:t>
      </w:r>
      <w:r w:rsidR="00752025">
        <w:rPr>
          <w:rFonts w:cs="Arial"/>
        </w:rPr>
        <w:t>including cannabidiol (CBD)</w:t>
      </w:r>
      <w:r w:rsidR="00D31E61">
        <w:rPr>
          <w:rFonts w:cs="Arial"/>
        </w:rPr>
        <w:t>.</w:t>
      </w:r>
      <w:r w:rsidR="00C75DC2">
        <w:rPr>
          <w:rFonts w:cs="Arial"/>
        </w:rPr>
        <w:t xml:space="preserve"> CBD appears to lack any significant intoxicating effects.</w:t>
      </w:r>
    </w:p>
    <w:p w14:paraId="4337F9ED" w14:textId="77777777" w:rsidR="00D31E61" w:rsidRDefault="00D31E61" w:rsidP="00D31E61">
      <w:pPr>
        <w:ind w:right="-330"/>
        <w:rPr>
          <w:rFonts w:cs="Arial"/>
        </w:rPr>
      </w:pPr>
    </w:p>
    <w:p w14:paraId="1D1C63FF" w14:textId="77777777" w:rsidR="0083703A" w:rsidRDefault="00B52729" w:rsidP="00B52729">
      <w:pPr>
        <w:ind w:right="-330"/>
        <w:rPr>
          <w:rFonts w:cs="Arial"/>
        </w:rPr>
      </w:pPr>
      <w:r w:rsidRPr="002D770B">
        <w:rPr>
          <w:rFonts w:cs="Arial"/>
        </w:rPr>
        <w:t xml:space="preserve">Varieties of </w:t>
      </w:r>
      <w:r w:rsidRPr="002D770B">
        <w:rPr>
          <w:rFonts w:cs="Arial"/>
          <w:i/>
        </w:rPr>
        <w:t xml:space="preserve">C. </w:t>
      </w:r>
      <w:proofErr w:type="spellStart"/>
      <w:r w:rsidRPr="002D770B">
        <w:rPr>
          <w:rFonts w:cs="Arial"/>
          <w:i/>
        </w:rPr>
        <w:t>sativa</w:t>
      </w:r>
      <w:proofErr w:type="spellEnd"/>
      <w:r w:rsidRPr="002D770B">
        <w:rPr>
          <w:rFonts w:cs="Arial"/>
        </w:rPr>
        <w:t xml:space="preserve"> that contain levels of THC that are considered to be psychoactive, are known by various names, including marijuana. </w:t>
      </w:r>
      <w:r w:rsidR="00752025">
        <w:rPr>
          <w:rFonts w:cs="Arial"/>
        </w:rPr>
        <w:t>T</w:t>
      </w:r>
      <w:r w:rsidR="00752025" w:rsidRPr="002D770B">
        <w:rPr>
          <w:rFonts w:cs="Arial"/>
        </w:rPr>
        <w:t xml:space="preserve">he THC level in </w:t>
      </w:r>
      <w:r w:rsidR="00AC1B6A">
        <w:rPr>
          <w:rFonts w:cs="Arial"/>
        </w:rPr>
        <w:t xml:space="preserve">these varieties of </w:t>
      </w:r>
      <w:r w:rsidR="00585D44">
        <w:rPr>
          <w:rFonts w:cs="Arial"/>
          <w:i/>
        </w:rPr>
        <w:t xml:space="preserve">C. </w:t>
      </w:r>
      <w:proofErr w:type="spellStart"/>
      <w:r w:rsidR="00585D44">
        <w:rPr>
          <w:rFonts w:cs="Arial"/>
          <w:i/>
        </w:rPr>
        <w:t>sativa</w:t>
      </w:r>
      <w:proofErr w:type="spellEnd"/>
      <w:r w:rsidR="00752025" w:rsidRPr="002D770B">
        <w:rPr>
          <w:rFonts w:cs="Arial"/>
        </w:rPr>
        <w:t xml:space="preserve"> varies from 3% to </w:t>
      </w:r>
      <w:r w:rsidR="005D41DC">
        <w:rPr>
          <w:rFonts w:cs="Arial"/>
        </w:rPr>
        <w:t>more than</w:t>
      </w:r>
      <w:r w:rsidR="00752025" w:rsidRPr="002D770B">
        <w:rPr>
          <w:rFonts w:cs="Arial"/>
        </w:rPr>
        <w:t xml:space="preserve"> 15%</w:t>
      </w:r>
      <w:r w:rsidR="00AC1B6A">
        <w:rPr>
          <w:rFonts w:cs="Arial"/>
        </w:rPr>
        <w:t>, which is mostly in the form of non-psychoac</w:t>
      </w:r>
      <w:r w:rsidR="0083703A">
        <w:rPr>
          <w:rFonts w:cs="Arial"/>
        </w:rPr>
        <w:t>tive delta</w:t>
      </w:r>
    </w:p>
    <w:p w14:paraId="216E4AA5" w14:textId="07E0CDDE" w:rsidR="00D31E61" w:rsidRDefault="00AC1B6A" w:rsidP="00B52729">
      <w:pPr>
        <w:ind w:right="-330"/>
        <w:rPr>
          <w:rFonts w:cs="Arial"/>
        </w:rPr>
      </w:pPr>
      <w:r>
        <w:rPr>
          <w:rFonts w:cs="Arial"/>
        </w:rPr>
        <w:t>9-tetrahydrocannabinolic acid (TH</w:t>
      </w:r>
      <w:r w:rsidR="002835D5">
        <w:rPr>
          <w:rFonts w:cs="Arial"/>
        </w:rPr>
        <w:t>C</w:t>
      </w:r>
      <w:r w:rsidR="00EF472B">
        <w:rPr>
          <w:rFonts w:cs="Arial"/>
        </w:rPr>
        <w:t>-</w:t>
      </w:r>
      <w:r>
        <w:rPr>
          <w:rFonts w:cs="Arial"/>
        </w:rPr>
        <w:t>A)</w:t>
      </w:r>
      <w:r w:rsidR="00752025" w:rsidRPr="002D770B">
        <w:rPr>
          <w:rFonts w:cs="Arial"/>
        </w:rPr>
        <w:t>.</w:t>
      </w:r>
      <w:r>
        <w:rPr>
          <w:rFonts w:cs="Arial"/>
        </w:rPr>
        <w:t xml:space="preserve"> Heating the plant material to 160°C or more converts the </w:t>
      </w:r>
      <w:r w:rsidR="00EF472B">
        <w:rPr>
          <w:rFonts w:cs="Arial"/>
        </w:rPr>
        <w:t>TH</w:t>
      </w:r>
      <w:r w:rsidR="002835D5">
        <w:rPr>
          <w:rFonts w:cs="Arial"/>
        </w:rPr>
        <w:t>C</w:t>
      </w:r>
      <w:r w:rsidR="00EF472B">
        <w:rPr>
          <w:rFonts w:cs="Arial"/>
        </w:rPr>
        <w:t>-A</w:t>
      </w:r>
      <w:r>
        <w:rPr>
          <w:rFonts w:cs="Arial"/>
        </w:rPr>
        <w:t xml:space="preserve"> to the psychoactive TH</w:t>
      </w:r>
      <w:r w:rsidR="002835D5">
        <w:rPr>
          <w:rFonts w:cs="Arial"/>
        </w:rPr>
        <w:t>C</w:t>
      </w:r>
      <w:r w:rsidR="00B73A96">
        <w:rPr>
          <w:rFonts w:cs="Arial"/>
        </w:rPr>
        <w:t xml:space="preserve">. A </w:t>
      </w:r>
      <w:r w:rsidR="00B73A96" w:rsidRPr="00B73A96">
        <w:rPr>
          <w:rFonts w:cs="Arial"/>
        </w:rPr>
        <w:t xml:space="preserve">slower, more gradual conversion </w:t>
      </w:r>
      <w:r w:rsidR="00B73A96">
        <w:rPr>
          <w:rFonts w:cs="Arial"/>
        </w:rPr>
        <w:t xml:space="preserve">occurs </w:t>
      </w:r>
      <w:r w:rsidR="00B73A96" w:rsidRPr="00B73A96">
        <w:rPr>
          <w:rFonts w:cs="Arial"/>
        </w:rPr>
        <w:t>at room temperature.</w:t>
      </w:r>
      <w:r>
        <w:rPr>
          <w:rFonts w:cs="Arial"/>
        </w:rPr>
        <w:t xml:space="preserve"> The levels of the other </w:t>
      </w:r>
      <w:proofErr w:type="spellStart"/>
      <w:r>
        <w:rPr>
          <w:rFonts w:cs="Arial"/>
        </w:rPr>
        <w:t>phytocannabinoids</w:t>
      </w:r>
      <w:proofErr w:type="spellEnd"/>
      <w:r>
        <w:rPr>
          <w:rFonts w:cs="Arial"/>
        </w:rPr>
        <w:t xml:space="preserve"> in these varieties are very low, typically &lt;0.2%.</w:t>
      </w:r>
    </w:p>
    <w:p w14:paraId="3EF333AB" w14:textId="77777777" w:rsidR="00D31E61" w:rsidRDefault="00D31E61" w:rsidP="00B52729">
      <w:pPr>
        <w:ind w:right="-330"/>
        <w:rPr>
          <w:rFonts w:cs="Arial"/>
        </w:rPr>
      </w:pPr>
    </w:p>
    <w:p w14:paraId="314A5CF7" w14:textId="65287D15" w:rsidR="00D31E61" w:rsidRDefault="00B52729" w:rsidP="00B52729">
      <w:pPr>
        <w:ind w:right="-330"/>
        <w:rPr>
          <w:rFonts w:cs="Arial"/>
        </w:rPr>
      </w:pPr>
      <w:r w:rsidRPr="002D770B">
        <w:rPr>
          <w:rFonts w:cs="Arial"/>
        </w:rPr>
        <w:t xml:space="preserve">Varieties of </w:t>
      </w:r>
      <w:r w:rsidRPr="002D770B">
        <w:rPr>
          <w:rFonts w:cs="Arial"/>
          <w:i/>
        </w:rPr>
        <w:t xml:space="preserve">C. </w:t>
      </w:r>
      <w:proofErr w:type="spellStart"/>
      <w:r w:rsidRPr="002D770B">
        <w:rPr>
          <w:rFonts w:cs="Arial"/>
          <w:i/>
        </w:rPr>
        <w:t>sativa</w:t>
      </w:r>
      <w:proofErr w:type="spellEnd"/>
      <w:r w:rsidRPr="002D770B">
        <w:rPr>
          <w:rFonts w:cs="Arial"/>
        </w:rPr>
        <w:t xml:space="preserve"> that contain no THC, or very low levels of THC, are commonly referred to as hemp, industrial hemp or industrial cannabis.</w:t>
      </w:r>
      <w:r w:rsidR="002835D5">
        <w:rPr>
          <w:rFonts w:cs="Arial"/>
        </w:rPr>
        <w:t xml:space="preserve"> </w:t>
      </w:r>
      <w:r w:rsidR="00416DAB">
        <w:rPr>
          <w:rFonts w:cs="Arial"/>
        </w:rPr>
        <w:t>H</w:t>
      </w:r>
      <w:r w:rsidR="00416DAB" w:rsidRPr="002D770B">
        <w:rPr>
          <w:rFonts w:cs="Arial"/>
        </w:rPr>
        <w:t>emp does not h</w:t>
      </w:r>
      <w:r w:rsidR="00416DAB">
        <w:rPr>
          <w:rFonts w:cs="Arial"/>
        </w:rPr>
        <w:t xml:space="preserve">ave any psychoactive properties. </w:t>
      </w:r>
      <w:r w:rsidR="00AC1B6A" w:rsidRPr="002D770B">
        <w:rPr>
          <w:rFonts w:cs="Arial"/>
        </w:rPr>
        <w:t>The level of THC in hemp typ</w:t>
      </w:r>
      <w:r w:rsidR="00AC1B6A">
        <w:rPr>
          <w:rFonts w:cs="Arial"/>
        </w:rPr>
        <w:t>ically varies from zero to 0.5%</w:t>
      </w:r>
      <w:r w:rsidR="000F41E9">
        <w:rPr>
          <w:rFonts w:cs="Arial"/>
        </w:rPr>
        <w:t xml:space="preserve"> (in the leaf and flowering head of the plant)</w:t>
      </w:r>
      <w:r w:rsidR="00AC1B6A">
        <w:rPr>
          <w:rFonts w:cs="Arial"/>
        </w:rPr>
        <w:t xml:space="preserve">. </w:t>
      </w:r>
      <w:r w:rsidR="004423EA">
        <w:rPr>
          <w:rFonts w:cs="Arial"/>
        </w:rPr>
        <w:t xml:space="preserve">There are corresponding higher levels of CBD (approximately 3.5%) and </w:t>
      </w:r>
      <w:proofErr w:type="spellStart"/>
      <w:r w:rsidR="004423EA">
        <w:rPr>
          <w:rFonts w:cs="Arial"/>
        </w:rPr>
        <w:t>cannabidiolic</w:t>
      </w:r>
      <w:proofErr w:type="spellEnd"/>
      <w:r w:rsidR="004423EA">
        <w:rPr>
          <w:rFonts w:cs="Arial"/>
        </w:rPr>
        <w:t xml:space="preserve"> acid (CBD-A) (approximately 10.5%) in hemp. T</w:t>
      </w:r>
      <w:r w:rsidR="006C042A">
        <w:rPr>
          <w:rFonts w:cs="Arial"/>
        </w:rPr>
        <w:t xml:space="preserve">here are currently no established </w:t>
      </w:r>
      <w:r w:rsidR="004423EA">
        <w:rPr>
          <w:rFonts w:cs="Arial"/>
        </w:rPr>
        <w:t xml:space="preserve">regulatory </w:t>
      </w:r>
      <w:r w:rsidR="006C042A">
        <w:rPr>
          <w:rFonts w:cs="Arial"/>
        </w:rPr>
        <w:t xml:space="preserve">limits on the CBD content of </w:t>
      </w:r>
      <w:r w:rsidR="00DF5CEC">
        <w:rPr>
          <w:rFonts w:cs="Arial"/>
        </w:rPr>
        <w:t>low THC</w:t>
      </w:r>
      <w:r w:rsidR="006C042A">
        <w:rPr>
          <w:rFonts w:cs="Arial"/>
        </w:rPr>
        <w:t xml:space="preserve"> hemp crops. </w:t>
      </w:r>
    </w:p>
    <w:p w14:paraId="56B596C6" w14:textId="32E7D4CD" w:rsidR="00D31E61" w:rsidRDefault="00D31E61" w:rsidP="00B52729">
      <w:pPr>
        <w:ind w:right="-330"/>
        <w:rPr>
          <w:rFonts w:cs="Arial"/>
        </w:rPr>
      </w:pPr>
    </w:p>
    <w:p w14:paraId="29FD0D1F" w14:textId="1243B8ED" w:rsidR="00B52729" w:rsidRPr="002D770B" w:rsidRDefault="00D13D68" w:rsidP="00B52729">
      <w:pPr>
        <w:rPr>
          <w:rFonts w:cs="Arial"/>
        </w:rPr>
      </w:pPr>
      <w:r>
        <w:rPr>
          <w:rFonts w:cs="Arial"/>
        </w:rPr>
        <w:t>The fibrous part of the h</w:t>
      </w:r>
      <w:r w:rsidR="00B52729" w:rsidRPr="002D770B">
        <w:rPr>
          <w:rFonts w:cs="Arial"/>
        </w:rPr>
        <w:t xml:space="preserve">emp </w:t>
      </w:r>
      <w:r>
        <w:rPr>
          <w:rFonts w:cs="Arial"/>
        </w:rPr>
        <w:t xml:space="preserve">plant </w:t>
      </w:r>
      <w:r w:rsidR="00B52729" w:rsidRPr="002D770B">
        <w:rPr>
          <w:rFonts w:cs="Arial"/>
        </w:rPr>
        <w:t>has typically been used for industrial purposes, such as textiles, fibres</w:t>
      </w:r>
      <w:r w:rsidR="005B623E">
        <w:rPr>
          <w:rFonts w:cs="Arial"/>
        </w:rPr>
        <w:t xml:space="preserve"> (rope, nets and sacks), paper and</w:t>
      </w:r>
      <w:r w:rsidR="00B52729" w:rsidRPr="002D770B">
        <w:rPr>
          <w:rFonts w:cs="Arial"/>
        </w:rPr>
        <w:t xml:space="preserve"> building materials</w:t>
      </w:r>
      <w:r w:rsidR="00FB4791">
        <w:rPr>
          <w:rFonts w:cs="Arial"/>
        </w:rPr>
        <w:t>. T</w:t>
      </w:r>
      <w:r w:rsidR="00B52729" w:rsidRPr="002D770B">
        <w:rPr>
          <w:rFonts w:cs="Arial"/>
        </w:rPr>
        <w:t>he</w:t>
      </w:r>
      <w:r w:rsidR="00FB4791">
        <w:rPr>
          <w:rFonts w:cs="Arial"/>
        </w:rPr>
        <w:t xml:space="preserve"> seed</w:t>
      </w:r>
      <w:r w:rsidR="00B52729" w:rsidRPr="002D770B">
        <w:rPr>
          <w:rFonts w:cs="Arial"/>
        </w:rPr>
        <w:t xml:space="preserve"> </w:t>
      </w:r>
      <w:r w:rsidR="00FB4791">
        <w:rPr>
          <w:rFonts w:cs="Arial"/>
        </w:rPr>
        <w:t>is</w:t>
      </w:r>
      <w:r w:rsidR="00B52729" w:rsidRPr="002D770B">
        <w:rPr>
          <w:rFonts w:cs="Arial"/>
        </w:rPr>
        <w:t xml:space="preserve"> the main part of the hemp plant used as a source of food. </w:t>
      </w:r>
      <w:r w:rsidR="002A567D" w:rsidRPr="002D770B">
        <w:rPr>
          <w:rFonts w:cs="Arial"/>
        </w:rPr>
        <w:t xml:space="preserve">Shelled seeds, also known as hulled seeds, have the outer hull or coating of the seed removed. </w:t>
      </w:r>
      <w:r w:rsidR="004857E2">
        <w:rPr>
          <w:rFonts w:cs="Arial"/>
        </w:rPr>
        <w:t xml:space="preserve">Cannabinoids are not synthesised within the hemp seed. </w:t>
      </w:r>
      <w:r w:rsidR="00B52729" w:rsidRPr="002D770B">
        <w:rPr>
          <w:rFonts w:cs="Arial"/>
        </w:rPr>
        <w:t>However,</w:t>
      </w:r>
      <w:r w:rsidR="004857E2">
        <w:rPr>
          <w:rFonts w:cs="Arial"/>
        </w:rPr>
        <w:t xml:space="preserve"> traces of </w:t>
      </w:r>
      <w:r w:rsidR="00585D44">
        <w:rPr>
          <w:rFonts w:cs="Arial"/>
        </w:rPr>
        <w:t>THC and CBD</w:t>
      </w:r>
      <w:r w:rsidR="004857E2">
        <w:rPr>
          <w:rFonts w:cs="Arial"/>
        </w:rPr>
        <w:t xml:space="preserve"> contamination of the seed may occur due to residual </w:t>
      </w:r>
      <w:r w:rsidR="00B52729" w:rsidRPr="002D770B">
        <w:rPr>
          <w:rFonts w:cs="Arial"/>
        </w:rPr>
        <w:t>contamination of the outside of the seed coat</w:t>
      </w:r>
      <w:r w:rsidR="002835D5">
        <w:rPr>
          <w:rFonts w:cs="Arial"/>
        </w:rPr>
        <w:t xml:space="preserve">, </w:t>
      </w:r>
      <w:r w:rsidR="002835D5" w:rsidRPr="002835D5">
        <w:rPr>
          <w:rFonts w:cs="Arial"/>
        </w:rPr>
        <w:t xml:space="preserve">even under good agricultural/manufacturing practice. </w:t>
      </w:r>
      <w:r w:rsidR="00B52729" w:rsidRPr="002D770B">
        <w:rPr>
          <w:rFonts w:cs="Arial"/>
        </w:rPr>
        <w:t xml:space="preserve">Rigorous cleaning methods, including washing, sieving and shelling, </w:t>
      </w:r>
      <w:r w:rsidR="00E83581">
        <w:rPr>
          <w:rFonts w:cs="Arial"/>
        </w:rPr>
        <w:t>may</w:t>
      </w:r>
      <w:r w:rsidR="002835D5">
        <w:rPr>
          <w:rFonts w:cs="Arial"/>
        </w:rPr>
        <w:t xml:space="preserve"> help</w:t>
      </w:r>
      <w:r w:rsidR="00B52729" w:rsidRPr="002D770B">
        <w:rPr>
          <w:rFonts w:cs="Arial"/>
        </w:rPr>
        <w:t xml:space="preserve"> reduce or remove any </w:t>
      </w:r>
      <w:r w:rsidR="00E83581">
        <w:rPr>
          <w:rFonts w:cs="Arial"/>
        </w:rPr>
        <w:t xml:space="preserve">cannabinoid </w:t>
      </w:r>
      <w:r w:rsidR="00B52729" w:rsidRPr="002D770B">
        <w:rPr>
          <w:rFonts w:cs="Arial"/>
        </w:rPr>
        <w:t xml:space="preserve">contamination of seeds. </w:t>
      </w:r>
    </w:p>
    <w:p w14:paraId="6BED19D4" w14:textId="77777777" w:rsidR="00B52729" w:rsidRPr="002D770B" w:rsidRDefault="00B52729" w:rsidP="00B52729">
      <w:pPr>
        <w:rPr>
          <w:rFonts w:cs="Arial"/>
        </w:rPr>
      </w:pPr>
    </w:p>
    <w:p w14:paraId="0204C35E" w14:textId="5152CF27" w:rsidR="00B52729" w:rsidRDefault="0079262A" w:rsidP="00B52729">
      <w:pPr>
        <w:rPr>
          <w:rFonts w:cs="Arial"/>
          <w:szCs w:val="22"/>
        </w:rPr>
      </w:pPr>
      <w:r w:rsidRPr="00240CE8">
        <w:rPr>
          <w:rFonts w:cs="Arial"/>
          <w:szCs w:val="22"/>
        </w:rPr>
        <w:t xml:space="preserve">Like nuts and </w:t>
      </w:r>
      <w:r>
        <w:rPr>
          <w:rFonts w:cs="Arial"/>
          <w:szCs w:val="22"/>
        </w:rPr>
        <w:t xml:space="preserve">other </w:t>
      </w:r>
      <w:r w:rsidRPr="00240CE8">
        <w:rPr>
          <w:rFonts w:cs="Arial"/>
          <w:szCs w:val="22"/>
        </w:rPr>
        <w:t>seeds, hemp seed and hemp seed oil are a good alternative source of a number of nutrients</w:t>
      </w:r>
      <w:r w:rsidR="00AA3432">
        <w:rPr>
          <w:rFonts w:cs="Arial"/>
          <w:szCs w:val="22"/>
        </w:rPr>
        <w:t xml:space="preserve"> </w:t>
      </w:r>
      <w:r>
        <w:rPr>
          <w:rFonts w:cs="Arial"/>
          <w:szCs w:val="22"/>
        </w:rPr>
        <w:t>such as</w:t>
      </w:r>
      <w:r w:rsidR="00B52729" w:rsidRPr="002D770B">
        <w:rPr>
          <w:rFonts w:cs="Arial"/>
          <w:szCs w:val="22"/>
        </w:rPr>
        <w:t xml:space="preserve"> protein, polyunsaturated fats and dietary fibre. Hemp seed also contains micronutrients</w:t>
      </w:r>
      <w:r w:rsidR="00B52729" w:rsidRPr="00240CE8">
        <w:rPr>
          <w:rFonts w:cs="Arial"/>
          <w:szCs w:val="22"/>
        </w:rPr>
        <w:t xml:space="preserve"> such as </w:t>
      </w:r>
      <w:proofErr w:type="spellStart"/>
      <w:r w:rsidR="00B52729" w:rsidRPr="00240CE8">
        <w:rPr>
          <w:rFonts w:cs="Arial"/>
          <w:szCs w:val="22"/>
        </w:rPr>
        <w:t>thiamin</w:t>
      </w:r>
      <w:proofErr w:type="spellEnd"/>
      <w:r w:rsidR="00B52729" w:rsidRPr="00240CE8">
        <w:rPr>
          <w:rFonts w:cs="Arial"/>
          <w:szCs w:val="22"/>
        </w:rPr>
        <w:t>, vitamin E, phosphorus, potassium, magnesium, calcium, iron and zinc</w:t>
      </w:r>
      <w:r w:rsidR="00B52729" w:rsidRPr="00240CE8">
        <w:rPr>
          <w:rFonts w:cs="Arial"/>
          <w:szCs w:val="22"/>
        </w:rPr>
        <w:fldChar w:fldCharType="begin">
          <w:fldData xml:space="preserve">PFJlZm1hbj48Q2l0ZT48QXV0aG9yPlJvZHJpZ3Vlei1MZXl2YTwvQXV0aG9yPjxZZWFyPjIwMTA8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</w:fldData>
        </w:fldChar>
      </w:r>
      <w:r w:rsidR="00B52729" w:rsidRPr="00240CE8">
        <w:rPr>
          <w:rFonts w:cs="Arial"/>
          <w:szCs w:val="22"/>
        </w:rPr>
        <w:instrText xml:space="preserve"> ADDIN REFMGR.CITE </w:instrText>
      </w:r>
      <w:r w:rsidR="00B52729" w:rsidRPr="00240CE8">
        <w:rPr>
          <w:rFonts w:cs="Arial"/>
          <w:szCs w:val="22"/>
        </w:rPr>
        <w:fldChar w:fldCharType="begin">
          <w:fldData xml:space="preserve">PFJlZm1hbj48Q2l0ZT48QXV0aG9yPlJvZHJpZ3Vlei1MZXl2YTwvQXV0aG9yPjxZZWFyPjIwMTA8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</w:fldData>
        </w:fldChar>
      </w:r>
      <w:r w:rsidR="00B52729" w:rsidRPr="00240CE8">
        <w:rPr>
          <w:rFonts w:cs="Arial"/>
          <w:szCs w:val="22"/>
        </w:rPr>
        <w:instrText xml:space="preserve"> ADDIN EN.CITE.DATA </w:instrText>
      </w:r>
      <w:r w:rsidR="00B52729" w:rsidRPr="00240CE8">
        <w:rPr>
          <w:rFonts w:cs="Arial"/>
          <w:szCs w:val="22"/>
        </w:rPr>
      </w:r>
      <w:r w:rsidR="00B52729" w:rsidRPr="00240CE8">
        <w:rPr>
          <w:rFonts w:cs="Arial"/>
          <w:szCs w:val="22"/>
        </w:rPr>
        <w:fldChar w:fldCharType="end"/>
      </w:r>
      <w:r w:rsidR="00B52729" w:rsidRPr="00240CE8">
        <w:rPr>
          <w:rFonts w:cs="Arial"/>
          <w:szCs w:val="22"/>
        </w:rPr>
      </w:r>
      <w:r w:rsidR="00B52729" w:rsidRPr="00240CE8">
        <w:rPr>
          <w:rFonts w:cs="Arial"/>
          <w:szCs w:val="22"/>
        </w:rPr>
        <w:fldChar w:fldCharType="end"/>
      </w:r>
      <w:r w:rsidR="00B52729" w:rsidRPr="00240CE8">
        <w:rPr>
          <w:rFonts w:cs="Arial"/>
          <w:szCs w:val="22"/>
        </w:rPr>
        <w:t xml:space="preserve">. </w:t>
      </w:r>
      <w:r w:rsidR="000767D8">
        <w:rPr>
          <w:rFonts w:cs="Arial"/>
          <w:szCs w:val="22"/>
        </w:rPr>
        <w:t xml:space="preserve">It </w:t>
      </w:r>
      <w:r w:rsidR="00B52729" w:rsidRPr="00240CE8">
        <w:rPr>
          <w:rFonts w:cs="Arial"/>
          <w:szCs w:val="22"/>
        </w:rPr>
        <w:t xml:space="preserve">has a favourable fatty acid profile, with more than 80% of the fatty acid content being unsaturated. </w:t>
      </w:r>
    </w:p>
    <w:p w14:paraId="4F13E8E3" w14:textId="694AD6AB" w:rsidR="00B52729" w:rsidRPr="002D770B" w:rsidRDefault="00B52729" w:rsidP="00B52729">
      <w:pPr>
        <w:pStyle w:val="Heading3"/>
      </w:pPr>
      <w:bookmarkStart w:id="32" w:name="_Toc457391768"/>
      <w:r>
        <w:t>1</w:t>
      </w:r>
      <w:r w:rsidRPr="002D770B">
        <w:t>.</w:t>
      </w:r>
      <w:r>
        <w:t>4</w:t>
      </w:r>
      <w:r w:rsidRPr="002D770B">
        <w:t>.</w:t>
      </w:r>
      <w:r w:rsidR="00846BA1">
        <w:t>2</w:t>
      </w:r>
      <w:r w:rsidRPr="002D770B">
        <w:tab/>
      </w:r>
      <w:r>
        <w:t xml:space="preserve">Applications to permit the sale of </w:t>
      </w:r>
      <w:r w:rsidR="00DF5CEC">
        <w:t>low THC</w:t>
      </w:r>
      <w:r w:rsidR="007F10EE">
        <w:t xml:space="preserve"> </w:t>
      </w:r>
      <w:r>
        <w:t xml:space="preserve">hemp </w:t>
      </w:r>
      <w:r w:rsidR="00960BAD">
        <w:t xml:space="preserve">seed </w:t>
      </w:r>
      <w:r>
        <w:t>foods</w:t>
      </w:r>
      <w:bookmarkEnd w:id="32"/>
      <w:r w:rsidRPr="002D770B">
        <w:t xml:space="preserve"> </w:t>
      </w:r>
    </w:p>
    <w:p w14:paraId="0A287F5C" w14:textId="7C8C1BD1" w:rsidR="00B72DB9" w:rsidRDefault="00B72DB9" w:rsidP="00B72DB9">
      <w:r>
        <w:t xml:space="preserve">There have been two applications to FSANZ to permit the sale of foods derived from hemp (Application A360 – Use of </w:t>
      </w:r>
      <w:r w:rsidR="00827407">
        <w:t>I</w:t>
      </w:r>
      <w:r>
        <w:t>ndustrial Hemp as a Novel Food</w:t>
      </w:r>
      <w:r>
        <w:rPr>
          <w:rStyle w:val="FootnoteReference"/>
        </w:rPr>
        <w:footnoteReference w:id="5"/>
      </w:r>
      <w:r>
        <w:t xml:space="preserve"> and Application A1039 – Low THC Hemp as a Food</w:t>
      </w:r>
      <w:r w:rsidR="003E4C56">
        <w:rPr>
          <w:rStyle w:val="FootnoteReference"/>
        </w:rPr>
        <w:footnoteReference w:id="6"/>
      </w:r>
      <w:r>
        <w:t xml:space="preserve">). </w:t>
      </w:r>
    </w:p>
    <w:p w14:paraId="33A8E061" w14:textId="77777777" w:rsidR="00B72DB9" w:rsidRDefault="00B72DB9" w:rsidP="00B72DB9"/>
    <w:p w14:paraId="0BC2DD44" w14:textId="5008BE12" w:rsidR="00827407" w:rsidRDefault="00827407" w:rsidP="00B72DB9">
      <w:r w:rsidRPr="00827407">
        <w:lastRenderedPageBreak/>
        <w:t>Application A360</w:t>
      </w:r>
      <w:r>
        <w:t xml:space="preserve"> was received in 1998. </w:t>
      </w:r>
      <w:r w:rsidRPr="00827407">
        <w:t>FSANZ did not identify any safety concerns arising from the consumption of</w:t>
      </w:r>
      <w:r w:rsidR="005B623E">
        <w:t xml:space="preserve"> </w:t>
      </w:r>
      <w:r w:rsidR="00DF5CEC">
        <w:t>low THC</w:t>
      </w:r>
      <w:r w:rsidRPr="00827407">
        <w:t xml:space="preserve"> hemp </w:t>
      </w:r>
      <w:r w:rsidR="00960BAD">
        <w:t xml:space="preserve">seed </w:t>
      </w:r>
      <w:r w:rsidRPr="00827407">
        <w:t>foods</w:t>
      </w:r>
      <w:r w:rsidR="00DF4258">
        <w:t xml:space="preserve">, subject to </w:t>
      </w:r>
      <w:r w:rsidR="0079262A">
        <w:t xml:space="preserve">proposed </w:t>
      </w:r>
      <w:r w:rsidR="003D084F">
        <w:t>maximum levels (</w:t>
      </w:r>
      <w:r w:rsidR="0079262A">
        <w:t>MLs</w:t>
      </w:r>
      <w:r w:rsidR="003D084F">
        <w:t>)</w:t>
      </w:r>
      <w:r w:rsidR="0079262A">
        <w:t xml:space="preserve"> </w:t>
      </w:r>
      <w:r w:rsidR="00DF4258">
        <w:t>of THC</w:t>
      </w:r>
      <w:r w:rsidR="0079262A">
        <w:t xml:space="preserve"> being established</w:t>
      </w:r>
      <w:r w:rsidRPr="00827407">
        <w:t xml:space="preserve">. FSANZ recommended </w:t>
      </w:r>
      <w:r w:rsidR="00DF4258">
        <w:t xml:space="preserve">amending the Code to remove </w:t>
      </w:r>
      <w:r w:rsidRPr="00827407">
        <w:t xml:space="preserve">the total prohibition on </w:t>
      </w:r>
      <w:r>
        <w:t>c</w:t>
      </w:r>
      <w:r w:rsidRPr="00827407">
        <w:t xml:space="preserve">annabis species and </w:t>
      </w:r>
      <w:r w:rsidR="00DF4258">
        <w:t>to set</w:t>
      </w:r>
      <w:r w:rsidRPr="00827407">
        <w:t xml:space="preserve"> </w:t>
      </w:r>
      <w:r w:rsidR="0079262A">
        <w:t>MLs</w:t>
      </w:r>
      <w:r w:rsidRPr="00827407">
        <w:t xml:space="preserve"> for THC</w:t>
      </w:r>
      <w:r w:rsidR="00DF4258">
        <w:t xml:space="preserve"> that would be permitted</w:t>
      </w:r>
      <w:r w:rsidRPr="00827407">
        <w:t xml:space="preserve"> in specified </w:t>
      </w:r>
      <w:r w:rsidR="003D084F">
        <w:t xml:space="preserve">low THC </w:t>
      </w:r>
      <w:r w:rsidRPr="00827407">
        <w:t xml:space="preserve">hemp </w:t>
      </w:r>
      <w:r w:rsidR="00960BAD">
        <w:t xml:space="preserve">seed </w:t>
      </w:r>
      <w:r w:rsidRPr="00827407">
        <w:t xml:space="preserve">foods. </w:t>
      </w:r>
    </w:p>
    <w:p w14:paraId="56FD1182" w14:textId="77777777" w:rsidR="00827407" w:rsidRDefault="00827407" w:rsidP="00B72DB9"/>
    <w:p w14:paraId="3E65EC54" w14:textId="48B0C519" w:rsidR="00B72DB9" w:rsidRDefault="00827407" w:rsidP="00B72DB9">
      <w:r>
        <w:t xml:space="preserve">However, in 2002, </w:t>
      </w:r>
      <w:r w:rsidR="00B72DB9">
        <w:t xml:space="preserve">Ministers rejected </w:t>
      </w:r>
      <w:r w:rsidR="00DF4258">
        <w:t>FSANZ’s</w:t>
      </w:r>
      <w:r>
        <w:t xml:space="preserve"> </w:t>
      </w:r>
      <w:r w:rsidR="00DF4258">
        <w:t xml:space="preserve">proposed </w:t>
      </w:r>
      <w:r w:rsidR="00B72DB9">
        <w:t>amendments to the Code</w:t>
      </w:r>
      <w:r>
        <w:t>. T</w:t>
      </w:r>
      <w:r w:rsidR="003E4C56">
        <w:t>here was concern</w:t>
      </w:r>
      <w:r w:rsidR="00B72DB9">
        <w:t xml:space="preserve"> that the availability of </w:t>
      </w:r>
      <w:r w:rsidR="003D084F">
        <w:t xml:space="preserve">low THC </w:t>
      </w:r>
      <w:r w:rsidR="00B72DB9">
        <w:t xml:space="preserve">hemp </w:t>
      </w:r>
      <w:r w:rsidR="00960BAD">
        <w:t xml:space="preserve">seed </w:t>
      </w:r>
      <w:r w:rsidR="00B72DB9">
        <w:t xml:space="preserve">foods may send a confused message to consumers about the acceptability and safety of illicit cannabis and pose problems for drug enforcement agencies. </w:t>
      </w:r>
    </w:p>
    <w:p w14:paraId="0C6E02E5" w14:textId="77777777" w:rsidR="00B72DB9" w:rsidRDefault="00B72DB9" w:rsidP="00B72DB9"/>
    <w:p w14:paraId="24AC1360" w14:textId="2893E79B" w:rsidR="00827407" w:rsidRDefault="00827407" w:rsidP="00206B76">
      <w:r>
        <w:t xml:space="preserve">FSANZ received an application from Dr </w:t>
      </w:r>
      <w:r w:rsidRPr="00827407">
        <w:t xml:space="preserve">Andrew </w:t>
      </w:r>
      <w:proofErr w:type="spellStart"/>
      <w:r w:rsidRPr="00827407">
        <w:t>Katelaris</w:t>
      </w:r>
      <w:proofErr w:type="spellEnd"/>
      <w:r w:rsidRPr="00827407">
        <w:t xml:space="preserve"> MD on 4 December 2009</w:t>
      </w:r>
      <w:r w:rsidR="00516E7C">
        <w:t xml:space="preserve"> (A1039)</w:t>
      </w:r>
      <w:r w:rsidRPr="00827407">
        <w:t xml:space="preserve">, seeking approval for the use of the seed and seed products of </w:t>
      </w:r>
      <w:r w:rsidRPr="00516E7C">
        <w:rPr>
          <w:i/>
        </w:rPr>
        <w:t xml:space="preserve">C. </w:t>
      </w:r>
      <w:proofErr w:type="spellStart"/>
      <w:r w:rsidRPr="00516E7C">
        <w:rPr>
          <w:i/>
        </w:rPr>
        <w:t>sativa</w:t>
      </w:r>
      <w:proofErr w:type="spellEnd"/>
      <w:r w:rsidRPr="00827407">
        <w:t xml:space="preserve"> with low levels of </w:t>
      </w:r>
      <w:r w:rsidR="00DF4258">
        <w:t>THC</w:t>
      </w:r>
      <w:r w:rsidRPr="00827407">
        <w:t xml:space="preserve"> as food.</w:t>
      </w:r>
    </w:p>
    <w:p w14:paraId="3BA1FFBB" w14:textId="77777777" w:rsidR="00516E7C" w:rsidRDefault="00516E7C" w:rsidP="00206B76"/>
    <w:p w14:paraId="33951A01" w14:textId="33AE3D26" w:rsidR="00516E7C" w:rsidRDefault="00516E7C" w:rsidP="00516E7C">
      <w:pPr>
        <w:rPr>
          <w:rFonts w:cs="Arial"/>
        </w:rPr>
      </w:pPr>
      <w:r w:rsidRPr="002D770B">
        <w:rPr>
          <w:rFonts w:cs="Arial"/>
        </w:rPr>
        <w:t xml:space="preserve">FSANZ agreed to accept A1039 </w:t>
      </w:r>
      <w:r>
        <w:rPr>
          <w:rFonts w:cs="Arial"/>
        </w:rPr>
        <w:t>recognising that</w:t>
      </w:r>
      <w:r w:rsidRPr="002D770B">
        <w:rPr>
          <w:rFonts w:cs="Arial"/>
        </w:rPr>
        <w:t xml:space="preserve"> an assessment could take into </w:t>
      </w:r>
      <w:r>
        <w:rPr>
          <w:rFonts w:cs="Arial"/>
        </w:rPr>
        <w:t>consideration</w:t>
      </w:r>
      <w:r w:rsidRPr="002D770B">
        <w:rPr>
          <w:rFonts w:cs="Arial"/>
        </w:rPr>
        <w:t xml:space="preserve"> a number of developments since the assessment of A360, including the increased uptake of </w:t>
      </w:r>
      <w:r w:rsidR="003D084F">
        <w:rPr>
          <w:rFonts w:cs="Arial"/>
        </w:rPr>
        <w:t xml:space="preserve">low THC </w:t>
      </w:r>
      <w:r w:rsidRPr="002D770B">
        <w:rPr>
          <w:rFonts w:cs="Arial"/>
        </w:rPr>
        <w:t xml:space="preserve">hemp </w:t>
      </w:r>
      <w:r w:rsidR="00960BAD">
        <w:rPr>
          <w:rFonts w:cs="Arial"/>
        </w:rPr>
        <w:t xml:space="preserve">seed </w:t>
      </w:r>
      <w:r w:rsidRPr="002D770B">
        <w:rPr>
          <w:rFonts w:cs="Arial"/>
        </w:rPr>
        <w:t>foods internationally and the development of industrial hemp licensing arrangements in Australia and New Zealand.</w:t>
      </w:r>
      <w:r>
        <w:rPr>
          <w:rFonts w:cs="Arial"/>
        </w:rPr>
        <w:t xml:space="preserve"> The results of an updated risk assessment reflected the earlier assessment conducted for A360</w:t>
      </w:r>
      <w:r w:rsidR="00DF4258">
        <w:rPr>
          <w:rFonts w:cs="Arial"/>
        </w:rPr>
        <w:t xml:space="preserve">. FSANZ again proposed to amend the Code to permit the sale of </w:t>
      </w:r>
      <w:r w:rsidR="003D084F">
        <w:rPr>
          <w:rFonts w:cs="Arial"/>
        </w:rPr>
        <w:t xml:space="preserve">low THC hemp seed </w:t>
      </w:r>
      <w:r w:rsidR="00DF4258">
        <w:rPr>
          <w:rFonts w:cs="Arial"/>
        </w:rPr>
        <w:t xml:space="preserve">foods, subject to </w:t>
      </w:r>
      <w:r w:rsidR="0079262A">
        <w:rPr>
          <w:rFonts w:cs="Arial"/>
        </w:rPr>
        <w:t>MLs</w:t>
      </w:r>
      <w:r w:rsidR="00DF4258">
        <w:rPr>
          <w:rFonts w:cs="Arial"/>
        </w:rPr>
        <w:t xml:space="preserve"> of THC</w:t>
      </w:r>
      <w:r w:rsidR="004C49C3">
        <w:rPr>
          <w:rFonts w:cs="Arial"/>
        </w:rPr>
        <w:t xml:space="preserve"> being established</w:t>
      </w:r>
      <w:r w:rsidR="00DF4258">
        <w:rPr>
          <w:rFonts w:cs="Arial"/>
        </w:rPr>
        <w:t xml:space="preserve">. </w:t>
      </w:r>
    </w:p>
    <w:p w14:paraId="56C6DC68" w14:textId="77777777" w:rsidR="00516E7C" w:rsidRDefault="00516E7C" w:rsidP="00516E7C"/>
    <w:p w14:paraId="1458B773" w14:textId="3D3AC97F" w:rsidR="00516E7C" w:rsidRDefault="00516E7C" w:rsidP="00516E7C">
      <w:r>
        <w:t xml:space="preserve">The approval for A1039 was made in accordance with </w:t>
      </w:r>
      <w:r w:rsidR="0081613F">
        <w:t xml:space="preserve">the FSANZ </w:t>
      </w:r>
      <w:r>
        <w:t xml:space="preserve">objectives </w:t>
      </w:r>
      <w:r w:rsidR="0081613F">
        <w:t xml:space="preserve">in the </w:t>
      </w:r>
      <w:r>
        <w:t xml:space="preserve">FSANZ Act and </w:t>
      </w:r>
      <w:r w:rsidR="0081613F">
        <w:t>also having regard to other</w:t>
      </w:r>
      <w:r>
        <w:t xml:space="preserve"> matters required by the Act</w:t>
      </w:r>
      <w:r w:rsidR="0081613F">
        <w:t xml:space="preserve"> </w:t>
      </w:r>
      <w:r>
        <w:t xml:space="preserve">in </w:t>
      </w:r>
      <w:r w:rsidR="0081613F">
        <w:t>developing food regulatory measures. FSANZ</w:t>
      </w:r>
      <w:r>
        <w:t xml:space="preserve"> gave regard to concerns raised by stakeholders</w:t>
      </w:r>
      <w:r w:rsidR="0081613F">
        <w:t xml:space="preserve"> (including law enforcement</w:t>
      </w:r>
      <w:r w:rsidR="008928C7">
        <w:t xml:space="preserve"> issues</w:t>
      </w:r>
      <w:r w:rsidR="0081613F">
        <w:t>)</w:t>
      </w:r>
      <w:r>
        <w:t xml:space="preserve">, </w:t>
      </w:r>
      <w:r w:rsidR="0081613F">
        <w:t xml:space="preserve">the outcomes of </w:t>
      </w:r>
      <w:r>
        <w:t>consultation</w:t>
      </w:r>
      <w:r w:rsidR="0081613F">
        <w:t>s</w:t>
      </w:r>
      <w:r>
        <w:t xml:space="preserve"> with international jurisdictions </w:t>
      </w:r>
      <w:r w:rsidR="0081613F">
        <w:t xml:space="preserve">where </w:t>
      </w:r>
      <w:r w:rsidR="003D084F">
        <w:t xml:space="preserve">low THC </w:t>
      </w:r>
      <w:r>
        <w:t xml:space="preserve">hemp </w:t>
      </w:r>
      <w:r w:rsidR="00960BAD">
        <w:t xml:space="preserve">seed </w:t>
      </w:r>
      <w:r>
        <w:t>foods are legally available</w:t>
      </w:r>
      <w:r w:rsidR="0081613F">
        <w:t>, an evaluation of</w:t>
      </w:r>
      <w:r>
        <w:t xml:space="preserve"> potential impacts on stakeholders</w:t>
      </w:r>
      <w:r w:rsidR="0081613F">
        <w:t>, and the outcomes of an economic analysis of benefits and costs</w:t>
      </w:r>
      <w:r>
        <w:t>.</w:t>
      </w:r>
    </w:p>
    <w:p w14:paraId="2A8281EF" w14:textId="77777777" w:rsidR="00516E7C" w:rsidRDefault="00516E7C" w:rsidP="00516E7C"/>
    <w:p w14:paraId="080C6B89" w14:textId="68F6B6A9" w:rsidR="00206B76" w:rsidRDefault="0081613F" w:rsidP="00206B76">
      <w:r>
        <w:t>However, i</w:t>
      </w:r>
      <w:r w:rsidR="003E4C56">
        <w:t>n</w:t>
      </w:r>
      <w:r w:rsidR="0013455E">
        <w:t xml:space="preserve"> 2015, Ministers rejected </w:t>
      </w:r>
      <w:r w:rsidR="004C49C3">
        <w:t xml:space="preserve">the proposed </w:t>
      </w:r>
      <w:r w:rsidR="0013455E" w:rsidRPr="00206B76">
        <w:t xml:space="preserve">amendments to the Code to permit the sale of </w:t>
      </w:r>
      <w:r w:rsidR="00DF5CEC">
        <w:t>low THC</w:t>
      </w:r>
      <w:r w:rsidR="0013455E" w:rsidRPr="00206B76">
        <w:t xml:space="preserve"> hemp </w:t>
      </w:r>
      <w:r w:rsidR="003D084F">
        <w:t xml:space="preserve">seed foods </w:t>
      </w:r>
      <w:r w:rsidR="0013455E" w:rsidRPr="00206B76">
        <w:t>resulting from A1039</w:t>
      </w:r>
      <w:r w:rsidR="007A2658">
        <w:t>.</w:t>
      </w:r>
      <w:r w:rsidR="003E4C56">
        <w:t xml:space="preserve"> </w:t>
      </w:r>
      <w:r w:rsidR="00425BCE">
        <w:t>T</w:t>
      </w:r>
      <w:r w:rsidR="00206B76">
        <w:t xml:space="preserve">he Forum noted that FSANZ found that foods </w:t>
      </w:r>
      <w:r w:rsidR="007A2658">
        <w:t>containing the seeds</w:t>
      </w:r>
      <w:r w:rsidR="008928C7">
        <w:t xml:space="preserve"> or seed products </w:t>
      </w:r>
      <w:r w:rsidR="00206B76">
        <w:t xml:space="preserve">of </w:t>
      </w:r>
      <w:r w:rsidR="00DF5CEC">
        <w:t>low THC</w:t>
      </w:r>
      <w:r w:rsidR="00206B76">
        <w:t xml:space="preserve"> hemp do not prese</w:t>
      </w:r>
      <w:r w:rsidR="007A2658">
        <w:t xml:space="preserve">nt any safety concerns as food. However, ongoing concerns </w:t>
      </w:r>
      <w:r w:rsidR="000B76A0">
        <w:t xml:space="preserve">were </w:t>
      </w:r>
      <w:r w:rsidR="00206B76">
        <w:t>raised by some Forum Members</w:t>
      </w:r>
      <w:r w:rsidR="000B76A0">
        <w:t xml:space="preserve"> relating to </w:t>
      </w:r>
      <w:r w:rsidR="00206B76">
        <w:t xml:space="preserve">law enforcement issues, CBD levels </w:t>
      </w:r>
      <w:r w:rsidR="000B76A0">
        <w:t>and the</w:t>
      </w:r>
      <w:r w:rsidR="00206B76">
        <w:t xml:space="preserve"> </w:t>
      </w:r>
      <w:r w:rsidR="00DF4258">
        <w:t xml:space="preserve">potential </w:t>
      </w:r>
      <w:r w:rsidR="00206B76">
        <w:t xml:space="preserve">marketing of </w:t>
      </w:r>
      <w:r w:rsidR="00DF5CEC">
        <w:t>low THC</w:t>
      </w:r>
      <w:r w:rsidR="000B76A0">
        <w:t xml:space="preserve"> </w:t>
      </w:r>
      <w:r w:rsidR="00206B76">
        <w:t>hemp in food</w:t>
      </w:r>
      <w:r w:rsidR="000B76A0">
        <w:t>.</w:t>
      </w:r>
      <w:r w:rsidR="00206B76">
        <w:t xml:space="preserve"> </w:t>
      </w:r>
    </w:p>
    <w:p w14:paraId="5F861F44" w14:textId="77777777" w:rsidR="00206B76" w:rsidRDefault="00206B76" w:rsidP="00206B76"/>
    <w:p w14:paraId="05D42C0F" w14:textId="7D191240" w:rsidR="00EA6B2B" w:rsidRDefault="00206B76" w:rsidP="008B13A5">
      <w:r>
        <w:t xml:space="preserve">The Forum agreed that further work be undertaken </w:t>
      </w:r>
      <w:r w:rsidR="000B76A0">
        <w:t xml:space="preserve">investigating information gaps that could help address </w:t>
      </w:r>
      <w:r w:rsidR="00EA6B2B">
        <w:t>the above</w:t>
      </w:r>
      <w:r w:rsidR="000B76A0">
        <w:t xml:space="preserve"> </w:t>
      </w:r>
      <w:r w:rsidR="00070812">
        <w:t>concerns and requested</w:t>
      </w:r>
      <w:r w:rsidR="00DE2DEF">
        <w:t xml:space="preserve"> </w:t>
      </w:r>
      <w:r w:rsidR="00070812">
        <w:t>that the</w:t>
      </w:r>
      <w:r w:rsidR="00DE2DEF">
        <w:t xml:space="preserve"> Food Regulation Standing Committee (FRSC) conduct this work. </w:t>
      </w:r>
      <w:r w:rsidR="00070812">
        <w:rPr>
          <w:lang w:bidi="ar-SA"/>
        </w:rPr>
        <w:t xml:space="preserve">At its March 2016 teleconference meeting, the Forum noted </w:t>
      </w:r>
      <w:r w:rsidR="00DF4258">
        <w:rPr>
          <w:lang w:bidi="ar-SA"/>
        </w:rPr>
        <w:t xml:space="preserve">the outcomes of the FRSC investigations. </w:t>
      </w:r>
      <w:r w:rsidR="00070812">
        <w:rPr>
          <w:lang w:bidi="ar-SA"/>
        </w:rPr>
        <w:t xml:space="preserve">Members noted that there was no formal proposal to permit </w:t>
      </w:r>
      <w:r w:rsidR="00DF5CEC">
        <w:rPr>
          <w:lang w:bidi="ar-SA"/>
        </w:rPr>
        <w:t>low THC</w:t>
      </w:r>
      <w:r w:rsidR="00070812">
        <w:rPr>
          <w:lang w:bidi="ar-SA"/>
        </w:rPr>
        <w:t xml:space="preserve"> hemp as a food and so they agreed to task FSANZ to begin work on developing a proposal. </w:t>
      </w:r>
      <w:r w:rsidR="00EA6B2B">
        <w:rPr>
          <w:lang w:bidi="ar-SA"/>
        </w:rPr>
        <w:t>FSANZ would follow the legislated process including a risk analysis and stakeholder consultation.</w:t>
      </w:r>
    </w:p>
    <w:p w14:paraId="069B05EA" w14:textId="77777777" w:rsidR="00DE79D9" w:rsidRDefault="00D3171B" w:rsidP="00DE79D9">
      <w:pPr>
        <w:pStyle w:val="Heading2"/>
      </w:pPr>
      <w:bookmarkStart w:id="33" w:name="_Toc457391769"/>
      <w:r>
        <w:t>1</w:t>
      </w:r>
      <w:r w:rsidR="00606C88">
        <w:t>.5</w:t>
      </w:r>
      <w:r w:rsidR="00DE79D9">
        <w:tab/>
        <w:t>Procedure for assessment</w:t>
      </w:r>
      <w:bookmarkEnd w:id="33"/>
    </w:p>
    <w:p w14:paraId="3464407A" w14:textId="3707FC3A" w:rsidR="009A5A3D" w:rsidRDefault="00DE79D9" w:rsidP="00DE79D9">
      <w:r w:rsidRPr="009322FA">
        <w:t>The Proposal is being assessed under the</w:t>
      </w:r>
      <w:r w:rsidR="009322FA" w:rsidRPr="009322FA">
        <w:t xml:space="preserve"> </w:t>
      </w:r>
      <w:r w:rsidRPr="009322FA">
        <w:t>General</w:t>
      </w:r>
      <w:r w:rsidR="009322FA" w:rsidRPr="009322FA">
        <w:t xml:space="preserve"> </w:t>
      </w:r>
      <w:r w:rsidRPr="009322FA">
        <w:t>Procedure</w:t>
      </w:r>
      <w:r w:rsidR="00DE2DEF">
        <w:t xml:space="preserve"> of the FSANZ Act</w:t>
      </w:r>
      <w:r w:rsidRPr="009322FA">
        <w:t>.</w:t>
      </w:r>
    </w:p>
    <w:p w14:paraId="69F04834" w14:textId="77777777" w:rsidR="009A6FBC" w:rsidRDefault="009A6FBC" w:rsidP="00DE79D9"/>
    <w:p w14:paraId="3A49A9E8" w14:textId="433FD546" w:rsidR="009A5A3D" w:rsidRPr="009322FA" w:rsidRDefault="009A5A3D" w:rsidP="009A5A3D">
      <w:pPr>
        <w:widowControl/>
      </w:pPr>
      <w:r>
        <w:br w:type="page"/>
      </w:r>
    </w:p>
    <w:p w14:paraId="09EC1DA1" w14:textId="77777777" w:rsidR="00AF387F" w:rsidRPr="00180C41" w:rsidRDefault="00D3171B" w:rsidP="00180C41">
      <w:pPr>
        <w:pStyle w:val="Heading1"/>
      </w:pPr>
      <w:bookmarkStart w:id="34" w:name="_Toc300933424"/>
      <w:bookmarkStart w:id="35" w:name="_Toc457391770"/>
      <w:r>
        <w:lastRenderedPageBreak/>
        <w:t>2</w:t>
      </w:r>
      <w:r w:rsidR="001542D8">
        <w:tab/>
      </w:r>
      <w:r w:rsidR="00350DBD">
        <w:t>S</w:t>
      </w:r>
      <w:r w:rsidR="00FB1533">
        <w:t>ummary of the a</w:t>
      </w:r>
      <w:r w:rsidR="00FD2FBE">
        <w:t>ssessment</w:t>
      </w:r>
      <w:bookmarkEnd w:id="22"/>
      <w:bookmarkEnd w:id="34"/>
      <w:bookmarkEnd w:id="35"/>
    </w:p>
    <w:p w14:paraId="2A1F8EE3" w14:textId="2ADC8C7C" w:rsidR="000767D8" w:rsidRDefault="00A5653D" w:rsidP="001314EA">
      <w:bookmarkStart w:id="36" w:name="_Toc286391009"/>
      <w:bookmarkStart w:id="37" w:name="_Toc300933425"/>
      <w:bookmarkStart w:id="38" w:name="_Toc120358583"/>
      <w:bookmarkStart w:id="39" w:name="_Toc175381440"/>
      <w:r>
        <w:t xml:space="preserve">The previous assessments FSANZ conducted for Applications A360 and A1039 are publicly available. </w:t>
      </w:r>
      <w:r w:rsidR="00A321AD">
        <w:t>FSANZ’s assessments</w:t>
      </w:r>
      <w:r w:rsidR="00B820F0">
        <w:t>, using the best available scientific evidence,</w:t>
      </w:r>
      <w:r w:rsidR="00A321AD">
        <w:t xml:space="preserve"> determined that </w:t>
      </w:r>
      <w:r w:rsidR="00DF5CEC">
        <w:t>low THC</w:t>
      </w:r>
      <w:r w:rsidR="00A321AD">
        <w:t xml:space="preserve"> hemp </w:t>
      </w:r>
      <w:r w:rsidR="006A09CA">
        <w:t xml:space="preserve">seed foods </w:t>
      </w:r>
      <w:r w:rsidR="00A321AD">
        <w:t>were safe for human consumption, su</w:t>
      </w:r>
      <w:r w:rsidR="00DC29D1">
        <w:t xml:space="preserve">bject to </w:t>
      </w:r>
      <w:r w:rsidR="0079262A">
        <w:t>proposed MLs</w:t>
      </w:r>
      <w:r w:rsidR="00DC29D1">
        <w:t xml:space="preserve"> of THC</w:t>
      </w:r>
      <w:r w:rsidR="0079262A">
        <w:t xml:space="preserve"> being established</w:t>
      </w:r>
      <w:r w:rsidR="00DC29D1">
        <w:t>.</w:t>
      </w:r>
      <w:r w:rsidR="000767D8">
        <w:t xml:space="preserve"> </w:t>
      </w:r>
      <w:r w:rsidR="00B820F0">
        <w:t xml:space="preserve">FSANZ’s previous risk assessments remain valid and support the current assessment. </w:t>
      </w:r>
      <w:r w:rsidR="000767D8">
        <w:t>The previous</w:t>
      </w:r>
      <w:r w:rsidR="00B820F0">
        <w:t xml:space="preserve">ly established </w:t>
      </w:r>
      <w:r w:rsidR="004423EA">
        <w:t>tolerable daily intake</w:t>
      </w:r>
      <w:r w:rsidR="000767D8">
        <w:t xml:space="preserve"> </w:t>
      </w:r>
      <w:r w:rsidR="004423EA">
        <w:t>(</w:t>
      </w:r>
      <w:r w:rsidR="000767D8">
        <w:t>TDI</w:t>
      </w:r>
      <w:r w:rsidR="004423EA">
        <w:t>)</w:t>
      </w:r>
      <w:r w:rsidR="00E1421D">
        <w:t xml:space="preserve"> of 6 </w:t>
      </w:r>
      <w:proofErr w:type="spellStart"/>
      <w:r w:rsidR="000767D8">
        <w:t>μg</w:t>
      </w:r>
      <w:proofErr w:type="spellEnd"/>
      <w:r w:rsidR="000767D8">
        <w:t xml:space="preserve"> THC per kg </w:t>
      </w:r>
      <w:r w:rsidR="009456D6">
        <w:t>body weight (</w:t>
      </w:r>
      <w:proofErr w:type="spellStart"/>
      <w:r w:rsidR="000767D8">
        <w:t>bw</w:t>
      </w:r>
      <w:proofErr w:type="spellEnd"/>
      <w:r w:rsidR="009456D6">
        <w:t>)</w:t>
      </w:r>
      <w:r w:rsidR="000767D8">
        <w:t xml:space="preserve"> remains valid</w:t>
      </w:r>
      <w:r w:rsidR="00E1421D">
        <w:t xml:space="preserve"> </w:t>
      </w:r>
      <w:r w:rsidR="000767D8">
        <w:t>and has been used for the updated dietary exposure assessment (section 2.1).</w:t>
      </w:r>
    </w:p>
    <w:p w14:paraId="40BB257E" w14:textId="77777777" w:rsidR="000767D8" w:rsidRDefault="000767D8" w:rsidP="001314EA"/>
    <w:p w14:paraId="77112AA8" w14:textId="5ADE92A2" w:rsidR="00A321AD" w:rsidRDefault="00A5653D" w:rsidP="001314EA">
      <w:r>
        <w:t>FSANZ has not reproduced the</w:t>
      </w:r>
      <w:r w:rsidR="000767D8">
        <w:t xml:space="preserve"> previous risk </w:t>
      </w:r>
      <w:r>
        <w:t>assessments</w:t>
      </w:r>
      <w:r w:rsidR="009A5A3D">
        <w:rPr>
          <w:rStyle w:val="FootnoteReference"/>
        </w:rPr>
        <w:footnoteReference w:id="7"/>
      </w:r>
      <w:r>
        <w:t xml:space="preserve"> as part of </w:t>
      </w:r>
      <w:r w:rsidR="00846BA1">
        <w:t xml:space="preserve">the assessment of this proposal; although an update of the dietary exposure </w:t>
      </w:r>
      <w:r w:rsidR="0079262A">
        <w:t>included in</w:t>
      </w:r>
      <w:r w:rsidR="00846BA1">
        <w:t xml:space="preserve"> A1039 has been </w:t>
      </w:r>
      <w:r w:rsidR="005D15F0">
        <w:t>prepared</w:t>
      </w:r>
      <w:r w:rsidR="00846BA1">
        <w:t>, using more recent nutrition survey data for Australian and New Zealand populations (</w:t>
      </w:r>
      <w:r w:rsidR="00846BA1" w:rsidRPr="009A5A3D">
        <w:t xml:space="preserve">Supporting Document </w:t>
      </w:r>
      <w:r w:rsidR="004423EA">
        <w:t>1</w:t>
      </w:r>
      <w:r w:rsidR="009A5A3D">
        <w:t xml:space="preserve"> (SD1)</w:t>
      </w:r>
      <w:r w:rsidR="00846BA1">
        <w:t xml:space="preserve">). </w:t>
      </w:r>
      <w:r>
        <w:t xml:space="preserve"> </w:t>
      </w:r>
    </w:p>
    <w:p w14:paraId="1F2FB8CA" w14:textId="77777777" w:rsidR="00A321AD" w:rsidRDefault="00A321AD" w:rsidP="001314EA"/>
    <w:p w14:paraId="3B8B933C" w14:textId="33288D11" w:rsidR="0092156C" w:rsidRDefault="00846BA1" w:rsidP="001314EA">
      <w:r>
        <w:t xml:space="preserve">In addition, </w:t>
      </w:r>
      <w:r w:rsidR="00A5653D">
        <w:t xml:space="preserve">FSANZ’s assessment of this proposal </w:t>
      </w:r>
      <w:r>
        <w:t xml:space="preserve">addresses </w:t>
      </w:r>
      <w:r w:rsidR="00A5653D">
        <w:t xml:space="preserve">the matters the Forum requested FSANZ investigate </w:t>
      </w:r>
      <w:r w:rsidR="0092156C">
        <w:t xml:space="preserve">(section </w:t>
      </w:r>
      <w:r w:rsidR="009A5A3D">
        <w:t>2.2)</w:t>
      </w:r>
      <w:r w:rsidR="0092156C">
        <w:t xml:space="preserve">.The updated dietary modelling and the matters the Forum asked FSANZ to investigate are assessed below. </w:t>
      </w:r>
    </w:p>
    <w:p w14:paraId="29C27D63" w14:textId="4DFB3591" w:rsidR="0092156C" w:rsidRDefault="00A321AD" w:rsidP="00057567">
      <w:pPr>
        <w:pStyle w:val="Heading2"/>
      </w:pPr>
      <w:bookmarkStart w:id="40" w:name="_Toc457391771"/>
      <w:r>
        <w:t>2.1</w:t>
      </w:r>
      <w:r>
        <w:tab/>
      </w:r>
      <w:r w:rsidR="0092156C">
        <w:t xml:space="preserve">Dietary </w:t>
      </w:r>
      <w:r w:rsidR="00846BA1">
        <w:t>exposure</w:t>
      </w:r>
      <w:r w:rsidR="0092156C">
        <w:t xml:space="preserve"> update</w:t>
      </w:r>
      <w:bookmarkEnd w:id="40"/>
    </w:p>
    <w:p w14:paraId="25510F84" w14:textId="699D2C67" w:rsidR="0092156C" w:rsidRDefault="00735C43" w:rsidP="0079262A">
      <w:r>
        <w:t>Chronic dietary exposure to THC was previously estimated as part of the risk assessment in Applications A360 and A1039.</w:t>
      </w:r>
      <w:r w:rsidR="002C1056">
        <w:t xml:space="preserve"> </w:t>
      </w:r>
      <w:r>
        <w:t xml:space="preserve">The purpose of the estimates was to calculate potential exposure to THC assuming proposed </w:t>
      </w:r>
      <w:r w:rsidR="0079262A">
        <w:t>MLs</w:t>
      </w:r>
      <w:r>
        <w:t xml:space="preserve"> for THC </w:t>
      </w:r>
      <w:r w:rsidR="009456D6">
        <w:t xml:space="preserve">for </w:t>
      </w:r>
      <w:r>
        <w:t>low THC hemp seed</w:t>
      </w:r>
      <w:r w:rsidR="006A09CA">
        <w:t xml:space="preserve"> foods</w:t>
      </w:r>
      <w:r>
        <w:t xml:space="preserve">. </w:t>
      </w:r>
      <w:r w:rsidR="0079262A">
        <w:t xml:space="preserve">For the purposes of assessing the current Proposal, the previous dietary exposure estimates for Australia </w:t>
      </w:r>
      <w:r w:rsidR="002C1056">
        <w:t xml:space="preserve">and New Zealand </w:t>
      </w:r>
      <w:r w:rsidR="0079262A">
        <w:t xml:space="preserve">were updated to incorporate more current national nutrition survey data. </w:t>
      </w:r>
      <w:r>
        <w:t xml:space="preserve">Dietary exposure estimates were compared to the TDI </w:t>
      </w:r>
      <w:r w:rsidR="0079262A">
        <w:t xml:space="preserve">for </w:t>
      </w:r>
      <w:r>
        <w:t xml:space="preserve">THC of 6 </w:t>
      </w:r>
      <w:r w:rsidRPr="00C868AB">
        <w:rPr>
          <w:rFonts w:ascii="Symbol" w:hAnsi="Symbol"/>
        </w:rPr>
        <w:t></w:t>
      </w:r>
      <w:r>
        <w:t xml:space="preserve">g/kg </w:t>
      </w:r>
      <w:proofErr w:type="spellStart"/>
      <w:r>
        <w:t>bw</w:t>
      </w:r>
      <w:proofErr w:type="spellEnd"/>
      <w:r>
        <w:t xml:space="preserve">. </w:t>
      </w:r>
    </w:p>
    <w:p w14:paraId="1F67D22D" w14:textId="6BD72E4D" w:rsidR="0092156C" w:rsidRDefault="00A321AD" w:rsidP="00057567">
      <w:pPr>
        <w:pStyle w:val="Heading3"/>
      </w:pPr>
      <w:bookmarkStart w:id="41" w:name="_Toc457391772"/>
      <w:r>
        <w:t>2.1.1</w:t>
      </w:r>
      <w:r>
        <w:tab/>
      </w:r>
      <w:r w:rsidR="0092156C">
        <w:t>Risk assessment</w:t>
      </w:r>
      <w:bookmarkEnd w:id="41"/>
    </w:p>
    <w:p w14:paraId="5CEF76E0" w14:textId="77777777" w:rsidR="00735C43" w:rsidRDefault="00735C43" w:rsidP="00735C43">
      <w:pPr>
        <w:pBdr>
          <w:top w:val="single" w:sz="4" w:space="1" w:color="auto"/>
          <w:left w:val="single" w:sz="4" w:space="4" w:color="auto"/>
          <w:bottom w:val="single" w:sz="4" w:space="1" w:color="auto"/>
          <w:right w:val="single" w:sz="4" w:space="4" w:color="auto"/>
        </w:pBdr>
      </w:pPr>
      <w:r>
        <w:t xml:space="preserve">Risk Assessment Question: </w:t>
      </w:r>
    </w:p>
    <w:p w14:paraId="2F3FA340" w14:textId="77777777" w:rsidR="00735C43" w:rsidRDefault="00735C43" w:rsidP="00735C43">
      <w:pPr>
        <w:pBdr>
          <w:top w:val="single" w:sz="4" w:space="1" w:color="auto"/>
          <w:left w:val="single" w:sz="4" w:space="4" w:color="auto"/>
          <w:bottom w:val="single" w:sz="4" w:space="1" w:color="auto"/>
          <w:right w:val="single" w:sz="4" w:space="4" w:color="auto"/>
        </w:pBdr>
      </w:pPr>
    </w:p>
    <w:p w14:paraId="7B64C6F3" w14:textId="31FEB543" w:rsidR="00735C43" w:rsidRDefault="00735C43" w:rsidP="00735C43">
      <w:pPr>
        <w:pBdr>
          <w:top w:val="single" w:sz="4" w:space="1" w:color="auto"/>
          <w:left w:val="single" w:sz="4" w:space="4" w:color="auto"/>
          <w:bottom w:val="single" w:sz="4" w:space="1" w:color="auto"/>
          <w:right w:val="single" w:sz="4" w:space="4" w:color="auto"/>
        </w:pBdr>
      </w:pPr>
      <w:r>
        <w:t xml:space="preserve">Will new national nutrition survey data have an impact on previous estimates of dietary exposure to THC from </w:t>
      </w:r>
      <w:r w:rsidR="00DF5CEC">
        <w:t>low THC</w:t>
      </w:r>
      <w:r>
        <w:t xml:space="preserve"> hemp seed</w:t>
      </w:r>
      <w:r w:rsidR="006A09CA">
        <w:t xml:space="preserve"> foods</w:t>
      </w:r>
      <w:r>
        <w:t xml:space="preserve">? </w:t>
      </w:r>
    </w:p>
    <w:p w14:paraId="545895A4" w14:textId="77777777" w:rsidR="00735C43" w:rsidRDefault="00735C43" w:rsidP="001314EA"/>
    <w:p w14:paraId="793C1F83" w14:textId="6D6FE0C7" w:rsidR="00015179" w:rsidRDefault="000C273D" w:rsidP="001314EA">
      <w:r>
        <w:t xml:space="preserve">The updated dietary exposure assessment presented in this Proposal </w:t>
      </w:r>
      <w:r w:rsidR="009A5A3D">
        <w:t xml:space="preserve">at SD1 </w:t>
      </w:r>
      <w:r>
        <w:t>confirms that, using the most up</w:t>
      </w:r>
      <w:r w:rsidR="0077340C">
        <w:t>-</w:t>
      </w:r>
      <w:r>
        <w:t>to</w:t>
      </w:r>
      <w:r w:rsidR="0077340C">
        <w:t>-</w:t>
      </w:r>
      <w:r>
        <w:t>date available food consumption data</w:t>
      </w:r>
      <w:r w:rsidR="009A5A3D">
        <w:t xml:space="preserve"> and unpublished analytical data provided by the New South Wales Department of Health (NSW Health)</w:t>
      </w:r>
      <w:r>
        <w:t>, no Australian and New Zealand population groups examined would exceed the TDI for THC at the mean and 90</w:t>
      </w:r>
      <w:r w:rsidRPr="00C868AB">
        <w:rPr>
          <w:vertAlign w:val="superscript"/>
        </w:rPr>
        <w:t>th</w:t>
      </w:r>
      <w:r>
        <w:t xml:space="preserve"> percentile of estimated dietary exposure. Dietary exposure estimates ranged between 5-26% of the TDI of 6 µg/kg </w:t>
      </w:r>
      <w:proofErr w:type="spellStart"/>
      <w:r>
        <w:t>bw</w:t>
      </w:r>
      <w:proofErr w:type="spellEnd"/>
      <w:r>
        <w:t xml:space="preserve"> for the Australian and New Zealand populations. </w:t>
      </w:r>
    </w:p>
    <w:p w14:paraId="7EE3F571" w14:textId="77777777" w:rsidR="00015179" w:rsidRDefault="00015179" w:rsidP="001314EA"/>
    <w:p w14:paraId="78E3A145" w14:textId="3682C68A" w:rsidR="00015179" w:rsidRDefault="0079262A" w:rsidP="00015179">
      <w:r>
        <w:t>Est</w:t>
      </w:r>
      <w:r w:rsidR="00224FCE">
        <w:t>i</w:t>
      </w:r>
      <w:r>
        <w:t>mated d</w:t>
      </w:r>
      <w:r w:rsidR="00015179">
        <w:t>ietary exposure to THC reported</w:t>
      </w:r>
      <w:r w:rsidR="00015179" w:rsidRPr="00A8307A">
        <w:t xml:space="preserve"> </w:t>
      </w:r>
      <w:r w:rsidR="00015179">
        <w:t xml:space="preserve">here is lower than that reported previously, most likely due to changes in food consumption patterns in </w:t>
      </w:r>
      <w:r w:rsidR="00FA7637">
        <w:t xml:space="preserve">the </w:t>
      </w:r>
      <w:r w:rsidR="00015179">
        <w:t>more recent nutrition survey</w:t>
      </w:r>
      <w:r w:rsidR="00B820F0">
        <w:t>s</w:t>
      </w:r>
      <w:r w:rsidR="00015179">
        <w:t xml:space="preserve"> and the replacement of dairy milks with non-dairy beverages consumption as a more realistic proxy for hemp seed based non-dairy beverage consumption. Dietary exposure estimates are based on conservative assumptions and therefore likely to be overestimates.</w:t>
      </w:r>
    </w:p>
    <w:p w14:paraId="0A4BF188" w14:textId="77777777" w:rsidR="00015179" w:rsidRDefault="00015179" w:rsidP="001314EA"/>
    <w:p w14:paraId="78064F21" w14:textId="40FDF553" w:rsidR="00735C43" w:rsidRDefault="000C273D" w:rsidP="001314EA">
      <w:r>
        <w:t xml:space="preserve">More detail on the dietary exposure assessment is provided in </w:t>
      </w:r>
      <w:r w:rsidRPr="009A5A3D">
        <w:t>SD</w:t>
      </w:r>
      <w:r w:rsidR="009A5A3D">
        <w:t>1</w:t>
      </w:r>
      <w:r>
        <w:t xml:space="preserve">. </w:t>
      </w:r>
    </w:p>
    <w:p w14:paraId="1022CB65" w14:textId="74FE8B7D" w:rsidR="0092156C" w:rsidRDefault="00A321AD" w:rsidP="00057567">
      <w:pPr>
        <w:pStyle w:val="Heading3"/>
      </w:pPr>
      <w:bookmarkStart w:id="42" w:name="_Toc457391773"/>
      <w:r>
        <w:lastRenderedPageBreak/>
        <w:t>2.1.2</w:t>
      </w:r>
      <w:r>
        <w:tab/>
      </w:r>
      <w:r w:rsidR="0092156C">
        <w:t>Risk management</w:t>
      </w:r>
      <w:r w:rsidR="00847C79">
        <w:t xml:space="preserve"> and conclusion</w:t>
      </w:r>
      <w:bookmarkEnd w:id="42"/>
    </w:p>
    <w:p w14:paraId="0214E12E" w14:textId="10F4983B" w:rsidR="00015179" w:rsidRPr="00015179" w:rsidRDefault="006045EB" w:rsidP="00015179">
      <w:pPr>
        <w:rPr>
          <w:lang w:eastAsia="en-AU" w:bidi="ar-SA"/>
        </w:rPr>
      </w:pPr>
      <w:r>
        <w:rPr>
          <w:lang w:eastAsia="en-AU" w:bidi="ar-SA"/>
        </w:rPr>
        <w:t xml:space="preserve">The updated dietary exposure assessment indicates the </w:t>
      </w:r>
      <w:r w:rsidR="009456D6">
        <w:rPr>
          <w:lang w:eastAsia="en-AU" w:bidi="ar-SA"/>
        </w:rPr>
        <w:t>MLs</w:t>
      </w:r>
      <w:r>
        <w:rPr>
          <w:lang w:eastAsia="en-AU" w:bidi="ar-SA"/>
        </w:rPr>
        <w:t xml:space="preserve"> for THC </w:t>
      </w:r>
      <w:r w:rsidR="00847C79">
        <w:rPr>
          <w:lang w:eastAsia="en-AU" w:bidi="ar-SA"/>
        </w:rPr>
        <w:t xml:space="preserve">previously </w:t>
      </w:r>
      <w:r>
        <w:rPr>
          <w:lang w:eastAsia="en-AU" w:bidi="ar-SA"/>
        </w:rPr>
        <w:t xml:space="preserve">proposed by FSANZ </w:t>
      </w:r>
      <w:r w:rsidR="00CF38FB">
        <w:rPr>
          <w:lang w:eastAsia="en-AU" w:bidi="ar-SA"/>
        </w:rPr>
        <w:t xml:space="preserve">are </w:t>
      </w:r>
      <w:r>
        <w:rPr>
          <w:lang w:eastAsia="en-AU" w:bidi="ar-SA"/>
        </w:rPr>
        <w:t xml:space="preserve">consistent with protecting consumers </w:t>
      </w:r>
      <w:r w:rsidR="00CF38FB">
        <w:rPr>
          <w:lang w:eastAsia="en-AU" w:bidi="ar-SA"/>
        </w:rPr>
        <w:t xml:space="preserve">against </w:t>
      </w:r>
      <w:r>
        <w:rPr>
          <w:lang w:eastAsia="en-AU" w:bidi="ar-SA"/>
        </w:rPr>
        <w:t xml:space="preserve">exceeding the TDI for THC. Therefore, FSANZ </w:t>
      </w:r>
      <w:r w:rsidR="00B414EE">
        <w:rPr>
          <w:lang w:eastAsia="en-AU" w:bidi="ar-SA"/>
        </w:rPr>
        <w:t xml:space="preserve">has maintained the </w:t>
      </w:r>
      <w:r w:rsidR="00510AC6">
        <w:rPr>
          <w:lang w:eastAsia="en-AU" w:bidi="ar-SA"/>
        </w:rPr>
        <w:t xml:space="preserve">proposed </w:t>
      </w:r>
      <w:r w:rsidR="009456D6">
        <w:rPr>
          <w:lang w:eastAsia="en-AU" w:bidi="ar-SA"/>
        </w:rPr>
        <w:t>MLs</w:t>
      </w:r>
      <w:r w:rsidR="00B414EE">
        <w:rPr>
          <w:lang w:eastAsia="en-AU" w:bidi="ar-SA"/>
        </w:rPr>
        <w:t xml:space="preserve"> for THC in </w:t>
      </w:r>
      <w:r w:rsidR="00DF5CEC">
        <w:rPr>
          <w:lang w:eastAsia="en-AU" w:bidi="ar-SA"/>
        </w:rPr>
        <w:t>low THC</w:t>
      </w:r>
      <w:r w:rsidR="00B414EE">
        <w:rPr>
          <w:lang w:eastAsia="en-AU" w:bidi="ar-SA"/>
        </w:rPr>
        <w:t xml:space="preserve"> hemp seed foods developed during the assessment of A360 and affirmed in the assessment of A1039. </w:t>
      </w:r>
      <w:r w:rsidR="00AA3432">
        <w:rPr>
          <w:lang w:eastAsia="en-AU" w:bidi="ar-SA"/>
        </w:rPr>
        <w:t>S</w:t>
      </w:r>
      <w:r w:rsidR="00E1421D">
        <w:rPr>
          <w:lang w:eastAsia="en-AU" w:bidi="ar-SA"/>
        </w:rPr>
        <w:t xml:space="preserve">ee section 2.3 for further discussion on the </w:t>
      </w:r>
      <w:r w:rsidR="00EE3114">
        <w:rPr>
          <w:lang w:eastAsia="en-AU" w:bidi="ar-SA"/>
        </w:rPr>
        <w:t>definition of</w:t>
      </w:r>
      <w:r w:rsidR="00E1421D">
        <w:rPr>
          <w:lang w:eastAsia="en-AU" w:bidi="ar-SA"/>
        </w:rPr>
        <w:t xml:space="preserve"> THC, in the context of including reference to delta 9-tetrahydrocannabolic acid (THC-A), the precursor acid of THC.</w:t>
      </w:r>
    </w:p>
    <w:p w14:paraId="7F8DB70A" w14:textId="7AB3E5A1" w:rsidR="00A321AD" w:rsidRDefault="00A321AD" w:rsidP="00057567">
      <w:pPr>
        <w:pStyle w:val="Heading2"/>
      </w:pPr>
      <w:bookmarkStart w:id="43" w:name="_Toc457391774"/>
      <w:r>
        <w:t>2.2</w:t>
      </w:r>
      <w:r>
        <w:tab/>
        <w:t>CBD limit</w:t>
      </w:r>
      <w:bookmarkEnd w:id="43"/>
    </w:p>
    <w:p w14:paraId="66472D30" w14:textId="6F8BC448" w:rsidR="004121D3" w:rsidRDefault="00F628CD" w:rsidP="00B9684A">
      <w:r>
        <w:rPr>
          <w:lang w:eastAsia="en-AU" w:bidi="ar-SA"/>
        </w:rPr>
        <w:t xml:space="preserve">The Forum </w:t>
      </w:r>
      <w:r w:rsidR="0077340C">
        <w:rPr>
          <w:lang w:eastAsia="en-AU" w:bidi="ar-SA"/>
        </w:rPr>
        <w:t xml:space="preserve">asked </w:t>
      </w:r>
      <w:r>
        <w:rPr>
          <w:lang w:eastAsia="en-AU" w:bidi="ar-SA"/>
        </w:rPr>
        <w:t xml:space="preserve">FSANZ </w:t>
      </w:r>
      <w:r w:rsidR="0077340C">
        <w:rPr>
          <w:lang w:eastAsia="en-AU" w:bidi="ar-SA"/>
        </w:rPr>
        <w:t xml:space="preserve">to </w:t>
      </w:r>
      <w:r>
        <w:rPr>
          <w:lang w:eastAsia="en-AU" w:bidi="ar-SA"/>
        </w:rPr>
        <w:t xml:space="preserve">consider setting a limit for CBD in </w:t>
      </w:r>
      <w:r w:rsidR="00DF5CEC">
        <w:rPr>
          <w:lang w:eastAsia="en-AU" w:bidi="ar-SA"/>
        </w:rPr>
        <w:t>low THC</w:t>
      </w:r>
      <w:r w:rsidR="007F10EE">
        <w:rPr>
          <w:lang w:eastAsia="en-AU" w:bidi="ar-SA"/>
        </w:rPr>
        <w:t xml:space="preserve"> </w:t>
      </w:r>
      <w:r>
        <w:rPr>
          <w:lang w:eastAsia="en-AU" w:bidi="ar-SA"/>
        </w:rPr>
        <w:t xml:space="preserve">hemp seed foods in the Code, to help distinguish between foods and therapeutic goods. </w:t>
      </w:r>
      <w:r w:rsidR="00B9684A">
        <w:rPr>
          <w:lang w:eastAsia="en-AU" w:bidi="ar-SA"/>
        </w:rPr>
        <w:t xml:space="preserve">There is increasing interest in the therapeutic properties of CBD, </w:t>
      </w:r>
      <w:r w:rsidR="0079616F">
        <w:rPr>
          <w:lang w:eastAsia="en-AU" w:bidi="ar-SA"/>
        </w:rPr>
        <w:t>with a large number of clinical trials investigating the effect of CBD on a range of cond</w:t>
      </w:r>
      <w:r w:rsidR="004121E2">
        <w:rPr>
          <w:lang w:eastAsia="en-AU" w:bidi="ar-SA"/>
        </w:rPr>
        <w:t>itions</w:t>
      </w:r>
      <w:r w:rsidR="0079616F">
        <w:rPr>
          <w:lang w:eastAsia="en-AU" w:bidi="ar-SA"/>
        </w:rPr>
        <w:t xml:space="preserve"> (including schizophrenia, epilepsy, chronic pain and anxiety). </w:t>
      </w:r>
      <w:r w:rsidR="00B9684A">
        <w:rPr>
          <w:lang w:eastAsia="en-AU" w:bidi="ar-SA"/>
        </w:rPr>
        <w:t>FRSC research identified a small number of CBD-fortified products</w:t>
      </w:r>
      <w:r w:rsidR="0079616F">
        <w:rPr>
          <w:lang w:eastAsia="en-AU" w:bidi="ar-SA"/>
        </w:rPr>
        <w:t xml:space="preserve"> </w:t>
      </w:r>
      <w:r w:rsidR="00B414EE">
        <w:rPr>
          <w:lang w:eastAsia="en-AU" w:bidi="ar-SA"/>
        </w:rPr>
        <w:t xml:space="preserve">(available </w:t>
      </w:r>
      <w:r w:rsidR="00DE7AE4">
        <w:rPr>
          <w:lang w:eastAsia="en-AU" w:bidi="ar-SA"/>
        </w:rPr>
        <w:t xml:space="preserve">internationally and </w:t>
      </w:r>
      <w:r w:rsidR="00B414EE">
        <w:rPr>
          <w:lang w:eastAsia="en-AU" w:bidi="ar-SA"/>
        </w:rPr>
        <w:t xml:space="preserve">online) </w:t>
      </w:r>
      <w:r w:rsidR="00B9684A">
        <w:rPr>
          <w:lang w:eastAsia="en-AU" w:bidi="ar-SA"/>
        </w:rPr>
        <w:t xml:space="preserve">that </w:t>
      </w:r>
      <w:r w:rsidR="0079616F">
        <w:rPr>
          <w:lang w:eastAsia="en-AU" w:bidi="ar-SA"/>
        </w:rPr>
        <w:t xml:space="preserve">may provide a therapeutic dose, including </w:t>
      </w:r>
      <w:r w:rsidR="00B9684A">
        <w:rPr>
          <w:lang w:eastAsia="en-AU" w:bidi="ar-SA"/>
        </w:rPr>
        <w:t>pressed</w:t>
      </w:r>
      <w:r w:rsidR="00B9684A" w:rsidRPr="008442F6">
        <w:rPr>
          <w:lang w:eastAsia="en-AU" w:bidi="ar-SA"/>
        </w:rPr>
        <w:t xml:space="preserve"> seed hemp oil </w:t>
      </w:r>
      <w:r w:rsidR="00B9684A">
        <w:rPr>
          <w:lang w:eastAsia="en-AU" w:bidi="ar-SA"/>
        </w:rPr>
        <w:t xml:space="preserve">that </w:t>
      </w:r>
      <w:r w:rsidR="00B9684A" w:rsidRPr="008442F6">
        <w:rPr>
          <w:lang w:eastAsia="en-AU" w:bidi="ar-SA"/>
        </w:rPr>
        <w:t>is fortified with CBD extract (concentrated extracts from other parts of the hemp plant).</w:t>
      </w:r>
      <w:r w:rsidR="00B9684A">
        <w:rPr>
          <w:lang w:eastAsia="en-AU" w:bidi="ar-SA"/>
        </w:rPr>
        <w:t xml:space="preserve"> </w:t>
      </w:r>
      <w:r w:rsidR="00847C79">
        <w:rPr>
          <w:lang w:eastAsia="en-AU" w:bidi="ar-SA"/>
        </w:rPr>
        <w:t>These CBD-fortified products are not legally available in Australia and New Zealand at present.</w:t>
      </w:r>
    </w:p>
    <w:p w14:paraId="07230B98" w14:textId="77777777" w:rsidR="004121D3" w:rsidRDefault="004121D3" w:rsidP="00B9684A">
      <w:pPr>
        <w:rPr>
          <w:lang w:eastAsia="en-AU" w:bidi="ar-SA"/>
        </w:rPr>
      </w:pPr>
    </w:p>
    <w:p w14:paraId="7BA9B072" w14:textId="20CB8D41" w:rsidR="009A2A85" w:rsidRDefault="00DE7AE4" w:rsidP="00F628CD">
      <w:r>
        <w:t xml:space="preserve">The request from the Forum is related to differentiating food and therapeutic goods, rather than setting a limit based on safety (such as the </w:t>
      </w:r>
      <w:r w:rsidR="00B43AC8">
        <w:t>MLs</w:t>
      </w:r>
      <w:r>
        <w:t xml:space="preserve"> for THC that FSANZ has proposed for </w:t>
      </w:r>
      <w:r w:rsidR="00DF5CEC">
        <w:t>low THC</w:t>
      </w:r>
      <w:r>
        <w:t xml:space="preserve"> hemp seed foods). FSANZ has conducted an estimate of dietary exposure to CBD from </w:t>
      </w:r>
      <w:r w:rsidR="00DF5CEC">
        <w:t>low THC</w:t>
      </w:r>
      <w:r>
        <w:t xml:space="preserve"> hemp seed foods </w:t>
      </w:r>
      <w:r w:rsidR="00DA6A79">
        <w:t>and determined</w:t>
      </w:r>
      <w:r>
        <w:t xml:space="preserve"> there is no risk to public health and safety</w:t>
      </w:r>
      <w:r w:rsidR="004C49C3">
        <w:t xml:space="preserve"> (</w:t>
      </w:r>
      <w:r w:rsidR="00AA3432">
        <w:t>s</w:t>
      </w:r>
      <w:r>
        <w:t>ection 2.2.1</w:t>
      </w:r>
      <w:r w:rsidR="004C49C3">
        <w:t>)</w:t>
      </w:r>
      <w:r>
        <w:t xml:space="preserve">. Section 2.2.2 includes discussion of the issues associated with establishing a CBD limit in the Code. </w:t>
      </w:r>
    </w:p>
    <w:p w14:paraId="59845555" w14:textId="7BC8232E" w:rsidR="00BE7F14" w:rsidRDefault="00BE7F14" w:rsidP="00BE7F14">
      <w:pPr>
        <w:pStyle w:val="Heading3"/>
      </w:pPr>
      <w:bookmarkStart w:id="44" w:name="_Toc457391775"/>
      <w:r>
        <w:t>2.2.1</w:t>
      </w:r>
      <w:r>
        <w:tab/>
        <w:t>Exposure to CBD from low</w:t>
      </w:r>
      <w:r w:rsidR="0057013C">
        <w:t xml:space="preserve"> </w:t>
      </w:r>
      <w:r>
        <w:t>THC hemp seed foods</w:t>
      </w:r>
      <w:bookmarkEnd w:id="44"/>
    </w:p>
    <w:p w14:paraId="13B3FA67" w14:textId="4F92E82C" w:rsidR="00BE7F14" w:rsidRDefault="00BE7F14" w:rsidP="00BE7F14">
      <w:pPr>
        <w:pStyle w:val="Heading4"/>
      </w:pPr>
      <w:r>
        <w:t>2.2.1.1</w:t>
      </w:r>
      <w:r>
        <w:tab/>
        <w:t>Risk assessment</w:t>
      </w:r>
    </w:p>
    <w:p w14:paraId="4DB728AE" w14:textId="4F3BC57F" w:rsidR="00BE7F14" w:rsidRDefault="00BE7F14" w:rsidP="00BE7F14">
      <w:pPr>
        <w:pBdr>
          <w:top w:val="single" w:sz="4" w:space="1" w:color="auto"/>
          <w:left w:val="single" w:sz="4" w:space="4" w:color="auto"/>
          <w:bottom w:val="single" w:sz="4" w:space="1" w:color="auto"/>
          <w:right w:val="single" w:sz="4" w:space="4" w:color="auto"/>
        </w:pBdr>
      </w:pPr>
      <w:r>
        <w:t xml:space="preserve">Risk Assessment Question: </w:t>
      </w:r>
    </w:p>
    <w:p w14:paraId="06A08996" w14:textId="77777777" w:rsidR="00BE7F14" w:rsidRDefault="00BE7F14" w:rsidP="00BE7F14">
      <w:pPr>
        <w:pBdr>
          <w:top w:val="single" w:sz="4" w:space="1" w:color="auto"/>
          <w:left w:val="single" w:sz="4" w:space="4" w:color="auto"/>
          <w:bottom w:val="single" w:sz="4" w:space="1" w:color="auto"/>
          <w:right w:val="single" w:sz="4" w:space="4" w:color="auto"/>
        </w:pBdr>
      </w:pPr>
    </w:p>
    <w:p w14:paraId="10B29C6B" w14:textId="5E707ACE" w:rsidR="00BE7F14" w:rsidRDefault="00BE7F14" w:rsidP="00BE7F14">
      <w:pPr>
        <w:pBdr>
          <w:top w:val="single" w:sz="4" w:space="1" w:color="auto"/>
          <w:left w:val="single" w:sz="4" w:space="4" w:color="auto"/>
          <w:bottom w:val="single" w:sz="4" w:space="1" w:color="auto"/>
          <w:right w:val="single" w:sz="4" w:space="4" w:color="auto"/>
        </w:pBdr>
      </w:pPr>
      <w:r>
        <w:t>Is there a risk to public health and safety from exposure to CBD resulting from the consumpti</w:t>
      </w:r>
      <w:r w:rsidR="008552D4">
        <w:t xml:space="preserve">on of </w:t>
      </w:r>
      <w:r w:rsidR="00B43AC8">
        <w:t xml:space="preserve">low THC </w:t>
      </w:r>
      <w:r w:rsidR="008552D4">
        <w:t xml:space="preserve">hemp seed foods? </w:t>
      </w:r>
    </w:p>
    <w:p w14:paraId="4670597F" w14:textId="77777777" w:rsidR="008552D4" w:rsidRDefault="008552D4" w:rsidP="00F628CD"/>
    <w:p w14:paraId="02369B1F" w14:textId="1DE4F45F" w:rsidR="00BE7F14" w:rsidRDefault="008552D4" w:rsidP="00F628CD">
      <w:r>
        <w:t>D</w:t>
      </w:r>
      <w:r w:rsidR="00BE7F14">
        <w:t xml:space="preserve">ietary exposure assessments were undertaken for CBD in </w:t>
      </w:r>
      <w:r w:rsidR="00DF5CEC">
        <w:t>low THC</w:t>
      </w:r>
      <w:r w:rsidR="00BE7F14">
        <w:t xml:space="preserve"> hemp seed foods, using </w:t>
      </w:r>
      <w:r w:rsidR="009A5A3D">
        <w:t xml:space="preserve">unpublished </w:t>
      </w:r>
      <w:r w:rsidR="00BE7F14">
        <w:t>analytical data provided by NSW Health. Based on 'worst case' conservative assumptions, estimated dietary exposure to CBD for consumers of low THC hemp seed foods was &lt;1% of the lowest oral human therapeutic dose (LOHTD) of 120</w:t>
      </w:r>
      <w:r w:rsidR="00B43AC8">
        <w:t> </w:t>
      </w:r>
      <w:r w:rsidR="00BE7F14">
        <w:t xml:space="preserve">mg/day </w:t>
      </w:r>
      <w:r w:rsidR="004440A7">
        <w:t>estimated</w:t>
      </w:r>
      <w:r w:rsidR="00BE7F14">
        <w:t xml:space="preserve"> by FSANZ. </w:t>
      </w:r>
      <w:r w:rsidR="009A5A3D">
        <w:t xml:space="preserve">More detail on how FSANZ </w:t>
      </w:r>
      <w:r w:rsidR="004440A7">
        <w:t>estimated</w:t>
      </w:r>
      <w:r w:rsidR="009A5A3D">
        <w:t xml:space="preserve"> the LOHTD is provided in SD2. </w:t>
      </w:r>
      <w:r w:rsidR="00BE7F14">
        <w:t>The amount of low</w:t>
      </w:r>
      <w:r w:rsidR="002F5C6F">
        <w:t xml:space="preserve"> </w:t>
      </w:r>
      <w:r w:rsidR="00BE7F14">
        <w:t>THC hemp seed food</w:t>
      </w:r>
      <w:r w:rsidR="00B43AC8">
        <w:t>s</w:t>
      </w:r>
      <w:r w:rsidR="00BE7F14">
        <w:t xml:space="preserve"> that would need to be consumed to reach the LOHTD </w:t>
      </w:r>
      <w:r w:rsidR="00107F7D">
        <w:t xml:space="preserve">for CBD </w:t>
      </w:r>
      <w:r w:rsidR="00BE7F14">
        <w:t xml:space="preserve">is many orders of magnitude higher than is realistically possible. For example, 5 kg/day of hemp seed oil </w:t>
      </w:r>
      <w:r w:rsidR="00107F7D">
        <w:t xml:space="preserve">or </w:t>
      </w:r>
      <w:r w:rsidR="00BE7F14">
        <w:t xml:space="preserve">24 kg/day of hemp seeds would need to be consumed to reach the LOHTD. More detail on the dietary exposure estimate for CBD is included in </w:t>
      </w:r>
      <w:r w:rsidR="00BE7F14" w:rsidRPr="009A5A3D">
        <w:t>SD</w:t>
      </w:r>
      <w:r w:rsidR="009A5A3D">
        <w:t>1</w:t>
      </w:r>
      <w:r w:rsidR="00BE7F14">
        <w:t xml:space="preserve">. </w:t>
      </w:r>
    </w:p>
    <w:p w14:paraId="090C4FBA" w14:textId="09F2C1EE" w:rsidR="00BE7F14" w:rsidRDefault="00BE7F14" w:rsidP="00BE7F14">
      <w:pPr>
        <w:pStyle w:val="Heading4"/>
      </w:pPr>
      <w:r>
        <w:t>2.2.1.2</w:t>
      </w:r>
      <w:r>
        <w:tab/>
        <w:t>Risk management</w:t>
      </w:r>
    </w:p>
    <w:p w14:paraId="79F002FE" w14:textId="36637B04" w:rsidR="00BE7F14" w:rsidRDefault="00BE7F14" w:rsidP="001314EA">
      <w:r>
        <w:t>The dietary expo</w:t>
      </w:r>
      <w:r w:rsidR="00154A7C">
        <w:t>sure estimates for CBD indicate</w:t>
      </w:r>
      <w:r>
        <w:t xml:space="preserve"> that </w:t>
      </w:r>
      <w:r w:rsidR="00154A7C">
        <w:t>a</w:t>
      </w:r>
      <w:r>
        <w:t xml:space="preserve"> CBD</w:t>
      </w:r>
      <w:r w:rsidR="00154A7C">
        <w:t xml:space="preserve"> limit in the Code is</w:t>
      </w:r>
      <w:r>
        <w:t xml:space="preserve"> not necessary to protect pub</w:t>
      </w:r>
      <w:r w:rsidR="00FE623F">
        <w:t>lic health and safety because</w:t>
      </w:r>
      <w:r>
        <w:t xml:space="preserve"> the amount of low THC hemp seed food</w:t>
      </w:r>
      <w:r w:rsidR="009A16D0">
        <w:t>s</w:t>
      </w:r>
      <w:r>
        <w:t xml:space="preserve"> that would need to be consumed to reach a therapeutic dose is many orders of magnitude higher than is realistically possible. </w:t>
      </w:r>
      <w:r w:rsidR="004440A7">
        <w:t>Therefore, MLs for CBD would not serve a risk management purpose in relation to protecting public health and safety.</w:t>
      </w:r>
    </w:p>
    <w:p w14:paraId="07AFB281" w14:textId="425B1B86" w:rsidR="00BE7F14" w:rsidRDefault="00BE7F14" w:rsidP="00BE7F14">
      <w:pPr>
        <w:pStyle w:val="Heading3"/>
      </w:pPr>
      <w:bookmarkStart w:id="45" w:name="_Toc457391776"/>
      <w:r>
        <w:lastRenderedPageBreak/>
        <w:t>2.2.2</w:t>
      </w:r>
      <w:r>
        <w:tab/>
        <w:t>CBD limit in Code</w:t>
      </w:r>
      <w:bookmarkEnd w:id="45"/>
    </w:p>
    <w:p w14:paraId="6C862460" w14:textId="34000C8E" w:rsidR="00E57605" w:rsidRDefault="00E57605" w:rsidP="00E57605">
      <w:r>
        <w:rPr>
          <w:lang w:eastAsia="en-AU" w:bidi="ar-SA"/>
        </w:rPr>
        <w:t xml:space="preserve">FSANZ understands, in the event of </w:t>
      </w:r>
      <w:r w:rsidR="00DF5CEC">
        <w:rPr>
          <w:lang w:eastAsia="en-AU" w:bidi="ar-SA"/>
        </w:rPr>
        <w:t>low THC</w:t>
      </w:r>
      <w:r>
        <w:rPr>
          <w:lang w:eastAsia="en-AU" w:bidi="ar-SA"/>
        </w:rPr>
        <w:t xml:space="preserve"> hemp seed food</w:t>
      </w:r>
      <w:r w:rsidR="009A16D0">
        <w:rPr>
          <w:lang w:eastAsia="en-AU" w:bidi="ar-SA"/>
        </w:rPr>
        <w:t>s</w:t>
      </w:r>
      <w:r>
        <w:rPr>
          <w:lang w:eastAsia="en-AU" w:bidi="ar-SA"/>
        </w:rPr>
        <w:t xml:space="preserve"> being permitted for sale in Australia and New Zealand, the Forum wants to ensure that CBD-fortified products cannot be sold as food. The Forum has asked FSANZ to investigate establishing a CBD limit in the Code as a means of achieving a clear delineation between </w:t>
      </w:r>
      <w:r w:rsidR="00DF5CEC">
        <w:rPr>
          <w:lang w:eastAsia="en-AU" w:bidi="ar-SA"/>
        </w:rPr>
        <w:t>low THC</w:t>
      </w:r>
      <w:r>
        <w:rPr>
          <w:lang w:eastAsia="en-AU" w:bidi="ar-SA"/>
        </w:rPr>
        <w:t xml:space="preserve"> hemp seed foods and hemp based products that are intended to achieve a therapeutic effect, such as</w:t>
      </w:r>
      <w:r w:rsidRPr="00517DC1">
        <w:rPr>
          <w:lang w:eastAsia="en-AU" w:bidi="ar-SA"/>
        </w:rPr>
        <w:t xml:space="preserve"> </w:t>
      </w:r>
      <w:r>
        <w:rPr>
          <w:lang w:eastAsia="en-AU" w:bidi="ar-SA"/>
        </w:rPr>
        <w:t>CBD-fortified products.</w:t>
      </w:r>
    </w:p>
    <w:p w14:paraId="0ED7D3A3" w14:textId="68CE2106" w:rsidR="00836552" w:rsidRDefault="00836552" w:rsidP="001314EA"/>
    <w:p w14:paraId="24C22C76" w14:textId="103DEF7E" w:rsidR="004E2220" w:rsidRDefault="00836552" w:rsidP="004E2220">
      <w:r>
        <w:t xml:space="preserve">FSANZ established an intergovernmental advisory group in order to gain a better understanding of the Forum’s concern and to obtain views on the potential benefits of establishing a CBD limit in the Code. </w:t>
      </w:r>
      <w:r w:rsidR="004E2220">
        <w:t>FSANZ’s discussion with the intergovernmental advisory group identified the Forum’s concern</w:t>
      </w:r>
      <w:r w:rsidR="004E2220">
        <w:rPr>
          <w:lang w:eastAsia="en-AU" w:bidi="ar-SA"/>
        </w:rPr>
        <w:t xml:space="preserve"> relates to the potential for CBD-fortified products to be misused by consumers seeking to self-medicate for serious medical conditions such as epilepsy and to stop taking their prescribed medications. Although CBD-fortified products are not legally available in Australia and New Zealand, they are marketed internationally, sometimes side-by-side with low THC hemp seed food products (online). </w:t>
      </w:r>
    </w:p>
    <w:p w14:paraId="483067EF" w14:textId="77777777" w:rsidR="004E2220" w:rsidRDefault="004E2220" w:rsidP="004E2220"/>
    <w:p w14:paraId="68CCC58F" w14:textId="118050FF" w:rsidR="008B3FAD" w:rsidRDefault="00836552" w:rsidP="001314EA">
      <w:r>
        <w:t>Based on the views of the advisory group</w:t>
      </w:r>
      <w:r w:rsidR="00450726">
        <w:t xml:space="preserve"> and</w:t>
      </w:r>
      <w:r>
        <w:t xml:space="preserve"> other discussions FSANZ has conducted with stakeholders and consideration of FSANZ and other legislation, FSANZ has identified a number of issues associated with establishing a CBD limit in the Code in the context of differentiating between food and therapeutic goods. These issues are i</w:t>
      </w:r>
      <w:r w:rsidR="004E53E1">
        <w:t xml:space="preserve">dentified and discussed below. </w:t>
      </w:r>
    </w:p>
    <w:p w14:paraId="6E5BC525" w14:textId="59A9B181" w:rsidR="008B3FAD" w:rsidRDefault="003E035C" w:rsidP="008B3FAD">
      <w:pPr>
        <w:pStyle w:val="Heading4"/>
      </w:pPr>
      <w:r>
        <w:t>2.2.</w:t>
      </w:r>
      <w:r w:rsidR="008552D4">
        <w:t>2.1</w:t>
      </w:r>
      <w:r>
        <w:tab/>
      </w:r>
      <w:r w:rsidR="00836552">
        <w:t>Issues associated with establishing a</w:t>
      </w:r>
      <w:r>
        <w:t xml:space="preserve"> CBD limit in Code</w:t>
      </w:r>
    </w:p>
    <w:p w14:paraId="68F4410D" w14:textId="7D7089C7" w:rsidR="00056F8F" w:rsidRDefault="00056F8F" w:rsidP="00056F8F">
      <w:pPr>
        <w:pStyle w:val="Heading5"/>
      </w:pPr>
      <w:r>
        <w:t>Differentiating foods from therapeutic goods</w:t>
      </w:r>
    </w:p>
    <w:p w14:paraId="6A60D802" w14:textId="00DD0CBE" w:rsidR="0024507A" w:rsidRDefault="005E34CB" w:rsidP="0024507A">
      <w:r>
        <w:t xml:space="preserve">The FSANZ Act does not permit FSANZ to develop or vary a standard to designate a product or substance a therapeutic good. </w:t>
      </w:r>
      <w:r w:rsidR="0077340C">
        <w:t xml:space="preserve">Standards set under the FSANZ Act do not determine whether a product is a food or a therapeutic good. This is determined by provisions in the FSANZ Act and the </w:t>
      </w:r>
      <w:r w:rsidR="0077340C" w:rsidRPr="00154A7C">
        <w:rPr>
          <w:i/>
        </w:rPr>
        <w:t>Therapeutic Goods Act 1989</w:t>
      </w:r>
      <w:r w:rsidR="0077340C">
        <w:rPr>
          <w:i/>
        </w:rPr>
        <w:t>.</w:t>
      </w:r>
      <w:r>
        <w:t xml:space="preserve"> </w:t>
      </w:r>
      <w:r w:rsidR="00450726">
        <w:t>E</w:t>
      </w:r>
      <w:r w:rsidR="0024507A">
        <w:t xml:space="preserve">stablishing a CBD limit </w:t>
      </w:r>
      <w:r w:rsidR="004E2220">
        <w:t xml:space="preserve">that is </w:t>
      </w:r>
      <w:r w:rsidR="0024507A">
        <w:t>not based on evidence of needing to protect public health and safety may be a decision that is open to legal challenge</w:t>
      </w:r>
      <w:r w:rsidR="00450726">
        <w:t>, although t</w:t>
      </w:r>
      <w:r w:rsidR="0024507A">
        <w:t>he likelihood of legal challenge is not known</w:t>
      </w:r>
      <w:r w:rsidR="00450726">
        <w:t>.</w:t>
      </w:r>
    </w:p>
    <w:p w14:paraId="11BDCECE" w14:textId="77777777" w:rsidR="0024507A" w:rsidRDefault="0024507A" w:rsidP="008B3FAD"/>
    <w:p w14:paraId="45048AAF" w14:textId="26A75803" w:rsidR="004E2220" w:rsidRDefault="00450726" w:rsidP="0013202E">
      <w:r>
        <w:t>T</w:t>
      </w:r>
      <w:r w:rsidR="0013202E">
        <w:t>he draft variation prepared for A1039, and affirmed in the assessment of this proposal, would not permit the sale of CBD-fortified products as foods. CBD-fortified products contain added CBD that is sourced from parts of the cannabis plant that produce CBD (not the seeds). Only foods derived from low THC hemp seeds would be permitted under the FSANZ draft variation, which is drafted as an exception to the overarching prohibition on all cannabis species in the Code. Any substance derived from another part of the cannabis plant would not be permitted to be added to</w:t>
      </w:r>
      <w:r w:rsidR="001F5101">
        <w:t>,</w:t>
      </w:r>
      <w:r w:rsidR="0013202E">
        <w:t xml:space="preserve"> or sold as food</w:t>
      </w:r>
      <w:r w:rsidR="001F5101">
        <w:t>,</w:t>
      </w:r>
      <w:r w:rsidR="00B57358">
        <w:t xml:space="preserve"> and </w:t>
      </w:r>
      <w:r w:rsidR="0013202E">
        <w:t xml:space="preserve">would still be subject to the overarching prohibition on all cannabis species. </w:t>
      </w:r>
      <w:r w:rsidR="004E2220">
        <w:t xml:space="preserve">However, in order to remove doubt, FSANZ has included additional text to make it clear the draft variation does not permit </w:t>
      </w:r>
      <w:r w:rsidR="00ED0DD9">
        <w:rPr>
          <w:bCs/>
        </w:rPr>
        <w:t>CBD</w:t>
      </w:r>
      <w:r w:rsidR="004E2220">
        <w:rPr>
          <w:bCs/>
        </w:rPr>
        <w:t xml:space="preserve">, including </w:t>
      </w:r>
      <w:r w:rsidR="00ED0DD9">
        <w:rPr>
          <w:bCs/>
        </w:rPr>
        <w:t>CBD</w:t>
      </w:r>
      <w:r w:rsidR="004E2220" w:rsidRPr="002D770B">
        <w:t xml:space="preserve"> extracted or derived from seeds of low THC </w:t>
      </w:r>
      <w:r w:rsidR="004E2220" w:rsidRPr="002D770B">
        <w:rPr>
          <w:i/>
        </w:rPr>
        <w:t>C</w:t>
      </w:r>
      <w:r>
        <w:rPr>
          <w:i/>
        </w:rPr>
        <w:t>.</w:t>
      </w:r>
      <w:r w:rsidR="004E2220" w:rsidRPr="002D770B">
        <w:t xml:space="preserve"> </w:t>
      </w:r>
      <w:proofErr w:type="spellStart"/>
      <w:r w:rsidR="004E2220" w:rsidRPr="002D770B">
        <w:rPr>
          <w:i/>
        </w:rPr>
        <w:t>sativa</w:t>
      </w:r>
      <w:proofErr w:type="spellEnd"/>
      <w:r w:rsidR="004E2220">
        <w:t xml:space="preserve">, </w:t>
      </w:r>
      <w:r w:rsidR="004E2220" w:rsidRPr="00A83A5E">
        <w:rPr>
          <w:bCs/>
        </w:rPr>
        <w:t>to be</w:t>
      </w:r>
      <w:r w:rsidR="004E2220">
        <w:rPr>
          <w:b/>
          <w:bCs/>
        </w:rPr>
        <w:t xml:space="preserve"> </w:t>
      </w:r>
      <w:r w:rsidR="004E2220">
        <w:t xml:space="preserve">a food for sale or used as an ingredient in a food for sale. </w:t>
      </w:r>
      <w:r w:rsidR="000A306C">
        <w:t xml:space="preserve">The additional text in the draft variation refers to ‘cannabinoids’, rather than just CBD (which is one type of cannabinoid). Although CBD is of particular interest at present, there are a variety of other cannabinoids that may be naturally present in low THC hemp seed foods and may be of interest in future. </w:t>
      </w:r>
    </w:p>
    <w:p w14:paraId="2B698E0E" w14:textId="77777777" w:rsidR="0013202E" w:rsidRDefault="0013202E" w:rsidP="0013202E"/>
    <w:p w14:paraId="0B7B6ACF" w14:textId="4CE5121B" w:rsidR="0013202E" w:rsidRDefault="008B054D" w:rsidP="0013202E">
      <w:r>
        <w:t>The draft variation</w:t>
      </w:r>
      <w:r w:rsidR="0013202E">
        <w:t xml:space="preserve"> would permit the natural presence of cannabinoids in </w:t>
      </w:r>
      <w:r w:rsidR="009A16D0">
        <w:t xml:space="preserve">low THC </w:t>
      </w:r>
      <w:r w:rsidR="0013202E">
        <w:t xml:space="preserve">hemp seed foods due to contamination during processing. THC content would be limited to the </w:t>
      </w:r>
      <w:r w:rsidR="00D61A84">
        <w:t>MLs</w:t>
      </w:r>
      <w:r w:rsidR="0013202E">
        <w:t xml:space="preserve"> included in the draft variation. CBD and other cannabinoid content would not be restricted by specific </w:t>
      </w:r>
      <w:r w:rsidR="00450726">
        <w:t>MLs</w:t>
      </w:r>
      <w:r w:rsidR="0013202E">
        <w:t xml:space="preserve"> in the Code due to the lack of safety concern associated with exposure to these cannabinoids at the levels present in </w:t>
      </w:r>
      <w:r w:rsidR="00DF5CEC">
        <w:t>low THC</w:t>
      </w:r>
      <w:r w:rsidR="0013202E">
        <w:t xml:space="preserve"> hemp seed foods. </w:t>
      </w:r>
    </w:p>
    <w:p w14:paraId="18BD31C3" w14:textId="77777777" w:rsidR="0013202E" w:rsidRDefault="0013202E" w:rsidP="0013202E"/>
    <w:p w14:paraId="292D3467" w14:textId="23BED004" w:rsidR="007168FE" w:rsidRDefault="00CE2B1B" w:rsidP="008B3FAD">
      <w:pPr>
        <w:rPr>
          <w:lang w:eastAsia="en-AU" w:bidi="ar-SA"/>
        </w:rPr>
      </w:pPr>
      <w:r>
        <w:rPr>
          <w:lang w:eastAsia="en-AU" w:bidi="ar-SA"/>
        </w:rPr>
        <w:lastRenderedPageBreak/>
        <w:t xml:space="preserve">A review of products available online indicates that CBD-fortified products are packaged and marketed in a significantly different manner to </w:t>
      </w:r>
      <w:r w:rsidR="009A16D0">
        <w:rPr>
          <w:lang w:eastAsia="en-AU" w:bidi="ar-SA"/>
        </w:rPr>
        <w:t xml:space="preserve">low THC </w:t>
      </w:r>
      <w:r>
        <w:rPr>
          <w:lang w:eastAsia="en-AU" w:bidi="ar-SA"/>
        </w:rPr>
        <w:t xml:space="preserve">hemp seed foods, such that they would not be easily mistaken for foods. They are typically presented as premium products and are clearly labelled to contain CBD. The majority of products are ‘oil drops’ and tinctures supplied in small dropper bottles, whilst others are sold in capsule form. A number of products are labelled as dietary supplements. </w:t>
      </w:r>
    </w:p>
    <w:p w14:paraId="22B9C0D4" w14:textId="77777777" w:rsidR="007168FE" w:rsidRDefault="007168FE" w:rsidP="008B3FAD">
      <w:pPr>
        <w:rPr>
          <w:lang w:eastAsia="en-AU" w:bidi="ar-SA"/>
        </w:rPr>
      </w:pPr>
    </w:p>
    <w:p w14:paraId="22C22025" w14:textId="50051016" w:rsidR="005E34CB" w:rsidRDefault="004440A7" w:rsidP="008B3FAD">
      <w:pPr>
        <w:rPr>
          <w:lang w:eastAsia="en-AU" w:bidi="ar-SA"/>
        </w:rPr>
      </w:pPr>
      <w:r>
        <w:rPr>
          <w:lang w:eastAsia="en-AU" w:bidi="ar-SA"/>
        </w:rPr>
        <w:t xml:space="preserve">FSANZ understands that CBD-fortified </w:t>
      </w:r>
      <w:r w:rsidR="007168FE">
        <w:rPr>
          <w:lang w:eastAsia="en-AU" w:bidi="ar-SA"/>
        </w:rPr>
        <w:t xml:space="preserve">products </w:t>
      </w:r>
      <w:r>
        <w:rPr>
          <w:lang w:eastAsia="en-AU" w:bidi="ar-SA"/>
        </w:rPr>
        <w:t xml:space="preserve">are not permitted to be sold in Australia and New Zealand. If CBD-fortified products were permitted in </w:t>
      </w:r>
      <w:r w:rsidR="00442C4A">
        <w:rPr>
          <w:lang w:eastAsia="en-AU" w:bidi="ar-SA"/>
        </w:rPr>
        <w:t xml:space="preserve">the </w:t>
      </w:r>
      <w:r>
        <w:rPr>
          <w:lang w:eastAsia="en-AU" w:bidi="ar-SA"/>
        </w:rPr>
        <w:t>future FSANZ understands that these products, like other medicinal cannabis products, would only be available in Australia and New Zealand via prescription from specialist medical practitioner</w:t>
      </w:r>
      <w:r w:rsidR="007168FE">
        <w:rPr>
          <w:lang w:eastAsia="en-AU" w:bidi="ar-SA"/>
        </w:rPr>
        <w:t>s and potentially only after Ministerial permission is granted</w:t>
      </w:r>
      <w:r>
        <w:rPr>
          <w:lang w:eastAsia="en-AU" w:bidi="ar-SA"/>
        </w:rPr>
        <w:t>. This restricted access should address</w:t>
      </w:r>
      <w:r w:rsidR="007168FE">
        <w:rPr>
          <w:lang w:eastAsia="en-AU" w:bidi="ar-SA"/>
        </w:rPr>
        <w:t xml:space="preserve"> the potential for </w:t>
      </w:r>
      <w:r w:rsidR="00E1421D">
        <w:rPr>
          <w:lang w:eastAsia="en-AU" w:bidi="ar-SA"/>
        </w:rPr>
        <w:t>consumers seeking</w:t>
      </w:r>
      <w:r w:rsidR="007168FE">
        <w:rPr>
          <w:lang w:eastAsia="en-AU" w:bidi="ar-SA"/>
        </w:rPr>
        <w:t xml:space="preserve"> to self-medicate with these products. </w:t>
      </w:r>
      <w:r>
        <w:rPr>
          <w:lang w:eastAsia="en-AU" w:bidi="ar-SA"/>
        </w:rPr>
        <w:t xml:space="preserve"> </w:t>
      </w:r>
    </w:p>
    <w:p w14:paraId="39B37BCB" w14:textId="4B98E4D9" w:rsidR="0024507A" w:rsidRDefault="0013202E" w:rsidP="0013202E">
      <w:pPr>
        <w:pStyle w:val="Heading5"/>
      </w:pPr>
      <w:r>
        <w:t>Reference point for amending other legislation</w:t>
      </w:r>
    </w:p>
    <w:p w14:paraId="726E8FD5" w14:textId="706A3727" w:rsidR="00D078CA" w:rsidRDefault="008B3FAD" w:rsidP="00D078CA">
      <w:r>
        <w:t>In addition to the main concern of the Foru</w:t>
      </w:r>
      <w:r w:rsidR="009A16D0">
        <w:t xml:space="preserve">m, FSANZ’s discussion with the </w:t>
      </w:r>
      <w:r>
        <w:t xml:space="preserve">advisory group identified two potential benefits of establishing a CBD limit in the Code. </w:t>
      </w:r>
      <w:r w:rsidR="00DE7AE4">
        <w:t xml:space="preserve">The first potential benefit is that a CBD limit in the Code </w:t>
      </w:r>
      <w:r w:rsidR="005A6376">
        <w:t>may provide a consistent reference point for jurisdictions to set exceptions/exemptions in relevant drug control legislation</w:t>
      </w:r>
      <w:r w:rsidR="00D078CA">
        <w:t>. Consumption of CBD is not permitted in Australia and New Zealand, except for therapeutic use under special circumstances (medicinal cannabis).</w:t>
      </w:r>
      <w:r w:rsidR="00D078CA" w:rsidRPr="00D078CA">
        <w:t xml:space="preserve"> </w:t>
      </w:r>
      <w:r w:rsidR="00D078CA">
        <w:t xml:space="preserve">In order for the consumption of the low levels of CBD that may be present in </w:t>
      </w:r>
      <w:r w:rsidR="00DF5CEC">
        <w:t>low THC</w:t>
      </w:r>
      <w:r w:rsidR="00D078CA">
        <w:t xml:space="preserve"> hemp seed foods to be legalised, legislation other than the Code will need to be amended. </w:t>
      </w:r>
    </w:p>
    <w:p w14:paraId="4F36462F" w14:textId="77777777" w:rsidR="00D078CA" w:rsidRDefault="00D078CA" w:rsidP="00D078CA"/>
    <w:p w14:paraId="463FE100" w14:textId="2196BC3E" w:rsidR="00163D38" w:rsidRDefault="00D078CA" w:rsidP="00D078CA">
      <w:r>
        <w:t>FSANZ notes a CBD limit in the Code may provide a reference point for levels to be set in jurisdictions</w:t>
      </w:r>
      <w:r w:rsidR="008316EE">
        <w:t>’</w:t>
      </w:r>
      <w:r>
        <w:t xml:space="preserve"> drug control legislation, so that a consistent approach </w:t>
      </w:r>
      <w:r w:rsidR="001F5101">
        <w:t>could be</w:t>
      </w:r>
      <w:r>
        <w:t xml:space="preserve"> taken across each jurisdiction in Australia and New Zealand.</w:t>
      </w:r>
      <w:r w:rsidRPr="00D078CA">
        <w:t xml:space="preserve"> </w:t>
      </w:r>
      <w:r>
        <w:t xml:space="preserve">However, a CBD limit in the Code is not a prerequisite for these amendments to other legislation to be made. </w:t>
      </w:r>
    </w:p>
    <w:p w14:paraId="081F3389" w14:textId="77777777" w:rsidR="00163D38" w:rsidRDefault="00163D38" w:rsidP="00D078CA"/>
    <w:p w14:paraId="702F63EB" w14:textId="59EF6CBB" w:rsidR="00D078CA" w:rsidRDefault="00D078CA" w:rsidP="00D078CA">
      <w:r>
        <w:t xml:space="preserve">With respect to a consistent approach across jurisdictions, particularly in relation to CBD levels, jurisdictions could develop model provisions that could be incorporated in a </w:t>
      </w:r>
      <w:r w:rsidR="00B57358">
        <w:br/>
      </w:r>
      <w:r>
        <w:t>co-ordinated and consistent fashion.</w:t>
      </w:r>
      <w:r w:rsidR="00ED0DD9">
        <w:t xml:space="preserve"> Jurisdictions are currently investigating other legislation that may need to be amended to enable the legal consumption of </w:t>
      </w:r>
      <w:r w:rsidR="00DF5CEC">
        <w:t>low THC</w:t>
      </w:r>
      <w:r w:rsidR="00ED0DD9">
        <w:t xml:space="preserve"> hemp </w:t>
      </w:r>
      <w:r w:rsidR="00204369">
        <w:t>seed foods should FSANZ’s draft variation be approved.</w:t>
      </w:r>
    </w:p>
    <w:p w14:paraId="0FB51FE8" w14:textId="23AFC320" w:rsidR="0013202E" w:rsidRDefault="0013202E" w:rsidP="000E12E6">
      <w:pPr>
        <w:pStyle w:val="Heading5"/>
      </w:pPr>
      <w:r>
        <w:t>Protect against high</w:t>
      </w:r>
      <w:r w:rsidR="00D078CA">
        <w:t>er</w:t>
      </w:r>
      <w:r>
        <w:t xml:space="preserve"> CBD hemp crops</w:t>
      </w:r>
    </w:p>
    <w:p w14:paraId="4EFEA943" w14:textId="67C14E4B" w:rsidR="008B1276" w:rsidRDefault="00ED1E49" w:rsidP="008B3FAD">
      <w:r>
        <w:t xml:space="preserve">The second potential benefit of a CBD limit in the Code is that it </w:t>
      </w:r>
      <w:r w:rsidR="005A6376">
        <w:t xml:space="preserve">may provide some protection against the future development of hemp crops </w:t>
      </w:r>
      <w:r w:rsidR="00163D38">
        <w:t xml:space="preserve">that </w:t>
      </w:r>
      <w:r w:rsidR="005A6376">
        <w:t xml:space="preserve">contain higher levels of CBD (noting CBD limits are not currently proscribed in industrial hemp cultivation legislation). </w:t>
      </w:r>
      <w:r>
        <w:t>FSANZ notes that h</w:t>
      </w:r>
      <w:r w:rsidRPr="00ED1E49">
        <w:t xml:space="preserve">emp regulations already control the cultivation of hemp crops in Australia and New Zealand. </w:t>
      </w:r>
      <w:r>
        <w:t>If controls on the CBD content of hemp crops are considered necessary, h</w:t>
      </w:r>
      <w:r w:rsidRPr="00ED1E49">
        <w:t xml:space="preserve">emp legislation may be a more appropriate place </w:t>
      </w:r>
      <w:r w:rsidR="00D078CA">
        <w:t>to set</w:t>
      </w:r>
      <w:r w:rsidRPr="00ED1E49">
        <w:t xml:space="preserve"> controls on the levels of cannabinoids permitted to be present in hemp crops.</w:t>
      </w:r>
      <w:r w:rsidR="008B1276" w:rsidRPr="008B1276">
        <w:t xml:space="preserve"> </w:t>
      </w:r>
      <w:r w:rsidR="008B1276">
        <w:t>FSANZ considers a CBD limit for hemp seed foods is not the most appropriate way of controlling CBD content of hemp crops.</w:t>
      </w:r>
    </w:p>
    <w:p w14:paraId="7DA16DD2" w14:textId="3CDBC8C8" w:rsidR="00ED1E49" w:rsidRDefault="00D078CA" w:rsidP="00D078CA">
      <w:pPr>
        <w:pStyle w:val="Heading5"/>
      </w:pPr>
      <w:r>
        <w:t>International consistency</w:t>
      </w:r>
    </w:p>
    <w:p w14:paraId="159ED34E" w14:textId="391D6D48" w:rsidR="007151A4" w:rsidRDefault="007151A4" w:rsidP="007151A4">
      <w:r>
        <w:t>International jurisdictions have not set CBD limits for hemp foods (or for hemp cultivation). A CBD limit in the Code may pr</w:t>
      </w:r>
      <w:r w:rsidR="008B1276">
        <w:t>esent a trade barrier and impose</w:t>
      </w:r>
      <w:r>
        <w:t xml:space="preserve"> </w:t>
      </w:r>
      <w:r w:rsidR="008B1276">
        <w:t xml:space="preserve">additional </w:t>
      </w:r>
      <w:r>
        <w:t xml:space="preserve">compliance costs that are not </w:t>
      </w:r>
      <w:r w:rsidR="008B1276">
        <w:t>required</w:t>
      </w:r>
      <w:r>
        <w:t xml:space="preserve"> in other markets. </w:t>
      </w:r>
    </w:p>
    <w:p w14:paraId="3DACD746" w14:textId="77777777" w:rsidR="007151A4" w:rsidRDefault="007151A4" w:rsidP="007151A4">
      <w:pPr>
        <w:pStyle w:val="Heading3"/>
      </w:pPr>
      <w:bookmarkStart w:id="46" w:name="_Toc457391777"/>
      <w:r>
        <w:t>2.2.3</w:t>
      </w:r>
      <w:r>
        <w:tab/>
        <w:t>Conclusion</w:t>
      </w:r>
      <w:bookmarkEnd w:id="46"/>
    </w:p>
    <w:p w14:paraId="04BE25B5" w14:textId="7EE38071" w:rsidR="00154A7C" w:rsidRPr="00A11591" w:rsidRDefault="00154A7C" w:rsidP="00154A7C">
      <w:r>
        <w:t xml:space="preserve">FSANZ must take into account a number of factors </w:t>
      </w:r>
      <w:r w:rsidRPr="00D5792D">
        <w:t xml:space="preserve">in developing or varying regulatory </w:t>
      </w:r>
      <w:r w:rsidRPr="00D5792D">
        <w:lastRenderedPageBreak/>
        <w:t xml:space="preserve">measures. </w:t>
      </w:r>
      <w:r>
        <w:t xml:space="preserve">After consideration of all relevant factors, </w:t>
      </w:r>
      <w:r w:rsidRPr="00A11591">
        <w:t xml:space="preserve">FSANZ has decided not to propose </w:t>
      </w:r>
      <w:r>
        <w:t>a CBD limit</w:t>
      </w:r>
      <w:r w:rsidRPr="00A11591">
        <w:t xml:space="preserve"> in the Code for </w:t>
      </w:r>
      <w:r w:rsidR="00DF5CEC">
        <w:t>low THC</w:t>
      </w:r>
      <w:r>
        <w:t xml:space="preserve"> hemp seed foods </w:t>
      </w:r>
      <w:r w:rsidRPr="00A11591">
        <w:t xml:space="preserve">for the following reasons: </w:t>
      </w:r>
    </w:p>
    <w:p w14:paraId="0DB9316D" w14:textId="77777777" w:rsidR="00154A7C" w:rsidRPr="00A11591" w:rsidRDefault="00154A7C" w:rsidP="00154A7C"/>
    <w:p w14:paraId="53A5DBA4" w14:textId="5435A3BC" w:rsidR="00154A7C" w:rsidRDefault="00154A7C" w:rsidP="00ED4F74">
      <w:pPr>
        <w:pStyle w:val="FSBullet1"/>
      </w:pPr>
      <w:r>
        <w:t xml:space="preserve">A CBD limit in the Code is not necessary to protect public health and safety </w:t>
      </w:r>
      <w:r w:rsidR="00163D38">
        <w:t xml:space="preserve">because the CBD content of low THC hemp </w:t>
      </w:r>
      <w:r w:rsidR="001B7C6E">
        <w:t xml:space="preserve">seed </w:t>
      </w:r>
      <w:r w:rsidR="00163D38">
        <w:t>foods is not the limiting factor in protecting public safety</w:t>
      </w:r>
      <w:r w:rsidR="00E64C2F">
        <w:t xml:space="preserve"> for these foods</w:t>
      </w:r>
      <w:r w:rsidR="00583369">
        <w:t>.</w:t>
      </w:r>
      <w:r w:rsidR="00163D38">
        <w:t xml:space="preserve"> </w:t>
      </w:r>
    </w:p>
    <w:p w14:paraId="6D227D23" w14:textId="77777777" w:rsidR="00DB5008" w:rsidRPr="00DB5008" w:rsidRDefault="00DB5008" w:rsidP="00ED4F74">
      <w:pPr>
        <w:pStyle w:val="FSBullet1"/>
        <w:numPr>
          <w:ilvl w:val="0"/>
          <w:numId w:val="0"/>
        </w:numPr>
      </w:pPr>
    </w:p>
    <w:p w14:paraId="3B02315B" w14:textId="48D0A41A" w:rsidR="002F5C6F" w:rsidRPr="002F5C6F" w:rsidRDefault="00ED0DD9" w:rsidP="00ED4F74">
      <w:pPr>
        <w:pStyle w:val="FSBullet1"/>
      </w:pPr>
      <w:r>
        <w:t>If FSANZ establishes a CBD limit in the Code in order to differentiate between foods and therapeutic goods, and therefore not based on evidence of needing to protect public health and safety, this may be a decision t</w:t>
      </w:r>
      <w:r w:rsidR="002F5C6F">
        <w:t xml:space="preserve">hat is open to legal challenge. Standards set under the FSANZ Act do not determine whether a product is a food or a therapeutic good. This is determined by provisions in the FSANZ Act and the </w:t>
      </w:r>
      <w:r w:rsidR="002F5C6F" w:rsidRPr="002F5C6F">
        <w:rPr>
          <w:i/>
        </w:rPr>
        <w:t>Therapeutic Goods Act 1989.</w:t>
      </w:r>
    </w:p>
    <w:p w14:paraId="26E4BE42" w14:textId="77777777" w:rsidR="00ED0DD9" w:rsidRDefault="00ED0DD9" w:rsidP="00ED4F74">
      <w:pPr>
        <w:pStyle w:val="FSBullet1"/>
        <w:numPr>
          <w:ilvl w:val="0"/>
          <w:numId w:val="0"/>
        </w:numPr>
      </w:pPr>
    </w:p>
    <w:p w14:paraId="3063AD0A" w14:textId="2461D6F7" w:rsidR="00ED0DD9" w:rsidRPr="00ED0DD9" w:rsidRDefault="00ED0DD9" w:rsidP="00ED4F74">
      <w:pPr>
        <w:pStyle w:val="FSBullet1"/>
      </w:pPr>
      <w:r>
        <w:t xml:space="preserve">FSANZ’s draft variation would not permit the fortification of </w:t>
      </w:r>
      <w:r w:rsidR="00DF5CEC">
        <w:t>low THC</w:t>
      </w:r>
      <w:r>
        <w:t xml:space="preserve"> hemp seed foods with CBD. FSANZ has introduced additional clarification to ensure the draft variation does not permit </w:t>
      </w:r>
      <w:r>
        <w:rPr>
          <w:bCs/>
        </w:rPr>
        <w:t>CBD</w:t>
      </w:r>
      <w:r w:rsidR="000A306C">
        <w:rPr>
          <w:bCs/>
        </w:rPr>
        <w:t xml:space="preserve"> (or other cannabinoids)</w:t>
      </w:r>
      <w:r>
        <w:rPr>
          <w:bCs/>
        </w:rPr>
        <w:t>, including CBD</w:t>
      </w:r>
      <w:r w:rsidRPr="002D770B">
        <w:t xml:space="preserve"> extracted or derived from seeds of low THC </w:t>
      </w:r>
      <w:r w:rsidRPr="002D770B">
        <w:rPr>
          <w:i/>
        </w:rPr>
        <w:t>C</w:t>
      </w:r>
      <w:r w:rsidR="001F5101">
        <w:rPr>
          <w:i/>
        </w:rPr>
        <w:t>.</w:t>
      </w:r>
      <w:r w:rsidRPr="002D770B">
        <w:t xml:space="preserve"> </w:t>
      </w:r>
      <w:proofErr w:type="spellStart"/>
      <w:r w:rsidRPr="002D770B">
        <w:rPr>
          <w:i/>
        </w:rPr>
        <w:t>sativa</w:t>
      </w:r>
      <w:proofErr w:type="spellEnd"/>
      <w:r>
        <w:t xml:space="preserve">, </w:t>
      </w:r>
      <w:r w:rsidRPr="00A83A5E">
        <w:rPr>
          <w:bCs/>
        </w:rPr>
        <w:t>to be</w:t>
      </w:r>
      <w:r>
        <w:rPr>
          <w:b/>
          <w:bCs/>
        </w:rPr>
        <w:t xml:space="preserve"> </w:t>
      </w:r>
      <w:r>
        <w:t>a food for sale or used as an ingredient in a food for sale</w:t>
      </w:r>
      <w:r w:rsidR="00D823F5">
        <w:t>.</w:t>
      </w:r>
    </w:p>
    <w:p w14:paraId="54335ACA" w14:textId="77777777" w:rsidR="00D67325" w:rsidRDefault="00D67325" w:rsidP="00ED4F74">
      <w:pPr>
        <w:pStyle w:val="FSBullet1"/>
        <w:numPr>
          <w:ilvl w:val="0"/>
          <w:numId w:val="0"/>
        </w:numPr>
      </w:pPr>
    </w:p>
    <w:p w14:paraId="512ED857" w14:textId="5513EE5A" w:rsidR="00D67325" w:rsidRDefault="00ED0DD9" w:rsidP="00ED4F74">
      <w:pPr>
        <w:pStyle w:val="FSBullet1"/>
      </w:pPr>
      <w:r>
        <w:t xml:space="preserve">A CBD limit in the Code is not a requirement for other legislation to be amended. </w:t>
      </w:r>
      <w:r w:rsidR="00B57358">
        <w:br/>
      </w:r>
      <w:r w:rsidR="00D67325">
        <w:t xml:space="preserve">If </w:t>
      </w:r>
      <w:r w:rsidR="00DF5CEC">
        <w:t>low THC</w:t>
      </w:r>
      <w:r w:rsidR="00D67325">
        <w:t xml:space="preserve"> hemp seed foods are permitted for sale in Australia and New Zealand, other legislation (other than the Code) will need to be amended to permit the consumption of low levels of CBD (and THC) that may be present in these foods. This will need to occur irrespective of whether </w:t>
      </w:r>
      <w:r w:rsidR="00163D38">
        <w:t xml:space="preserve">or not </w:t>
      </w:r>
      <w:r w:rsidR="00D67325">
        <w:t xml:space="preserve">a CBD limit is established in the Code. </w:t>
      </w:r>
    </w:p>
    <w:p w14:paraId="242E5803" w14:textId="77777777" w:rsidR="00D67325" w:rsidRDefault="00D67325" w:rsidP="00ED4F74">
      <w:pPr>
        <w:pStyle w:val="FSBullet1"/>
        <w:numPr>
          <w:ilvl w:val="0"/>
          <w:numId w:val="0"/>
        </w:numPr>
      </w:pPr>
    </w:p>
    <w:p w14:paraId="2AA349F1" w14:textId="3113D926" w:rsidR="00D67325" w:rsidRDefault="00D67325" w:rsidP="00ED4F74">
      <w:pPr>
        <w:pStyle w:val="FSBullet1"/>
      </w:pPr>
      <w:r>
        <w:t xml:space="preserve">A CBD limit in the Code may not be the most appropriate method of protecting against the development of </w:t>
      </w:r>
      <w:r w:rsidR="00163D38">
        <w:t xml:space="preserve">hemp </w:t>
      </w:r>
      <w:r w:rsidR="00706334">
        <w:t>crops with</w:t>
      </w:r>
      <w:r w:rsidR="00163D38">
        <w:t xml:space="preserve"> </w:t>
      </w:r>
      <w:r>
        <w:t xml:space="preserve">higher CBD levels in in </w:t>
      </w:r>
      <w:r w:rsidR="00163D38">
        <w:t xml:space="preserve">the </w:t>
      </w:r>
      <w:r>
        <w:t>future. Industrial hemp legislation in Australia and New Zealand would appear to be a more appropriate method of controlling ca</w:t>
      </w:r>
      <w:r w:rsidR="00ED0DD9">
        <w:t>nnabinoid levels in hemp crops; an approach that is currently taken to address THC levels in domestic hemp crop cultivation.</w:t>
      </w:r>
    </w:p>
    <w:p w14:paraId="1FBD59F2" w14:textId="77777777" w:rsidR="00ED0DD9" w:rsidRDefault="00ED0DD9" w:rsidP="00ED4F74">
      <w:pPr>
        <w:pStyle w:val="FSBullet1"/>
        <w:numPr>
          <w:ilvl w:val="0"/>
          <w:numId w:val="0"/>
        </w:numPr>
      </w:pPr>
    </w:p>
    <w:p w14:paraId="2D73C21B" w14:textId="480EC172" w:rsidR="00BA648E" w:rsidRDefault="00ED0DD9" w:rsidP="00ED4F74">
      <w:pPr>
        <w:pStyle w:val="FSBullet1"/>
      </w:pPr>
      <w:r>
        <w:t xml:space="preserve">A CBD limit in the Code may present a trade barrier and impose additional compliance costs that are not required in international markets. International jurisdictions have not set CBD limits for hemp foods. </w:t>
      </w:r>
    </w:p>
    <w:p w14:paraId="733DA2F2" w14:textId="21A38966" w:rsidR="00A321AD" w:rsidRDefault="00A321AD" w:rsidP="00057567">
      <w:pPr>
        <w:pStyle w:val="Heading2"/>
      </w:pPr>
      <w:bookmarkStart w:id="47" w:name="_Toc457391778"/>
      <w:r>
        <w:t>2.3</w:t>
      </w:r>
      <w:r>
        <w:tab/>
        <w:t>Cannabinoid acid precursors</w:t>
      </w:r>
      <w:bookmarkEnd w:id="47"/>
    </w:p>
    <w:p w14:paraId="12A66E66" w14:textId="0103C105" w:rsidR="00B9684A" w:rsidRDefault="0000602B" w:rsidP="0000602B">
      <w:pPr>
        <w:rPr>
          <w:lang w:eastAsia="en-AU" w:bidi="ar-SA"/>
        </w:rPr>
      </w:pPr>
      <w:r>
        <w:rPr>
          <w:lang w:eastAsia="en-AU" w:bidi="ar-SA"/>
        </w:rPr>
        <w:t xml:space="preserve">The Forum </w:t>
      </w:r>
      <w:r w:rsidR="00B57358">
        <w:rPr>
          <w:lang w:eastAsia="en-AU" w:bidi="ar-SA"/>
        </w:rPr>
        <w:t xml:space="preserve">asked </w:t>
      </w:r>
      <w:r>
        <w:rPr>
          <w:lang w:eastAsia="en-AU" w:bidi="ar-SA"/>
        </w:rPr>
        <w:t xml:space="preserve">FSANZ </w:t>
      </w:r>
      <w:r w:rsidR="00B57358">
        <w:rPr>
          <w:lang w:eastAsia="en-AU" w:bidi="ar-SA"/>
        </w:rPr>
        <w:t xml:space="preserve">to </w:t>
      </w:r>
      <w:r>
        <w:rPr>
          <w:lang w:eastAsia="en-AU" w:bidi="ar-SA"/>
        </w:rPr>
        <w:t xml:space="preserve">include the respective acid precursors in any cannabinoid limits that are set. </w:t>
      </w:r>
      <w:r w:rsidR="00921109">
        <w:rPr>
          <w:lang w:eastAsia="en-AU" w:bidi="ar-SA"/>
        </w:rPr>
        <w:t xml:space="preserve">Only THC and CBD were identified by the Forum as cannabinoids that may require limits in the Code. </w:t>
      </w:r>
      <w:r>
        <w:rPr>
          <w:lang w:eastAsia="en-AU" w:bidi="ar-SA"/>
        </w:rPr>
        <w:t xml:space="preserve">Noting FSANZ’s conclusion in section 2.2.3 relating to CBD, the only </w:t>
      </w:r>
      <w:r w:rsidR="008316EE">
        <w:rPr>
          <w:lang w:eastAsia="en-AU" w:bidi="ar-SA"/>
        </w:rPr>
        <w:t>MLs</w:t>
      </w:r>
      <w:r>
        <w:rPr>
          <w:lang w:eastAsia="en-AU" w:bidi="ar-SA"/>
        </w:rPr>
        <w:t xml:space="preserve"> FSANZ is proposing </w:t>
      </w:r>
      <w:r w:rsidR="00894CBD">
        <w:rPr>
          <w:lang w:eastAsia="en-AU" w:bidi="ar-SA"/>
        </w:rPr>
        <w:t>for hemp seed foods apply</w:t>
      </w:r>
      <w:r>
        <w:rPr>
          <w:lang w:eastAsia="en-AU" w:bidi="ar-SA"/>
        </w:rPr>
        <w:t xml:space="preserve"> to THC. FSANZ has therefore considered whether the </w:t>
      </w:r>
      <w:r w:rsidR="008316EE">
        <w:rPr>
          <w:lang w:eastAsia="en-AU" w:bidi="ar-SA"/>
        </w:rPr>
        <w:t>MLs</w:t>
      </w:r>
      <w:r>
        <w:rPr>
          <w:lang w:eastAsia="en-AU" w:bidi="ar-SA"/>
        </w:rPr>
        <w:t xml:space="preserve"> for THC set in previous assessments need to be amended to take into account THC-</w:t>
      </w:r>
      <w:r w:rsidR="00E90B30">
        <w:rPr>
          <w:lang w:eastAsia="en-AU" w:bidi="ar-SA"/>
        </w:rPr>
        <w:t xml:space="preserve">A (the precursor acid of THC). </w:t>
      </w:r>
    </w:p>
    <w:p w14:paraId="19DAC967" w14:textId="6AD1572C" w:rsidR="00A321AD" w:rsidRDefault="00A321AD" w:rsidP="00057567">
      <w:pPr>
        <w:pStyle w:val="Heading3"/>
      </w:pPr>
      <w:bookmarkStart w:id="48" w:name="_Toc457391779"/>
      <w:r>
        <w:t>2.3.1</w:t>
      </w:r>
      <w:r>
        <w:tab/>
        <w:t>Risk assessment</w:t>
      </w:r>
      <w:bookmarkEnd w:id="48"/>
    </w:p>
    <w:p w14:paraId="2C6B1559" w14:textId="7B85FAD9" w:rsidR="003345A2" w:rsidRDefault="0068370C" w:rsidP="003345A2">
      <w:pPr>
        <w:pBdr>
          <w:top w:val="single" w:sz="4" w:space="1" w:color="auto"/>
          <w:left w:val="single" w:sz="4" w:space="4" w:color="auto"/>
          <w:bottom w:val="single" w:sz="4" w:space="1" w:color="auto"/>
          <w:right w:val="single" w:sz="4" w:space="4" w:color="auto"/>
        </w:pBdr>
      </w:pPr>
      <w:r>
        <w:t>R</w:t>
      </w:r>
      <w:r w:rsidR="00B44742">
        <w:t xml:space="preserve">isk </w:t>
      </w:r>
      <w:r>
        <w:t>A</w:t>
      </w:r>
      <w:r w:rsidR="00B44742">
        <w:t>ssessment</w:t>
      </w:r>
      <w:r>
        <w:t xml:space="preserve"> Question: </w:t>
      </w:r>
    </w:p>
    <w:p w14:paraId="70B891BD" w14:textId="77777777" w:rsidR="003345A2" w:rsidRDefault="003345A2" w:rsidP="003345A2">
      <w:pPr>
        <w:pBdr>
          <w:top w:val="single" w:sz="4" w:space="1" w:color="auto"/>
          <w:left w:val="single" w:sz="4" w:space="4" w:color="auto"/>
          <w:bottom w:val="single" w:sz="4" w:space="1" w:color="auto"/>
          <w:right w:val="single" w:sz="4" w:space="4" w:color="auto"/>
        </w:pBdr>
      </w:pPr>
    </w:p>
    <w:p w14:paraId="76344357" w14:textId="765B58FE" w:rsidR="0068370C" w:rsidRDefault="003345A2" w:rsidP="003345A2">
      <w:pPr>
        <w:pBdr>
          <w:top w:val="single" w:sz="4" w:space="1" w:color="auto"/>
          <w:left w:val="single" w:sz="4" w:space="4" w:color="auto"/>
          <w:bottom w:val="single" w:sz="4" w:space="1" w:color="auto"/>
          <w:right w:val="single" w:sz="4" w:space="4" w:color="auto"/>
        </w:pBdr>
      </w:pPr>
      <w:r>
        <w:t xml:space="preserve">Will levels of THC-A present in </w:t>
      </w:r>
      <w:r w:rsidR="00DF5CEC">
        <w:t>low THC</w:t>
      </w:r>
      <w:r w:rsidR="009A2B30">
        <w:t xml:space="preserve"> </w:t>
      </w:r>
      <w:r>
        <w:t>hemp seed food</w:t>
      </w:r>
      <w:r w:rsidR="008E1E50">
        <w:t>s</w:t>
      </w:r>
      <w:r>
        <w:t xml:space="preserve"> impact on the </w:t>
      </w:r>
      <w:r w:rsidR="008316EE">
        <w:t>MLs</w:t>
      </w:r>
      <w:r>
        <w:t xml:space="preserve"> FSANZ has </w:t>
      </w:r>
      <w:r w:rsidR="008316EE">
        <w:t xml:space="preserve">proposed </w:t>
      </w:r>
      <w:r>
        <w:t>for THC</w:t>
      </w:r>
      <w:r w:rsidR="008316EE">
        <w:t xml:space="preserve"> in the assessment of previous applications</w:t>
      </w:r>
      <w:r>
        <w:t xml:space="preserve">? </w:t>
      </w:r>
    </w:p>
    <w:p w14:paraId="22A4AE00" w14:textId="77777777" w:rsidR="0000602B" w:rsidRDefault="0000602B" w:rsidP="001314EA"/>
    <w:p w14:paraId="796D227F" w14:textId="592491C2" w:rsidR="00A321AD" w:rsidRPr="006E5808" w:rsidRDefault="009A2B30" w:rsidP="001314EA">
      <w:r w:rsidRPr="006E5808">
        <w:t>Delta 9-tetrahydrocannabolic acid (THC-A) is not psychoactive, but is converted to THC quickly at sufficient temperature (160</w:t>
      </w:r>
      <w:r w:rsidRPr="006E5808">
        <w:rPr>
          <w:vertAlign w:val="superscript"/>
        </w:rPr>
        <w:t>0</w:t>
      </w:r>
      <w:r w:rsidRPr="006E5808">
        <w:t xml:space="preserve">C), with slower, more gradual conversion at room temperature. Both THC and THC-A can be present in </w:t>
      </w:r>
      <w:r w:rsidR="00DF5CEC">
        <w:t>low THC</w:t>
      </w:r>
      <w:r w:rsidRPr="006E5808">
        <w:t xml:space="preserve"> hemp seed foods</w:t>
      </w:r>
      <w:r w:rsidR="00542B00">
        <w:t xml:space="preserve"> as a result </w:t>
      </w:r>
      <w:r w:rsidR="00542B00">
        <w:lastRenderedPageBreak/>
        <w:t>of contamination during processing</w:t>
      </w:r>
      <w:r w:rsidRPr="006E5808">
        <w:t>.</w:t>
      </w:r>
      <w:r w:rsidR="00E64C2F">
        <w:t xml:space="preserve"> </w:t>
      </w:r>
      <w:r w:rsidR="00E64C2F" w:rsidRPr="006E5808">
        <w:t xml:space="preserve">If the food is stored for a significant amount of time, or perhaps more importantly, is heated by the consumer, some of the THC-A may be converted to THC. </w:t>
      </w:r>
      <w:r w:rsidR="00542B00">
        <w:t>The presence of THC-</w:t>
      </w:r>
      <w:r w:rsidR="007168FE">
        <w:t xml:space="preserve">A in </w:t>
      </w:r>
      <w:r w:rsidR="00DF5CEC">
        <w:t>low THC</w:t>
      </w:r>
      <w:r w:rsidR="007168FE">
        <w:t xml:space="preserve"> hemp</w:t>
      </w:r>
      <w:r w:rsidR="00542B00">
        <w:t xml:space="preserve"> seed foods may result in consumers having a greater potential to exceed the TDI for THC. </w:t>
      </w:r>
    </w:p>
    <w:p w14:paraId="7C0A288B" w14:textId="37655109" w:rsidR="00A321AD" w:rsidRDefault="00A321AD" w:rsidP="00057567">
      <w:pPr>
        <w:pStyle w:val="Heading3"/>
      </w:pPr>
      <w:bookmarkStart w:id="49" w:name="_Toc457391780"/>
      <w:r w:rsidRPr="006E5808">
        <w:t>2.3.2</w:t>
      </w:r>
      <w:r w:rsidRPr="006E5808">
        <w:tab/>
        <w:t>Risk management</w:t>
      </w:r>
      <w:bookmarkEnd w:id="49"/>
    </w:p>
    <w:p w14:paraId="39C30EDA" w14:textId="680D4729" w:rsidR="0061527B" w:rsidRDefault="00542B00" w:rsidP="001314EA">
      <w:r>
        <w:t xml:space="preserve">FSANZ considers the </w:t>
      </w:r>
      <w:r w:rsidR="007168FE">
        <w:t>MLs</w:t>
      </w:r>
      <w:r>
        <w:t xml:space="preserve"> for THC in </w:t>
      </w:r>
      <w:r w:rsidR="00DF5CEC">
        <w:t>low THC</w:t>
      </w:r>
      <w:r>
        <w:t xml:space="preserve"> hemp seed foods need to </w:t>
      </w:r>
      <w:r w:rsidR="00E64C2F">
        <w:t xml:space="preserve">be set such that estimated dietary exposures to THC do not </w:t>
      </w:r>
      <w:r>
        <w:t xml:space="preserve">exceed the TDI for THC. Noting that THC-A can be converted to THC, the </w:t>
      </w:r>
      <w:r w:rsidR="007168FE">
        <w:t>MLs</w:t>
      </w:r>
      <w:r w:rsidR="002B182A">
        <w:t xml:space="preserve"> should </w:t>
      </w:r>
      <w:r w:rsidR="008E1E50">
        <w:t>be set so that the THC</w:t>
      </w:r>
      <w:r w:rsidR="00EE3114">
        <w:t xml:space="preserve">-A content is </w:t>
      </w:r>
      <w:r w:rsidR="002118AE">
        <w:t>considered</w:t>
      </w:r>
      <w:r w:rsidR="002B182A">
        <w:t xml:space="preserve">. </w:t>
      </w:r>
      <w:r w:rsidR="003671B9">
        <w:t xml:space="preserve">The rate of conversion of THC-A to THC may vary for different </w:t>
      </w:r>
      <w:r w:rsidR="00DF5CEC">
        <w:t>low THC</w:t>
      </w:r>
      <w:r w:rsidR="003671B9">
        <w:t xml:space="preserve"> hemp seed foods. Conversion will be much faster for foods that are heated, either during processing or by consumers after purchase. Products that are heated during processing may not present a significant issue in relation </w:t>
      </w:r>
      <w:r w:rsidR="0061527B">
        <w:t xml:space="preserve">to </w:t>
      </w:r>
      <w:r w:rsidR="00E64C2F">
        <w:t>determining if they are compliant with MLs (were they to be established)</w:t>
      </w:r>
      <w:r w:rsidR="0061527B">
        <w:t xml:space="preserve"> because there may already </w:t>
      </w:r>
      <w:r w:rsidR="00E64C2F">
        <w:t xml:space="preserve">have been </w:t>
      </w:r>
      <w:r w:rsidR="0061527B">
        <w:t>a significant conversion of THC-A to THC</w:t>
      </w:r>
      <w:r w:rsidR="00E64C2F">
        <w:t xml:space="preserve"> prior to analysis </w:t>
      </w:r>
      <w:r w:rsidR="0061527B">
        <w:t xml:space="preserve">and the </w:t>
      </w:r>
      <w:r w:rsidR="004531AD">
        <w:t>MLs</w:t>
      </w:r>
      <w:r w:rsidR="0061527B">
        <w:t xml:space="preserve"> would apply to food for sale. </w:t>
      </w:r>
    </w:p>
    <w:p w14:paraId="08560B04" w14:textId="77777777" w:rsidR="0061527B" w:rsidRDefault="0061527B" w:rsidP="001314EA"/>
    <w:p w14:paraId="68B553A3" w14:textId="399D90F4" w:rsidR="003671B9" w:rsidRDefault="00942E72" w:rsidP="001314EA">
      <w:r>
        <w:t>However</w:t>
      </w:r>
      <w:r w:rsidR="0061527B">
        <w:t xml:space="preserve"> the conversion of THC-A to THC may be more of a concern for products that are heated by consumers prior to consumption</w:t>
      </w:r>
      <w:r>
        <w:t>, so that the THC-A content of a low THC hemp seed food may need to be taken into account</w:t>
      </w:r>
      <w:r w:rsidR="002118AE">
        <w:t>.</w:t>
      </w:r>
    </w:p>
    <w:p w14:paraId="4BCF87B8" w14:textId="77777777" w:rsidR="0061527B" w:rsidRDefault="0061527B" w:rsidP="001314EA"/>
    <w:p w14:paraId="53A8CA8D" w14:textId="7E24EB76" w:rsidR="000332B9" w:rsidRDefault="000332B9" w:rsidP="001314EA">
      <w:r>
        <w:t xml:space="preserve">FSANZ also notes that some analytical methods for detecting THC and THC-A in </w:t>
      </w:r>
      <w:r w:rsidR="00DF5CEC">
        <w:t>low THC</w:t>
      </w:r>
      <w:r>
        <w:t xml:space="preserve"> hemp seed foods include a heating step of samples. Therefore, it is possible that some analytical detection methods may also convert some THC-A to THC, resulting in detection of higher levels of THC than may </w:t>
      </w:r>
      <w:r w:rsidR="008E1E50">
        <w:t xml:space="preserve">have initially </w:t>
      </w:r>
      <w:r>
        <w:t>been present in the original sample.</w:t>
      </w:r>
      <w:r w:rsidR="002118AE">
        <w:t xml:space="preserve"> MLs for THC will need to account for the variability and uncertainty in THC/THC-A levels and conversion rates. </w:t>
      </w:r>
    </w:p>
    <w:p w14:paraId="682015DF" w14:textId="77777777" w:rsidR="00583369" w:rsidRDefault="00583369" w:rsidP="001314EA"/>
    <w:p w14:paraId="7B22A6C5" w14:textId="3127520F" w:rsidR="00B44742" w:rsidRDefault="002B182A" w:rsidP="001314EA">
      <w:r>
        <w:t xml:space="preserve">FSANZ has considered two potential options for incorporating THC-A into </w:t>
      </w:r>
      <w:r w:rsidR="007168FE">
        <w:t>MLs</w:t>
      </w:r>
      <w:r>
        <w:t xml:space="preserve"> for THC</w:t>
      </w:r>
      <w:r w:rsidR="00B44742">
        <w:t>. These options are discussed below.</w:t>
      </w:r>
    </w:p>
    <w:p w14:paraId="63347FBB" w14:textId="290B93B2" w:rsidR="00B44742" w:rsidRDefault="00B451F8" w:rsidP="003671B9">
      <w:pPr>
        <w:pStyle w:val="Heading5"/>
      </w:pPr>
      <w:r>
        <w:t xml:space="preserve">Total THC </w:t>
      </w:r>
      <w:r w:rsidR="007168FE">
        <w:t>MLs</w:t>
      </w:r>
    </w:p>
    <w:p w14:paraId="73A729EA" w14:textId="49BCCAD3" w:rsidR="00B15470" w:rsidRDefault="00B451F8" w:rsidP="001314EA">
      <w:r>
        <w:t xml:space="preserve">This option would maintain the previously </w:t>
      </w:r>
      <w:r w:rsidR="00942E72">
        <w:t xml:space="preserve">proposed </w:t>
      </w:r>
      <w:r w:rsidR="007168FE">
        <w:t>MLs</w:t>
      </w:r>
      <w:r>
        <w:t xml:space="preserve"> for THC in </w:t>
      </w:r>
      <w:r w:rsidR="00DF5CEC">
        <w:t>low THC</w:t>
      </w:r>
      <w:r>
        <w:t xml:space="preserve"> hemp seeds (5 mg/kg), hemp seed oil (10 mg/kg), processed hemp seed products (5 mg/kg) and hemp seed based beverages (0.2 mg/kg). However, the </w:t>
      </w:r>
      <w:r w:rsidR="007168FE">
        <w:t>MLs</w:t>
      </w:r>
      <w:r>
        <w:t xml:space="preserve"> would be for total THC, defined as </w:t>
      </w:r>
      <w:r w:rsidR="00393DD5">
        <w:t xml:space="preserve">the combined amount of </w:t>
      </w:r>
      <w:r>
        <w:t xml:space="preserve">THC </w:t>
      </w:r>
      <w:r w:rsidR="00393DD5">
        <w:t>and</w:t>
      </w:r>
      <w:r>
        <w:t xml:space="preserve"> THC-A. </w:t>
      </w:r>
      <w:r w:rsidR="000332B9">
        <w:t xml:space="preserve">This option would mitigate any potential uncertainty relating to </w:t>
      </w:r>
      <w:r w:rsidR="00393DD5">
        <w:t xml:space="preserve">levels of THC and THC-A in </w:t>
      </w:r>
      <w:r w:rsidR="00DF5CEC">
        <w:t>low THC</w:t>
      </w:r>
      <w:r w:rsidR="00393DD5">
        <w:t xml:space="preserve"> hemp seed foods and </w:t>
      </w:r>
      <w:r w:rsidR="000332B9">
        <w:t xml:space="preserve">rates of conversion of THC-A to THC. If the total level of THC-A and THC </w:t>
      </w:r>
      <w:r w:rsidR="00942E72">
        <w:t xml:space="preserve">in a food </w:t>
      </w:r>
      <w:r w:rsidR="000332B9">
        <w:t xml:space="preserve">is below the </w:t>
      </w:r>
      <w:r w:rsidR="007168FE">
        <w:t>ML</w:t>
      </w:r>
      <w:r w:rsidR="00942E72">
        <w:t xml:space="preserve"> for total THC</w:t>
      </w:r>
      <w:r w:rsidR="00393DD5">
        <w:t>,</w:t>
      </w:r>
      <w:r w:rsidR="000332B9">
        <w:t xml:space="preserve"> any conversion of THC-A to THC </w:t>
      </w:r>
      <w:r w:rsidR="00942E72">
        <w:t xml:space="preserve">would </w:t>
      </w:r>
      <w:r w:rsidR="000332B9">
        <w:t xml:space="preserve">not result in a level of THC that is greater than the </w:t>
      </w:r>
      <w:r w:rsidR="007168FE">
        <w:t>ML</w:t>
      </w:r>
      <w:r w:rsidR="00942E72">
        <w:t xml:space="preserve"> and would be </w:t>
      </w:r>
      <w:r w:rsidR="000332B9">
        <w:t>protective of consumers</w:t>
      </w:r>
      <w:r w:rsidR="00942E72">
        <w:t>.</w:t>
      </w:r>
      <w:r w:rsidR="000332B9">
        <w:t xml:space="preserve"> </w:t>
      </w:r>
    </w:p>
    <w:p w14:paraId="3D48CC7E" w14:textId="255D3F96" w:rsidR="00B451F8" w:rsidRDefault="00B451F8" w:rsidP="003671B9">
      <w:pPr>
        <w:pStyle w:val="Heading5"/>
      </w:pPr>
      <w:r>
        <w:t xml:space="preserve">Separate THC and THC-A </w:t>
      </w:r>
      <w:r w:rsidR="007168FE">
        <w:t>MLs</w:t>
      </w:r>
    </w:p>
    <w:p w14:paraId="7E015609" w14:textId="6C07F1C7" w:rsidR="00752A1C" w:rsidRDefault="00331BCC" w:rsidP="001314EA">
      <w:r>
        <w:t xml:space="preserve">This option would result in </w:t>
      </w:r>
      <w:r w:rsidR="003671B9">
        <w:t xml:space="preserve">separate </w:t>
      </w:r>
      <w:r w:rsidR="007168FE">
        <w:t>MLs</w:t>
      </w:r>
      <w:r>
        <w:t xml:space="preserve"> </w:t>
      </w:r>
      <w:r w:rsidR="00B15470">
        <w:t xml:space="preserve">for THC and for THC-A </w:t>
      </w:r>
      <w:r>
        <w:t xml:space="preserve">in </w:t>
      </w:r>
      <w:r w:rsidR="00DF5CEC">
        <w:t>low THC</w:t>
      </w:r>
      <w:r>
        <w:t xml:space="preserve"> hemp seed foods</w:t>
      </w:r>
      <w:r w:rsidR="00942E72">
        <w:t>.</w:t>
      </w:r>
      <w:r w:rsidR="00662464">
        <w:t xml:space="preserve"> </w:t>
      </w:r>
      <w:r w:rsidR="00B15470">
        <w:t xml:space="preserve">The </w:t>
      </w:r>
      <w:r w:rsidR="007168FE">
        <w:t>MLs</w:t>
      </w:r>
      <w:r w:rsidR="00B15470">
        <w:t xml:space="preserve"> would need to take into account the potential for THC-A to be converted to THC, particularly for products that can be stored for a long period of time or are intended to be heated by consumers after purchase</w:t>
      </w:r>
      <w:r w:rsidR="00662464">
        <w:t>.</w:t>
      </w:r>
      <w:r w:rsidR="00662464" w:rsidDel="00662464">
        <w:t xml:space="preserve"> </w:t>
      </w:r>
      <w:r w:rsidR="002118AE">
        <w:t xml:space="preserve">Separate </w:t>
      </w:r>
      <w:r w:rsidR="007168FE">
        <w:t>MLs</w:t>
      </w:r>
      <w:r w:rsidR="00B15470">
        <w:t xml:space="preserve"> for each type of </w:t>
      </w:r>
      <w:r w:rsidR="00DF5CEC">
        <w:t>low THC</w:t>
      </w:r>
      <w:r w:rsidR="00B15470">
        <w:t xml:space="preserve"> hemp seed food would need to be below the </w:t>
      </w:r>
      <w:r w:rsidR="007168FE">
        <w:t>MLs</w:t>
      </w:r>
      <w:r w:rsidR="00B15470">
        <w:t xml:space="preserve"> </w:t>
      </w:r>
      <w:r w:rsidR="00942E72">
        <w:t xml:space="preserve">for THC </w:t>
      </w:r>
      <w:r w:rsidR="00B15470">
        <w:t>previously proposed by FSANZ</w:t>
      </w:r>
      <w:r w:rsidR="00337BF7">
        <w:t xml:space="preserve"> so that estimated dietary </w:t>
      </w:r>
      <w:r w:rsidR="00FE1B9E">
        <w:t>e</w:t>
      </w:r>
      <w:r w:rsidR="00337BF7">
        <w:t xml:space="preserve">xposure to </w:t>
      </w:r>
      <w:r w:rsidR="00FE1B9E">
        <w:t>total T</w:t>
      </w:r>
      <w:r w:rsidR="00337BF7">
        <w:t>HC did not exceed the TDI</w:t>
      </w:r>
      <w:r w:rsidR="00B15470">
        <w:t xml:space="preserve">. </w:t>
      </w:r>
      <w:r w:rsidR="00752A1C">
        <w:t xml:space="preserve">Therefore, separate THC and THC-A </w:t>
      </w:r>
      <w:r w:rsidR="007168FE">
        <w:t>MLs</w:t>
      </w:r>
      <w:r w:rsidR="00752A1C">
        <w:t xml:space="preserve"> would achieve the same risk management outcome </w:t>
      </w:r>
      <w:r w:rsidR="00393DD5">
        <w:t xml:space="preserve">as total THC </w:t>
      </w:r>
      <w:r w:rsidR="007168FE">
        <w:t>MLs</w:t>
      </w:r>
      <w:r w:rsidR="00393DD5">
        <w:t xml:space="preserve"> (TH</w:t>
      </w:r>
      <w:r w:rsidR="008E1E50">
        <w:t>C + THC-</w:t>
      </w:r>
      <w:r w:rsidR="00752A1C">
        <w:t xml:space="preserve">A). </w:t>
      </w:r>
    </w:p>
    <w:p w14:paraId="2504BAEB" w14:textId="77777777" w:rsidR="00752A1C" w:rsidRDefault="00752A1C" w:rsidP="001314EA"/>
    <w:p w14:paraId="6FD285E7" w14:textId="400026D3" w:rsidR="00752A1C" w:rsidRDefault="00752A1C" w:rsidP="001314EA">
      <w:r>
        <w:t xml:space="preserve">Establishing separate </w:t>
      </w:r>
      <w:r w:rsidR="007168FE">
        <w:t>MLs</w:t>
      </w:r>
      <w:r>
        <w:t xml:space="preserve"> for THC and THC-A would be subject to two areas of current uncertainty. Firstly, based on the unpublished survey data FSANZ obtained from NSW Health, there does not appear to be a consistent relationship between THC and THC-A </w:t>
      </w:r>
      <w:r>
        <w:lastRenderedPageBreak/>
        <w:t xml:space="preserve">content in </w:t>
      </w:r>
      <w:r w:rsidR="00DF5CEC">
        <w:t>low THC</w:t>
      </w:r>
      <w:r>
        <w:t xml:space="preserve"> hemp seed foods. Secondly, FSANZ notes the rate of conversion of THC-A to THC in </w:t>
      </w:r>
      <w:r w:rsidR="00DF5CEC">
        <w:t>low THC</w:t>
      </w:r>
      <w:r>
        <w:t xml:space="preserve"> hemp seed foods is not certain and will vary depending on different lengths of storage and heating. </w:t>
      </w:r>
    </w:p>
    <w:p w14:paraId="419BAC95" w14:textId="0415A72C" w:rsidR="00A321AD" w:rsidRDefault="00A321AD" w:rsidP="0000602B">
      <w:pPr>
        <w:pStyle w:val="Heading3"/>
      </w:pPr>
      <w:bookmarkStart w:id="50" w:name="_Toc457391781"/>
      <w:r>
        <w:t>2.3.3</w:t>
      </w:r>
      <w:r>
        <w:tab/>
        <w:t>Conclusion</w:t>
      </w:r>
      <w:bookmarkEnd w:id="50"/>
    </w:p>
    <w:p w14:paraId="73DD8C46" w14:textId="07D3560F" w:rsidR="00A321AD" w:rsidRDefault="00393DD5" w:rsidP="001314EA">
      <w:r>
        <w:t xml:space="preserve">FSANZ notes that the two options discussed above would achieve the same risk management outcome of ensuring consumers </w:t>
      </w:r>
      <w:r w:rsidR="00EA104C">
        <w:t>d</w:t>
      </w:r>
      <w:r>
        <w:t xml:space="preserve">o not exceed the TDI for THC. However, establishing separate </w:t>
      </w:r>
      <w:r w:rsidR="007168FE">
        <w:t>MLs</w:t>
      </w:r>
      <w:r>
        <w:t xml:space="preserve"> for THC and THC-A appears to be subject to greater uncertainty than establishing </w:t>
      </w:r>
      <w:r w:rsidR="007168FE">
        <w:t>MLs</w:t>
      </w:r>
      <w:r>
        <w:t xml:space="preserve"> for total THC</w:t>
      </w:r>
      <w:r w:rsidR="002118AE">
        <w:t xml:space="preserve"> (THC + THC-A</w:t>
      </w:r>
      <w:r w:rsidR="008E1E50">
        <w:t>)</w:t>
      </w:r>
      <w:r>
        <w:t xml:space="preserve">. </w:t>
      </w:r>
      <w:r w:rsidR="00331BCC">
        <w:t xml:space="preserve">FSANZ considers </w:t>
      </w:r>
      <w:r w:rsidR="00A74A89">
        <w:t>MLs</w:t>
      </w:r>
      <w:r w:rsidR="00331BCC">
        <w:t xml:space="preserve"> for total THC is an appropriate risk management measure to account for levels of THC and THC-A in </w:t>
      </w:r>
      <w:r w:rsidR="00B57358">
        <w:br/>
      </w:r>
      <w:r w:rsidR="00DF5CEC">
        <w:t>low THC</w:t>
      </w:r>
      <w:r>
        <w:t xml:space="preserve"> hemp seed foods. Therefore, FSANZ’s draft variation proposes </w:t>
      </w:r>
      <w:r w:rsidR="00A74A89">
        <w:t>MLs</w:t>
      </w:r>
      <w:r>
        <w:t xml:space="preserve"> for total THC in </w:t>
      </w:r>
      <w:r w:rsidR="00DF5CEC">
        <w:t>low THC</w:t>
      </w:r>
      <w:r>
        <w:t xml:space="preserve"> hemp seed foods, where total THC is the combined amount of THC and THC-A. </w:t>
      </w:r>
    </w:p>
    <w:p w14:paraId="155B4854" w14:textId="5D89B5C2" w:rsidR="00A321AD" w:rsidRDefault="00A321AD" w:rsidP="00057567">
      <w:pPr>
        <w:pStyle w:val="Heading2"/>
      </w:pPr>
      <w:bookmarkStart w:id="51" w:name="_Toc457391782"/>
      <w:r>
        <w:t>2.4</w:t>
      </w:r>
      <w:r>
        <w:tab/>
      </w:r>
      <w:r w:rsidR="00A11591">
        <w:t>Labelling and advertising</w:t>
      </w:r>
      <w:bookmarkEnd w:id="51"/>
    </w:p>
    <w:p w14:paraId="59B03673" w14:textId="1AAB6510" w:rsidR="00A11591" w:rsidRPr="00A11591" w:rsidRDefault="00A11591" w:rsidP="00A11591">
      <w:r w:rsidRPr="00A11591">
        <w:t xml:space="preserve">During the assessment of A360 and A1039, concerns were raised by stakeholders that representations (including labelling and advertising) </w:t>
      </w:r>
      <w:r w:rsidR="0031268F">
        <w:t>associated with</w:t>
      </w:r>
      <w:r w:rsidRPr="00A11591">
        <w:t xml:space="preserve"> </w:t>
      </w:r>
      <w:r w:rsidR="008E1E50">
        <w:t xml:space="preserve">low THC </w:t>
      </w:r>
      <w:r w:rsidRPr="00A11591">
        <w:t xml:space="preserve">hemp </w:t>
      </w:r>
      <w:r w:rsidR="008E1E50">
        <w:t xml:space="preserve">seed </w:t>
      </w:r>
      <w:r w:rsidRPr="00A11591">
        <w:t xml:space="preserve">foods could suggest psychoactive properties (relating to consumption of those foods). There were also concerns that certain labelling and advertising of </w:t>
      </w:r>
      <w:r w:rsidR="008E1E50">
        <w:t xml:space="preserve">low THC </w:t>
      </w:r>
      <w:r w:rsidRPr="00A11591">
        <w:t xml:space="preserve">hemp seed foods may result in consumers being more accepting of illicit cannabis and could undermine attempts to reduce the illegal use of cannabis. </w:t>
      </w:r>
    </w:p>
    <w:p w14:paraId="5825CD8A" w14:textId="77777777" w:rsidR="00A11591" w:rsidRPr="00A11591" w:rsidRDefault="00A11591" w:rsidP="00A11591"/>
    <w:p w14:paraId="3D4B1953" w14:textId="50E0ADDE" w:rsidR="00A11591" w:rsidRPr="00A11591" w:rsidRDefault="00A11591" w:rsidP="00A11591">
      <w:r w:rsidRPr="00A11591">
        <w:t xml:space="preserve">The Forum requested that when preparing this proposal, FSANZ consider policy advice relating to restricting the marketing and advertising of </w:t>
      </w:r>
      <w:r w:rsidR="00DF5CEC">
        <w:t>low THC</w:t>
      </w:r>
      <w:r w:rsidRPr="00A11591">
        <w:t xml:space="preserve"> hemp as a food. The Forum stated that in particular, the following points are not in line with government policy: </w:t>
      </w:r>
    </w:p>
    <w:p w14:paraId="0517581A" w14:textId="77777777" w:rsidR="00A11591" w:rsidRPr="00A11591" w:rsidRDefault="00A11591" w:rsidP="00A11591"/>
    <w:p w14:paraId="6B9B93D7" w14:textId="77777777" w:rsidR="00A11591" w:rsidRPr="00A11591" w:rsidRDefault="00A11591" w:rsidP="00ED4F74">
      <w:pPr>
        <w:pStyle w:val="FSBullet1"/>
      </w:pPr>
      <w:r w:rsidRPr="00A11591">
        <w:t>use of the cannabis leaf or any representation that states, suggests or implies a link with illicit cannabis in any marketing or advertising of hemp seed food</w:t>
      </w:r>
    </w:p>
    <w:p w14:paraId="35C5B3FC" w14:textId="7241D8E5" w:rsidR="00A11591" w:rsidRPr="00A11591" w:rsidRDefault="00A11591" w:rsidP="00ED4F74">
      <w:pPr>
        <w:pStyle w:val="FSBullet1"/>
        <w:rPr>
          <w:lang w:bidi="en-US"/>
        </w:rPr>
      </w:pPr>
      <w:r w:rsidRPr="00A11591">
        <w:t>food derived from hemp seed being advertised as having psychoactive effects.</w:t>
      </w:r>
    </w:p>
    <w:p w14:paraId="35ECE724" w14:textId="77777777" w:rsidR="00A11591" w:rsidRDefault="00A11591" w:rsidP="00A11591">
      <w:pPr>
        <w:pStyle w:val="Heading3"/>
      </w:pPr>
      <w:bookmarkStart w:id="52" w:name="_Toc457391783"/>
      <w:r>
        <w:t>2.4.1</w:t>
      </w:r>
      <w:r>
        <w:tab/>
        <w:t>Risk assessment</w:t>
      </w:r>
      <w:bookmarkEnd w:id="52"/>
    </w:p>
    <w:p w14:paraId="177BE991" w14:textId="7E123089" w:rsidR="00A11591" w:rsidRPr="00A11591" w:rsidRDefault="00A11591" w:rsidP="00A11591">
      <w:r w:rsidRPr="00A11591">
        <w:t xml:space="preserve">As outlined in </w:t>
      </w:r>
      <w:r w:rsidR="00A74A89">
        <w:t>FSANZ’s assessment of A360 and A1039</w:t>
      </w:r>
      <w:r w:rsidRPr="00A11591">
        <w:t xml:space="preserve">, </w:t>
      </w:r>
      <w:r w:rsidR="00DF5CEC">
        <w:t>low THC</w:t>
      </w:r>
      <w:r w:rsidR="00A74A89">
        <w:t xml:space="preserve"> </w:t>
      </w:r>
      <w:r w:rsidRPr="00A11591">
        <w:t xml:space="preserve">hemp seed foods meeting the proposed </w:t>
      </w:r>
      <w:r w:rsidR="00A74A89">
        <w:t>ML</w:t>
      </w:r>
      <w:r w:rsidRPr="00A11591">
        <w:t xml:space="preserve"> for </w:t>
      </w:r>
      <w:r w:rsidR="00FE1B9E">
        <w:t xml:space="preserve">total </w:t>
      </w:r>
      <w:r w:rsidRPr="00A11591">
        <w:t>THC content will not induce psychoactive effects. During consideration of A1039 FSANZ conducted a review of the scientific literature to ascertain whether any studies had been published on consumers’ perceptions of hemp products</w:t>
      </w:r>
      <w:r w:rsidRPr="003E40AD">
        <w:t>,</w:t>
      </w:r>
      <w:r w:rsidR="008E1E50">
        <w:t xml:space="preserve"> </w:t>
      </w:r>
      <w:r w:rsidRPr="00A11591">
        <w:t>particularly whether consumers believe that hemp products would have psychoactive effects and whether the labelling</w:t>
      </w:r>
      <w:r w:rsidR="001A0D85">
        <w:t xml:space="preserve"> or advertising</w:t>
      </w:r>
      <w:r w:rsidRPr="00A11591">
        <w:t xml:space="preserve"> of hemp products (including words, pictures and symbols) has any effect on this belief. FSANZ updated this literature search in </w:t>
      </w:r>
      <w:r w:rsidR="0031268F">
        <w:t xml:space="preserve">June </w:t>
      </w:r>
      <w:r w:rsidRPr="00A11591">
        <w:t xml:space="preserve">2016. No relevant articles were identified in either literature search.  </w:t>
      </w:r>
    </w:p>
    <w:p w14:paraId="07BC1B53" w14:textId="77777777" w:rsidR="00A11591" w:rsidRPr="00A11591" w:rsidRDefault="00A11591" w:rsidP="00A11591"/>
    <w:p w14:paraId="5670E2BE" w14:textId="378E4B48" w:rsidR="00A11591" w:rsidRPr="00A11591" w:rsidRDefault="00A11591" w:rsidP="00A11591">
      <w:r w:rsidRPr="00A11591">
        <w:t xml:space="preserve">FSANZ has also reviewed the scientific literature </w:t>
      </w:r>
      <w:r w:rsidR="0031268F">
        <w:t>for</w:t>
      </w:r>
      <w:r w:rsidRPr="00A11591">
        <w:t xml:space="preserve"> evidence that the labelling and/or advertising of hemp seed foods causes consumers to link hemp seed food</w:t>
      </w:r>
      <w:r w:rsidR="00F45D71">
        <w:t>s</w:t>
      </w:r>
      <w:r w:rsidRPr="00A11591">
        <w:t xml:space="preserve"> with illicit cannabis, and further to this, to make illicit cannabis seem more acceptable. Once again, no relevant articles were identified</w:t>
      </w:r>
      <w:r w:rsidR="00E1421D">
        <w:t>.</w:t>
      </w:r>
    </w:p>
    <w:p w14:paraId="43B77794" w14:textId="77777777" w:rsidR="00A11591" w:rsidRPr="00A11591" w:rsidRDefault="00A11591" w:rsidP="00A11591"/>
    <w:p w14:paraId="70733976" w14:textId="7AB039E8" w:rsidR="00A11591" w:rsidRPr="00A11591" w:rsidRDefault="00A11591" w:rsidP="00A11591">
      <w:r w:rsidRPr="00A11591">
        <w:t xml:space="preserve">During consideration of A1039, FSANZ liaised with overseas regulatory agencies in regions where </w:t>
      </w:r>
      <w:r w:rsidR="008E1E50">
        <w:t xml:space="preserve">low THC </w:t>
      </w:r>
      <w:r w:rsidRPr="00A11591">
        <w:t xml:space="preserve">hemp </w:t>
      </w:r>
      <w:r w:rsidR="008E1E50">
        <w:t xml:space="preserve">seed </w:t>
      </w:r>
      <w:r w:rsidRPr="00A11591">
        <w:t>food</w:t>
      </w:r>
      <w:r w:rsidR="008E1E50">
        <w:t>s</w:t>
      </w:r>
      <w:r w:rsidRPr="00A11591">
        <w:t xml:space="preserve"> are permitted, to ascertain whether they had experienced any problems in relation to </w:t>
      </w:r>
      <w:r w:rsidR="008E1E50">
        <w:t>these</w:t>
      </w:r>
      <w:r w:rsidRPr="00A11591">
        <w:t xml:space="preserve"> foods being marketed in such a way as to suggest they may have psychoactive properties. Most respondents indicated they were not aware of such problems in their respective countries. However, Belgium noted that while producers do market the nutritional qualities of hemp foods, some products have been marketed with large images of a cannabis leaf on the label and suggested that this may be viewed as making a connection with illicit cannabis use.</w:t>
      </w:r>
    </w:p>
    <w:p w14:paraId="0F7055C3" w14:textId="77777777" w:rsidR="00A11591" w:rsidRPr="00A11591" w:rsidRDefault="00A11591" w:rsidP="00A11591"/>
    <w:p w14:paraId="6396D0E9" w14:textId="77777777" w:rsidR="00A11591" w:rsidRPr="00A11591" w:rsidRDefault="00A11591" w:rsidP="00A11591">
      <w:r w:rsidRPr="00A11591">
        <w:lastRenderedPageBreak/>
        <w:t xml:space="preserve">Some submitters to the A1039 Call for Submissions noted that consumers could be misled if the cannabis leaf was used in relation to hemp foods, as this is the image the population associates with drugs. A beer product from the UK bearing a cannabis leaf on the label was noted by one submitter as an example of the potential marketing of hemp food products that may occur. Some submitters (including hemp industry submitters) considered that some controls over the labelling of hemp foods (particularly use of the leaf and any reference promoting hemp food as being psychoactive) could be beneficial. </w:t>
      </w:r>
    </w:p>
    <w:p w14:paraId="2BD967E4" w14:textId="77777777" w:rsidR="00A11591" w:rsidRPr="00A11591" w:rsidRDefault="00A11591" w:rsidP="00A11591"/>
    <w:p w14:paraId="78258FC6" w14:textId="5B49B1F2" w:rsidR="00B9684A" w:rsidRPr="00A11591" w:rsidRDefault="00A11591" w:rsidP="00A11591">
      <w:r w:rsidRPr="00A11591">
        <w:t xml:space="preserve">Other submitters to the A1039 Call for Submissions noted that the intended target market for hemp foods is health conscious consumers, including people with intolerances and allergies to other food products; and that the marketing of the majority of hemp foods overseas focuses on the nutritional profile of hemp, rather than attempts to make connections with drug-like effects. Submitters suggested that consumers would respond negatively to any suggestion of THC contamination or psychoactive properties of hemp foods. Submitters noted that if anything, manufacturers may choose to focus on the lack of THC content or psychoactive effects when marketing </w:t>
      </w:r>
      <w:r w:rsidR="006D2CC3">
        <w:t>such</w:t>
      </w:r>
      <w:r w:rsidRPr="00A11591">
        <w:t xml:space="preserve"> foods. </w:t>
      </w:r>
    </w:p>
    <w:p w14:paraId="1559BD1E" w14:textId="77777777" w:rsidR="00A11591" w:rsidRDefault="00A11591" w:rsidP="00A11591">
      <w:pPr>
        <w:pStyle w:val="Heading3"/>
      </w:pPr>
      <w:bookmarkStart w:id="53" w:name="_Toc457391784"/>
      <w:r>
        <w:t>2.4.2</w:t>
      </w:r>
      <w:r>
        <w:tab/>
        <w:t>Risk management</w:t>
      </w:r>
      <w:bookmarkEnd w:id="53"/>
    </w:p>
    <w:p w14:paraId="431B706F" w14:textId="07F09672" w:rsidR="00A11591" w:rsidRPr="00A11591" w:rsidRDefault="00F17227" w:rsidP="00A11591">
      <w:r>
        <w:t xml:space="preserve">In considering </w:t>
      </w:r>
      <w:r w:rsidR="000E365D">
        <w:t xml:space="preserve">potential </w:t>
      </w:r>
      <w:r>
        <w:t xml:space="preserve">risk management measures relating to the labelling and advertising of low THC hemp seed foods, </w:t>
      </w:r>
      <w:r w:rsidR="000E365D">
        <w:t xml:space="preserve">existing standards need to be taken into account. </w:t>
      </w:r>
      <w:r w:rsidR="00A11591" w:rsidRPr="00A11591">
        <w:t xml:space="preserve">There are currently a number of regulatory measures in place that would apply to the labelling and advertising of </w:t>
      </w:r>
      <w:r w:rsidR="006D2CC3">
        <w:t xml:space="preserve">low THC </w:t>
      </w:r>
      <w:r w:rsidR="00A11591" w:rsidRPr="00A11591">
        <w:t xml:space="preserve">hemp seed foods. These </w:t>
      </w:r>
      <w:r w:rsidR="00F45D71">
        <w:t xml:space="preserve">measures </w:t>
      </w:r>
      <w:r w:rsidR="00A11591" w:rsidRPr="00A11591">
        <w:t>are outlined in the sections below.</w:t>
      </w:r>
    </w:p>
    <w:p w14:paraId="0EB53289" w14:textId="23B0DB77" w:rsidR="00A11591" w:rsidRPr="00A11591" w:rsidRDefault="00F45D71" w:rsidP="00F45D71">
      <w:pPr>
        <w:pStyle w:val="Heading4"/>
      </w:pPr>
      <w:r>
        <w:t>2.4.2.1</w:t>
      </w:r>
      <w:r>
        <w:tab/>
      </w:r>
      <w:r w:rsidR="00A11591" w:rsidRPr="00A11591">
        <w:t>Identification of food and ingredients</w:t>
      </w:r>
    </w:p>
    <w:p w14:paraId="06666490" w14:textId="77777777" w:rsidR="00A11591" w:rsidRPr="00A11591" w:rsidRDefault="00A11591" w:rsidP="00A11591">
      <w:r w:rsidRPr="00A11591">
        <w:t xml:space="preserve">For most packaged food, a name or description of the food sufficient to indicate the true nature of the food must be provided on the label (where there is no prescribed name for the food in the Code) (Standard 1.2.2 – Information requirements – food identification). </w:t>
      </w:r>
    </w:p>
    <w:p w14:paraId="212C89A8" w14:textId="77777777" w:rsidR="00A11591" w:rsidRPr="00A11591" w:rsidRDefault="00A11591" w:rsidP="00A11591"/>
    <w:p w14:paraId="44A9C55A" w14:textId="77777777" w:rsidR="00A11591" w:rsidRPr="00A11591" w:rsidRDefault="00A11591" w:rsidP="00A11591">
      <w:r w:rsidRPr="00A11591">
        <w:t xml:space="preserve">The ingredients of a food must be declared in the statement of ingredients of most packaged foods by either a name by which the ingredient is most commonly known or a name that describes the true nature of the ingredient (or a generic name if there is one specified in the Code) (Standard 1.2.4 – Information requirements – statement of ingredients). </w:t>
      </w:r>
    </w:p>
    <w:p w14:paraId="4004E6EF" w14:textId="77777777" w:rsidR="00A11591" w:rsidRPr="00A11591" w:rsidRDefault="00A11591" w:rsidP="00A11591"/>
    <w:p w14:paraId="171C457B" w14:textId="031E625B" w:rsidR="00A11591" w:rsidRPr="00A11591" w:rsidRDefault="00A11591" w:rsidP="00A11591">
      <w:r w:rsidRPr="00A11591">
        <w:t xml:space="preserve">For foods derived from hemp seeds or containing ingredients derived from hemp seeds, product and ingredient names that may be considered acceptable under these standards include ‘Hemp’ and ‘Low THC cannabis’. </w:t>
      </w:r>
      <w:r w:rsidR="00A74A89">
        <w:t xml:space="preserve">FSANZ has previously observed that </w:t>
      </w:r>
      <w:r w:rsidR="00DF5CEC">
        <w:t>low THC</w:t>
      </w:r>
      <w:r w:rsidR="00A74A89">
        <w:t xml:space="preserve"> hemp seed oils available as foods in New Zealand use the name ‘Hempseed Oil’.</w:t>
      </w:r>
    </w:p>
    <w:p w14:paraId="05F3F365" w14:textId="2CA54D6B" w:rsidR="00A11591" w:rsidRPr="00A11591" w:rsidRDefault="00F45D71" w:rsidP="00F45D71">
      <w:pPr>
        <w:pStyle w:val="Heading4"/>
      </w:pPr>
      <w:r>
        <w:t>2.4.2.2</w:t>
      </w:r>
      <w:r>
        <w:tab/>
      </w:r>
      <w:r w:rsidR="00A11591" w:rsidRPr="00A11591">
        <w:t>Nutrition content claims and health claims</w:t>
      </w:r>
    </w:p>
    <w:p w14:paraId="2735CB34" w14:textId="7479F496" w:rsidR="00A11591" w:rsidRPr="00A11591" w:rsidRDefault="00A11591" w:rsidP="00A11591">
      <w:r w:rsidRPr="00A11591">
        <w:t>Nutrition content claims and health claims in the labelling and advertising of food are regulated by Standard 1.2.7 – Nutrition, health and related claims. This standard includes conditions for claims about the nutrition content of food (nutrition content claim), for example, claims in relation to polyunsaturated fatty acids, monounsaturated fatty acids and the omega fatty acid content of foods. The standard also includes conditions for claims about the relationship between a food or property of a food</w:t>
      </w:r>
      <w:r w:rsidR="00553939">
        <w:t>,</w:t>
      </w:r>
      <w:r w:rsidRPr="00A11591">
        <w:t xml:space="preserve"> and a health effect (a health claim), including when these claims are stated, suggested or implied. Health claims must either be preapproved (listed in the Code) or self-substantiated according to detailed requirements set out in the Code. These </w:t>
      </w:r>
      <w:r w:rsidR="001F51BF">
        <w:t>provisions</w:t>
      </w:r>
      <w:r w:rsidRPr="00A11591">
        <w:t xml:space="preserve"> would apply to health claims linking </w:t>
      </w:r>
      <w:r w:rsidR="002A2F9D">
        <w:t xml:space="preserve">low THC </w:t>
      </w:r>
      <w:r w:rsidRPr="00A11591">
        <w:t xml:space="preserve">hemp seed foods with psychoactive properties. </w:t>
      </w:r>
    </w:p>
    <w:p w14:paraId="55C156D7" w14:textId="77777777" w:rsidR="00A11591" w:rsidRPr="00A11591" w:rsidRDefault="00A11591" w:rsidP="00A11591"/>
    <w:p w14:paraId="6982C480" w14:textId="69DCA945" w:rsidR="00A11591" w:rsidRPr="00A11591" w:rsidRDefault="00A11591" w:rsidP="00A11591">
      <w:r w:rsidRPr="00A11591">
        <w:t xml:space="preserve">Standard 1.2.7 also prohibits claims of a therapeutic nature, i.e. claims that refer to the prevention, diagnosis, cure or alleviation of a disease, disorder or condition. Claims must </w:t>
      </w:r>
      <w:r w:rsidRPr="00A11591">
        <w:lastRenderedPageBreak/>
        <w:t xml:space="preserve">also not compare a food with a good that is represented to be for therapeutic use or likely to be take to be for therapeutic use (section 1.2.7—8). </w:t>
      </w:r>
    </w:p>
    <w:p w14:paraId="58B96373" w14:textId="5156BCA5" w:rsidR="00A11591" w:rsidRPr="00A11591" w:rsidRDefault="00F45D71" w:rsidP="00F45D71">
      <w:pPr>
        <w:pStyle w:val="Heading4"/>
      </w:pPr>
      <w:r>
        <w:t>2.4.2.3</w:t>
      </w:r>
      <w:r>
        <w:tab/>
      </w:r>
      <w:r w:rsidR="00A11591" w:rsidRPr="00A11591">
        <w:t xml:space="preserve">Other </w:t>
      </w:r>
      <w:r>
        <w:t xml:space="preserve">standards and </w:t>
      </w:r>
      <w:r w:rsidR="00A11591" w:rsidRPr="00A11591">
        <w:t>legislation</w:t>
      </w:r>
    </w:p>
    <w:p w14:paraId="544E131C" w14:textId="67D9F490" w:rsidR="00A11591" w:rsidRPr="00A11591" w:rsidRDefault="00A11591" w:rsidP="00A11591">
      <w:r w:rsidRPr="00A11591">
        <w:t xml:space="preserve">In addition to the standards outlined above, there are other generic labelling provisions in Part 1.2 – Labelling and other information requirements of the Code that would apply to low THC hemp </w:t>
      </w:r>
      <w:r w:rsidR="001F51BF">
        <w:t xml:space="preserve">seed </w:t>
      </w:r>
      <w:r w:rsidRPr="00A11591">
        <w:t xml:space="preserve">foods and foods containing low THC hemp </w:t>
      </w:r>
      <w:r w:rsidR="001F51BF">
        <w:t xml:space="preserve">seeds </w:t>
      </w:r>
      <w:r w:rsidRPr="00A11591">
        <w:t>as an ingredient, when sold for retail sale. These requirements include:</w:t>
      </w:r>
    </w:p>
    <w:p w14:paraId="523FEB25" w14:textId="77777777" w:rsidR="00A11591" w:rsidRPr="00A11591" w:rsidRDefault="00A11591" w:rsidP="00A11591"/>
    <w:p w14:paraId="792CB956" w14:textId="77777777" w:rsidR="00A11591" w:rsidRPr="00A11591" w:rsidRDefault="00A11591" w:rsidP="00ED4F74">
      <w:pPr>
        <w:pStyle w:val="FSBullet1"/>
      </w:pPr>
      <w:r w:rsidRPr="00A11591">
        <w:t xml:space="preserve">date marking (Standard 1.2.5) </w:t>
      </w:r>
    </w:p>
    <w:p w14:paraId="43CF22B6" w14:textId="77777777" w:rsidR="00A11591" w:rsidRPr="00A11591" w:rsidRDefault="00A11591" w:rsidP="00ED4F74">
      <w:pPr>
        <w:pStyle w:val="FSBullet1"/>
      </w:pPr>
      <w:r w:rsidRPr="00A11591">
        <w:t>requirement for a nutrition information panel (Standard 1.2.8)</w:t>
      </w:r>
    </w:p>
    <w:p w14:paraId="7C736D5D" w14:textId="77777777" w:rsidR="00A11591" w:rsidRPr="00A11591" w:rsidRDefault="00A11591" w:rsidP="00ED4F74">
      <w:pPr>
        <w:pStyle w:val="FSBullet1"/>
      </w:pPr>
      <w:r w:rsidRPr="00A11591">
        <w:t xml:space="preserve">percentage labelling (Standard 1.2.10). </w:t>
      </w:r>
    </w:p>
    <w:p w14:paraId="73379366" w14:textId="77777777" w:rsidR="00A11591" w:rsidRPr="00A11591" w:rsidRDefault="00A11591" w:rsidP="00A11591"/>
    <w:p w14:paraId="361EB19B" w14:textId="3542D561" w:rsidR="00A11591" w:rsidRPr="00A11591" w:rsidRDefault="00A11591" w:rsidP="00A11591">
      <w:r w:rsidRPr="00A11591">
        <w:t xml:space="preserve">In New Zealand, under the </w:t>
      </w:r>
      <w:r w:rsidRPr="00A11591">
        <w:rPr>
          <w:i/>
        </w:rPr>
        <w:t>Misuse of Drugs (Industrial Hemp) Regulations 2006</w:t>
      </w:r>
      <w:r w:rsidRPr="00A11591">
        <w:t xml:space="preserve">, hemp products may not be advertised to have psychoactive effects. </w:t>
      </w:r>
    </w:p>
    <w:p w14:paraId="52906365" w14:textId="77777777" w:rsidR="00A11591" w:rsidRPr="00A11591" w:rsidRDefault="00A11591" w:rsidP="00A11591"/>
    <w:p w14:paraId="0841FC9A" w14:textId="77777777" w:rsidR="00A11591" w:rsidRPr="00A11591" w:rsidRDefault="00A11591" w:rsidP="00A11591">
      <w:r w:rsidRPr="00A11591">
        <w:t>FSANZ notes that consumer protection legislation in Australia and New Zealand covers misleading and deceptive labelling and advertising. During the assessment of A1039, FSANZ discussed the issue of misleading representation with the Australian Competition and Consumer Commission and the New Zealand Commerce Commission. They concurred that enforcement action could be used in the case of substantive misrepresentation.</w:t>
      </w:r>
    </w:p>
    <w:p w14:paraId="66844A6D" w14:textId="77777777" w:rsidR="00A11591" w:rsidRPr="00A11591" w:rsidRDefault="00A11591" w:rsidP="00A11591"/>
    <w:p w14:paraId="5DEB111C" w14:textId="77777777" w:rsidR="00EA104C" w:rsidRPr="00A11591" w:rsidRDefault="00EA104C" w:rsidP="00EA104C">
      <w:r w:rsidRPr="00A11591">
        <w:t>From an international perspective, the Canadian Industrial Hemp Regulations include a requirement that no person can advertise industrial hemp, its derivatives or any product made from those derivatives to imply that it is psychoactive. FSANZ is not aware of any other country that has specific restrictions relating to representations on hemp foods.</w:t>
      </w:r>
    </w:p>
    <w:p w14:paraId="4EB7CE36" w14:textId="77777777" w:rsidR="00EA104C" w:rsidRDefault="00EA104C" w:rsidP="00A11591"/>
    <w:p w14:paraId="2DE325CB" w14:textId="5401DF58" w:rsidR="00A11591" w:rsidRPr="00A11591" w:rsidRDefault="00A11591" w:rsidP="00A11591">
      <w:r w:rsidRPr="00A11591">
        <w:t xml:space="preserve">It is important to note, as FSANZ identified in its assessment of A1039, that existing legislation (such as misuse of drugs) would require amendment before </w:t>
      </w:r>
      <w:r w:rsidR="00EC7B6A">
        <w:t xml:space="preserve">low THC </w:t>
      </w:r>
      <w:r w:rsidRPr="00A11591">
        <w:t xml:space="preserve">hemp </w:t>
      </w:r>
      <w:r w:rsidR="00EC7B6A">
        <w:t xml:space="preserve">seed </w:t>
      </w:r>
      <w:r w:rsidRPr="00A11591">
        <w:t xml:space="preserve">foods with even small amounts of THC could be approved for human consumption (in addition to the draft variation approved by FSANZ). This may provide </w:t>
      </w:r>
      <w:r w:rsidR="00EA104C">
        <w:t>an</w:t>
      </w:r>
      <w:r w:rsidR="00EA104C" w:rsidRPr="00A11591">
        <w:t xml:space="preserve"> </w:t>
      </w:r>
      <w:r w:rsidRPr="00A11591">
        <w:t xml:space="preserve">opportunity for consideration of additional measures to address concerns </w:t>
      </w:r>
      <w:r w:rsidR="00EA104C">
        <w:t xml:space="preserve">other than in </w:t>
      </w:r>
      <w:r w:rsidRPr="00A11591">
        <w:t xml:space="preserve">the Code. Additionally, jurisdictions have the option of amending their existing food laws or enacting new laws to impose requirements over and above those in the Code in relation to </w:t>
      </w:r>
      <w:r w:rsidR="00EC7B6A">
        <w:t xml:space="preserve">low THC </w:t>
      </w:r>
      <w:r w:rsidRPr="00A11591">
        <w:t>hemp seed food</w:t>
      </w:r>
      <w:r w:rsidR="00EC7B6A">
        <w:t>s</w:t>
      </w:r>
      <w:r w:rsidRPr="00A11591">
        <w:t xml:space="preserve">. FSANZ notes that a model set of regulations could be agreed and then issued by jurisdictions to impose certain restrictions or prohibitions. </w:t>
      </w:r>
    </w:p>
    <w:p w14:paraId="1B360624" w14:textId="77777777" w:rsidR="00A11591" w:rsidRDefault="00A11591" w:rsidP="00A11591">
      <w:pPr>
        <w:pStyle w:val="Heading3"/>
      </w:pPr>
      <w:bookmarkStart w:id="54" w:name="_Toc457391785"/>
      <w:r>
        <w:t>2.4.3</w:t>
      </w:r>
      <w:r>
        <w:tab/>
        <w:t>Conclusion</w:t>
      </w:r>
      <w:bookmarkEnd w:id="54"/>
    </w:p>
    <w:p w14:paraId="10DF8D1C" w14:textId="29204FA1" w:rsidR="00A11591" w:rsidRPr="00A11591" w:rsidRDefault="00D5792D" w:rsidP="00A11591">
      <w:r>
        <w:t xml:space="preserve">FSANZ must take into account a number of </w:t>
      </w:r>
      <w:r w:rsidR="00553939">
        <w:t xml:space="preserve">matters </w:t>
      </w:r>
      <w:r w:rsidRPr="00D5792D">
        <w:t xml:space="preserve">in developing or varying regulatory measures. </w:t>
      </w:r>
      <w:r w:rsidR="00553939">
        <w:t>P</w:t>
      </w:r>
      <w:r>
        <w:t xml:space="preserve">olicy advice from the Forum is </w:t>
      </w:r>
      <w:r w:rsidRPr="00D5792D">
        <w:t xml:space="preserve">only one of </w:t>
      </w:r>
      <w:r>
        <w:t xml:space="preserve">those </w:t>
      </w:r>
      <w:r w:rsidR="00553939">
        <w:t xml:space="preserve">matters which must be weighed </w:t>
      </w:r>
      <w:r w:rsidR="002D358C">
        <w:t>against all relevant matters</w:t>
      </w:r>
      <w:r>
        <w:t>. After consider</w:t>
      </w:r>
      <w:r w:rsidR="00A17A28">
        <w:t>ing</w:t>
      </w:r>
      <w:r>
        <w:t xml:space="preserve"> all relevant </w:t>
      </w:r>
      <w:r w:rsidR="002D358C">
        <w:t>matters</w:t>
      </w:r>
      <w:r>
        <w:t xml:space="preserve">, </w:t>
      </w:r>
      <w:r w:rsidR="00A11591" w:rsidRPr="00A11591">
        <w:t xml:space="preserve">FSANZ </w:t>
      </w:r>
      <w:r w:rsidR="002978BF">
        <w:t>does</w:t>
      </w:r>
      <w:r w:rsidR="002978BF" w:rsidRPr="00A11591">
        <w:t xml:space="preserve"> </w:t>
      </w:r>
      <w:r w:rsidR="00A11591" w:rsidRPr="00A11591">
        <w:t>not propose additional regulatory measures in the Code for the labelling and adverti</w:t>
      </w:r>
      <w:r w:rsidR="001F51BF">
        <w:t>si</w:t>
      </w:r>
      <w:r w:rsidR="00A11591" w:rsidRPr="00A11591">
        <w:t xml:space="preserve">ng of </w:t>
      </w:r>
      <w:r w:rsidR="000E365D">
        <w:t xml:space="preserve">low THC </w:t>
      </w:r>
      <w:r>
        <w:t xml:space="preserve">hemp seed foods </w:t>
      </w:r>
      <w:r w:rsidR="001F51BF">
        <w:t xml:space="preserve">and foods containing hemp seeds as an ingredient, </w:t>
      </w:r>
      <w:r w:rsidR="00A11591" w:rsidRPr="00A11591">
        <w:t xml:space="preserve">for the following reasons: </w:t>
      </w:r>
    </w:p>
    <w:p w14:paraId="6B352B75" w14:textId="77777777" w:rsidR="00A11591" w:rsidRPr="00A11591" w:rsidRDefault="00A11591" w:rsidP="00A11591"/>
    <w:p w14:paraId="71D121DC" w14:textId="2D07B493" w:rsidR="00A11591" w:rsidRPr="00A11591" w:rsidRDefault="00A17DDD" w:rsidP="00ED4F74">
      <w:pPr>
        <w:pStyle w:val="FSBullet1"/>
      </w:pPr>
      <w:r w:rsidRPr="00A11591">
        <w:t>FSANZ has not identified any risks of a safety nature that require additional labelling</w:t>
      </w:r>
      <w:r w:rsidR="00F66AEC">
        <w:t xml:space="preserve"> </w:t>
      </w:r>
      <w:r w:rsidRPr="00A11591">
        <w:t>requirements.</w:t>
      </w:r>
    </w:p>
    <w:p w14:paraId="7F0CE696" w14:textId="77777777" w:rsidR="00443D77" w:rsidRPr="00A11591" w:rsidRDefault="00443D77" w:rsidP="00ED4F74">
      <w:pPr>
        <w:pStyle w:val="FSBullet1"/>
        <w:numPr>
          <w:ilvl w:val="0"/>
          <w:numId w:val="0"/>
        </w:numPr>
      </w:pPr>
    </w:p>
    <w:p w14:paraId="2CF6F776" w14:textId="429E1E35" w:rsidR="00A11591" w:rsidRPr="00A11591" w:rsidRDefault="0000717F" w:rsidP="00ED4F74">
      <w:pPr>
        <w:pStyle w:val="FSBullet1"/>
      </w:pPr>
      <w:r>
        <w:t>FSANZ has not identified any available</w:t>
      </w:r>
      <w:r w:rsidR="00A17DDD" w:rsidRPr="00A11591">
        <w:t xml:space="preserve"> scientific evidence that that can be used as the basis of risk analysis</w:t>
      </w:r>
      <w:r w:rsidR="001F51BF">
        <w:t xml:space="preserve"> (</w:t>
      </w:r>
      <w:r w:rsidR="001F51BF" w:rsidRPr="00A11591">
        <w:t>as required by the FSANZ Act</w:t>
      </w:r>
      <w:r w:rsidR="001F51BF">
        <w:t>)</w:t>
      </w:r>
      <w:r w:rsidR="001F51BF" w:rsidRPr="00A11591">
        <w:t xml:space="preserve"> </w:t>
      </w:r>
      <w:r w:rsidR="00A17DDD" w:rsidRPr="00A11591">
        <w:t xml:space="preserve">to </w:t>
      </w:r>
      <w:r w:rsidR="0057037B">
        <w:t>apply</w:t>
      </w:r>
      <w:r w:rsidR="0057037B" w:rsidRPr="00A11591">
        <w:t xml:space="preserve"> </w:t>
      </w:r>
      <w:r w:rsidR="00A17DDD" w:rsidRPr="00A11591">
        <w:t>additional measures</w:t>
      </w:r>
      <w:r w:rsidR="00EF4B81">
        <w:t xml:space="preserve"> relating</w:t>
      </w:r>
      <w:r w:rsidR="001F51BF">
        <w:t xml:space="preserve"> to consumer perception and links to illicit cannabis</w:t>
      </w:r>
      <w:r w:rsidR="00A11591" w:rsidRPr="00A11591">
        <w:t xml:space="preserve"> (no evidence of</w:t>
      </w:r>
      <w:r w:rsidR="00A17DDD" w:rsidRPr="00A11591">
        <w:t xml:space="preserve"> risk has been identified)</w:t>
      </w:r>
      <w:r w:rsidR="00A11591" w:rsidRPr="00A11591">
        <w:t xml:space="preserve">.  </w:t>
      </w:r>
    </w:p>
    <w:p w14:paraId="38E979EE" w14:textId="6752C6F2" w:rsidR="00EF4B81" w:rsidRPr="00EF4B81" w:rsidRDefault="00EF4B81" w:rsidP="00EF4B81">
      <w:pPr>
        <w:rPr>
          <w:lang w:bidi="ar-SA"/>
        </w:rPr>
      </w:pPr>
    </w:p>
    <w:p w14:paraId="011F279E" w14:textId="5F760E5F" w:rsidR="00F17227" w:rsidRDefault="00F17227" w:rsidP="00ED4F74">
      <w:pPr>
        <w:pStyle w:val="FSBullet1"/>
      </w:pPr>
      <w:r w:rsidRPr="00A11591">
        <w:t xml:space="preserve">Low THC hemp does not have psychoactive properties and </w:t>
      </w:r>
      <w:r w:rsidR="0043581D">
        <w:t xml:space="preserve">consumer protection </w:t>
      </w:r>
      <w:r w:rsidRPr="00A11591">
        <w:t xml:space="preserve">regulation will apply to false or misleading representations (implied and express) that </w:t>
      </w:r>
      <w:r w:rsidR="00EC7B6A">
        <w:lastRenderedPageBreak/>
        <w:t xml:space="preserve">low THC </w:t>
      </w:r>
      <w:r w:rsidRPr="00A11591">
        <w:t xml:space="preserve">hemp seed foods are psychoactive. </w:t>
      </w:r>
    </w:p>
    <w:p w14:paraId="007E2020" w14:textId="77777777" w:rsidR="00F17227" w:rsidRPr="00F17227" w:rsidRDefault="00F17227" w:rsidP="00F17227">
      <w:pPr>
        <w:rPr>
          <w:lang w:bidi="ar-SA"/>
        </w:rPr>
      </w:pPr>
    </w:p>
    <w:p w14:paraId="34CF7828" w14:textId="3A36DE73" w:rsidR="00D5792D" w:rsidRDefault="00D5792D" w:rsidP="00ED4F74">
      <w:pPr>
        <w:pStyle w:val="FSBullet1"/>
      </w:pPr>
      <w:r w:rsidRPr="00D5792D">
        <w:t>The existing r</w:t>
      </w:r>
      <w:r>
        <w:t>egulations</w:t>
      </w:r>
      <w:r w:rsidRPr="00D5792D">
        <w:t xml:space="preserve"> for labelling and advertising of food will apply to </w:t>
      </w:r>
      <w:r w:rsidR="00EC7B6A">
        <w:t xml:space="preserve">low THC </w:t>
      </w:r>
      <w:r w:rsidRPr="00D5792D">
        <w:t>hemp seed foods and foods containing hemp seed</w:t>
      </w:r>
      <w:r w:rsidR="00EC7B6A">
        <w:t>s</w:t>
      </w:r>
      <w:r w:rsidRPr="00D5792D">
        <w:t xml:space="preserve"> as an ingredient</w:t>
      </w:r>
      <w:r w:rsidR="0043581D">
        <w:t>, including Standard 1.2.7</w:t>
      </w:r>
      <w:r w:rsidR="00EC7B6A">
        <w:t>,</w:t>
      </w:r>
      <w:r w:rsidR="0043581D">
        <w:t xml:space="preserve"> which will apply to health claims regarding the psychoactive properties of low</w:t>
      </w:r>
      <w:r w:rsidR="00B9643D">
        <w:t xml:space="preserve"> </w:t>
      </w:r>
      <w:r w:rsidR="0043581D">
        <w:t>THC hemp seed foods</w:t>
      </w:r>
      <w:r w:rsidRPr="00D5792D">
        <w:t>.</w:t>
      </w:r>
      <w:r>
        <w:t xml:space="preserve"> </w:t>
      </w:r>
    </w:p>
    <w:p w14:paraId="6ADC5855" w14:textId="77777777" w:rsidR="00F45D71" w:rsidRDefault="00F45D71" w:rsidP="00F45D71">
      <w:pPr>
        <w:rPr>
          <w:lang w:bidi="ar-SA"/>
        </w:rPr>
      </w:pPr>
    </w:p>
    <w:p w14:paraId="3D545413" w14:textId="4D7AC8CC" w:rsidR="00523CE6" w:rsidRDefault="00523CE6" w:rsidP="00ED4F74">
      <w:pPr>
        <w:pStyle w:val="FSBullet1"/>
      </w:pPr>
      <w:r w:rsidRPr="00A11591">
        <w:t xml:space="preserve">FSANZ considers that imposing regulation on a food </w:t>
      </w:r>
      <w:r w:rsidR="00A17A28">
        <w:t>to</w:t>
      </w:r>
      <w:r w:rsidRPr="00A11591">
        <w:t xml:space="preserve"> reduc</w:t>
      </w:r>
      <w:r w:rsidR="00A17A28">
        <w:t xml:space="preserve">e </w:t>
      </w:r>
      <w:r w:rsidRPr="00A11591">
        <w:t>the risk of harm from illegal drugs is outside the scope of matters that can be included in food regulation measures made under the FSANZ Act (</w:t>
      </w:r>
      <w:r>
        <w:t>previously highlighted in FSANZ’s assessment of A1039</w:t>
      </w:r>
      <w:r w:rsidRPr="00A74A89">
        <w:t>).</w:t>
      </w:r>
    </w:p>
    <w:p w14:paraId="6B595CD0" w14:textId="77777777" w:rsidR="00523CE6" w:rsidRPr="00523CE6" w:rsidRDefault="00523CE6" w:rsidP="00502CB8"/>
    <w:p w14:paraId="7E267E31" w14:textId="022FFA92" w:rsidR="00F45D71" w:rsidRDefault="00F45D71" w:rsidP="00ED4F74">
      <w:pPr>
        <w:pStyle w:val="FSBullet1"/>
      </w:pPr>
      <w:r>
        <w:t xml:space="preserve">Alternative legislation (to the Code) could be amended by the relevant jurisdiction(s) to impose requirements over and above those in the Code. This would not be subject to the limitations imposed by the FSANZ Act.   </w:t>
      </w:r>
    </w:p>
    <w:p w14:paraId="40DFB301" w14:textId="77777777" w:rsidR="000650A6" w:rsidRDefault="000650A6" w:rsidP="000650A6">
      <w:pPr>
        <w:rPr>
          <w:lang w:bidi="ar-SA"/>
        </w:rPr>
      </w:pPr>
    </w:p>
    <w:p w14:paraId="7E22A3E2" w14:textId="18E333E5" w:rsidR="000650A6" w:rsidRPr="000650A6" w:rsidRDefault="000650A6" w:rsidP="00ED4F74">
      <w:pPr>
        <w:pStyle w:val="FSBullet1"/>
      </w:pPr>
      <w:r>
        <w:t>D</w:t>
      </w:r>
      <w:r w:rsidRPr="000650A6">
        <w:t xml:space="preserve">evelopment of regulatory measures in the Code to regulate representations on foods derived from hemp seeds </w:t>
      </w:r>
      <w:r w:rsidR="00437B32">
        <w:t>would</w:t>
      </w:r>
      <w:r w:rsidR="00437B32" w:rsidRPr="000650A6">
        <w:t xml:space="preserve"> </w:t>
      </w:r>
      <w:r w:rsidRPr="000650A6">
        <w:t>be inconsistent with other international food standards</w:t>
      </w:r>
      <w:r>
        <w:t xml:space="preserve">. </w:t>
      </w:r>
    </w:p>
    <w:p w14:paraId="314D5338" w14:textId="6F18CB06" w:rsidR="00A321AD" w:rsidRDefault="00A321AD" w:rsidP="00057567">
      <w:pPr>
        <w:pStyle w:val="Heading2"/>
      </w:pPr>
      <w:bookmarkStart w:id="55" w:name="_Toc457391786"/>
      <w:r>
        <w:t>2.5</w:t>
      </w:r>
      <w:r>
        <w:tab/>
        <w:t>I</w:t>
      </w:r>
      <w:r w:rsidR="0068370C">
        <w:t xml:space="preserve">nternational </w:t>
      </w:r>
      <w:r>
        <w:t>N</w:t>
      </w:r>
      <w:r w:rsidR="0068370C">
        <w:t xml:space="preserve">arcotics </w:t>
      </w:r>
      <w:r>
        <w:t>C</w:t>
      </w:r>
      <w:r w:rsidR="0068370C">
        <w:t xml:space="preserve">ontrol </w:t>
      </w:r>
      <w:r>
        <w:t>B</w:t>
      </w:r>
      <w:r w:rsidR="00E1421D">
        <w:t>oard</w:t>
      </w:r>
      <w:r>
        <w:t xml:space="preserve"> advice</w:t>
      </w:r>
      <w:bookmarkEnd w:id="55"/>
    </w:p>
    <w:p w14:paraId="2F668CD0" w14:textId="7D46EC91" w:rsidR="00CB34C4" w:rsidRDefault="00DD2383" w:rsidP="001314EA">
      <w:r>
        <w:t xml:space="preserve">The Forum requested FSANZ consider </w:t>
      </w:r>
      <w:r w:rsidRPr="00206B76">
        <w:t xml:space="preserve">advice from the International Narcotics Control Board </w:t>
      </w:r>
      <w:r w:rsidR="002978BF">
        <w:t xml:space="preserve">(INCB) </w:t>
      </w:r>
      <w:r w:rsidRPr="00206B76">
        <w:t xml:space="preserve">and the European Union approach when setting a </w:t>
      </w:r>
      <w:r w:rsidR="00DF5CEC">
        <w:t>low THC</w:t>
      </w:r>
      <w:r w:rsidRPr="00206B76">
        <w:t xml:space="preserve"> limit in food.</w:t>
      </w:r>
      <w:r>
        <w:t xml:space="preserve"> </w:t>
      </w:r>
      <w:r w:rsidR="0068370C">
        <w:t>The INCB was asked by FRSC for advice in relation to whether the sale of hemp seed foods (with low levels of THC) would be compliant with United N</w:t>
      </w:r>
      <w:r w:rsidR="00CB34C4">
        <w:t xml:space="preserve">ations conventions on narcotic drugs. </w:t>
      </w:r>
      <w:r w:rsidR="0068370C">
        <w:t xml:space="preserve">The INCB advice does not </w:t>
      </w:r>
      <w:r>
        <w:t>preclude development of a regulatory measure in the Code to permi</w:t>
      </w:r>
      <w:r w:rsidR="0068370C">
        <w:t xml:space="preserve">t </w:t>
      </w:r>
      <w:r w:rsidR="00EC7B6A">
        <w:t xml:space="preserve">low THC hemp seed </w:t>
      </w:r>
      <w:r w:rsidR="0068370C">
        <w:t xml:space="preserve">foods. </w:t>
      </w:r>
    </w:p>
    <w:p w14:paraId="60AA2144" w14:textId="77777777" w:rsidR="00CB34C4" w:rsidRDefault="00CB34C4" w:rsidP="001314EA"/>
    <w:p w14:paraId="3F04626B" w14:textId="7E533B7E" w:rsidR="00847B5A" w:rsidRDefault="0068370C" w:rsidP="001314EA">
      <w:r>
        <w:t xml:space="preserve">The INCB advice referred to </w:t>
      </w:r>
      <w:r w:rsidR="00847B5A">
        <w:t>the European Union limit of 0.2% THC in hemp crops, which the Forum has asked FSANZ to investigate in the context of se</w:t>
      </w:r>
      <w:r w:rsidR="00CB34C4">
        <w:t xml:space="preserve">tting a </w:t>
      </w:r>
      <w:r w:rsidR="00DF5CEC">
        <w:t>low THC</w:t>
      </w:r>
      <w:r w:rsidR="00CB34C4">
        <w:t xml:space="preserve"> limit in food. </w:t>
      </w:r>
      <w:r w:rsidR="00847B5A">
        <w:t>FSANZ notes the limit referred to in the INCB advice relates to hemp crop only</w:t>
      </w:r>
      <w:r w:rsidR="00CB34C4">
        <w:rPr>
          <w:rStyle w:val="FootnoteReference"/>
        </w:rPr>
        <w:footnoteReference w:id="8"/>
      </w:r>
      <w:r w:rsidR="00847B5A">
        <w:t xml:space="preserve">. The European Union has not developed THC limits for hemp seed foods. </w:t>
      </w:r>
    </w:p>
    <w:p w14:paraId="1264CAA5" w14:textId="77777777" w:rsidR="00847B5A" w:rsidRDefault="00847B5A" w:rsidP="001314EA"/>
    <w:p w14:paraId="5A450CA2" w14:textId="1AA5712C" w:rsidR="00DD2383" w:rsidRDefault="00847B5A" w:rsidP="001314EA">
      <w:r>
        <w:t xml:space="preserve">Australia and New Zealand have existing legislation that sets strict controls on the cultivation of hemp domestically. Hemp can only be cultivated in Australia and New Zealand under strict licensing arrangements and crops are subject to regular testing of THC levels. </w:t>
      </w:r>
    </w:p>
    <w:p w14:paraId="265AD3C0" w14:textId="77777777" w:rsidR="00CB34C4" w:rsidRDefault="00CB34C4" w:rsidP="001314EA"/>
    <w:p w14:paraId="42EAFC59" w14:textId="5AA5937F" w:rsidR="00DD2383" w:rsidRDefault="00CB34C4" w:rsidP="001314EA">
      <w:r>
        <w:t xml:space="preserve">FSANZ therefore considers the EU limit referred to in the INCB advice is not of relevance to FSANZ’s consideration of THC limits for </w:t>
      </w:r>
      <w:r w:rsidR="00EC7B6A">
        <w:t xml:space="preserve">low THC hemp seed </w:t>
      </w:r>
      <w:r>
        <w:t xml:space="preserve">foods and therefore does not impact </w:t>
      </w:r>
      <w:r w:rsidR="00F257A9">
        <w:t xml:space="preserve">on previous FSANZ conclusions or on the assessment of this </w:t>
      </w:r>
      <w:r w:rsidR="00EC7B6A">
        <w:t>P</w:t>
      </w:r>
      <w:r w:rsidR="00F257A9">
        <w:t>roposal.</w:t>
      </w:r>
    </w:p>
    <w:p w14:paraId="611D8C5D" w14:textId="47C77D94" w:rsidR="00E520FE" w:rsidRPr="00932F14" w:rsidRDefault="00E520FE" w:rsidP="00E520FE">
      <w:pPr>
        <w:pStyle w:val="Heading2"/>
      </w:pPr>
      <w:bookmarkStart w:id="56" w:name="_Toc300933435"/>
      <w:bookmarkStart w:id="57" w:name="_Toc457391787"/>
      <w:bookmarkStart w:id="58" w:name="_Toc300761910"/>
      <w:bookmarkEnd w:id="36"/>
      <w:bookmarkEnd w:id="37"/>
      <w:bookmarkEnd w:id="38"/>
      <w:bookmarkEnd w:id="39"/>
      <w:r>
        <w:t>2.</w:t>
      </w:r>
      <w:r w:rsidR="00921109">
        <w:t>6</w:t>
      </w:r>
      <w:r>
        <w:tab/>
        <w:t>Risk communication</w:t>
      </w:r>
      <w:bookmarkEnd w:id="56"/>
      <w:bookmarkEnd w:id="57"/>
      <w:r>
        <w:t xml:space="preserve"> </w:t>
      </w:r>
    </w:p>
    <w:p w14:paraId="459EA76C" w14:textId="11F9A327" w:rsidR="00E520FE" w:rsidRPr="001C5CFC" w:rsidRDefault="00E520FE" w:rsidP="00022DBC">
      <w:pPr>
        <w:pStyle w:val="Heading3"/>
        <w:rPr>
          <w:color w:val="auto"/>
        </w:rPr>
      </w:pPr>
      <w:bookmarkStart w:id="59" w:name="_Toc300933437"/>
      <w:bookmarkStart w:id="60" w:name="_Toc457391788"/>
      <w:bookmarkStart w:id="61" w:name="_Toc286391012"/>
      <w:r w:rsidRPr="001C5CFC">
        <w:rPr>
          <w:color w:val="auto"/>
        </w:rPr>
        <w:t>2.</w:t>
      </w:r>
      <w:r w:rsidR="00921109">
        <w:rPr>
          <w:color w:val="auto"/>
        </w:rPr>
        <w:t>6</w:t>
      </w:r>
      <w:r w:rsidRPr="001C5CFC">
        <w:rPr>
          <w:color w:val="auto"/>
        </w:rPr>
        <w:t>.1</w:t>
      </w:r>
      <w:r w:rsidRPr="001C5CFC">
        <w:rPr>
          <w:color w:val="auto"/>
        </w:rPr>
        <w:tab/>
        <w:t>Consultation</w:t>
      </w:r>
      <w:bookmarkEnd w:id="59"/>
      <w:bookmarkEnd w:id="60"/>
    </w:p>
    <w:p w14:paraId="73689CAB" w14:textId="1D1859FD" w:rsidR="00C94CD2" w:rsidRPr="00C94CD2" w:rsidRDefault="0027513D" w:rsidP="00C94CD2">
      <w:pPr>
        <w:rPr>
          <w:color w:val="000000" w:themeColor="text1"/>
        </w:rPr>
      </w:pPr>
      <w:r w:rsidRPr="0027513D">
        <w:rPr>
          <w:szCs w:val="22"/>
        </w:rPr>
        <w:t xml:space="preserve">Consultation is a key part of FSANZ’s standards development process. </w:t>
      </w:r>
      <w:r w:rsidR="00C94CD2" w:rsidRPr="00C94CD2">
        <w:rPr>
          <w:color w:val="000000" w:themeColor="text1"/>
        </w:rPr>
        <w:t>The process by which FSANZ considers standard development matters is open, accountable, consultative and transparent. Public submissions are called to obtain the views of interested parties on issues raised by this Proposal and the effects of regulatory options. While not all comments may be taken on board during the process, they are all valued and contribute to the rigour of our assessment.</w:t>
      </w:r>
    </w:p>
    <w:p w14:paraId="54F9F62F" w14:textId="77777777" w:rsidR="00C94CD2" w:rsidRPr="00C94CD2" w:rsidRDefault="00C94CD2" w:rsidP="00C94CD2">
      <w:pPr>
        <w:rPr>
          <w:color w:val="000000" w:themeColor="text1"/>
        </w:rPr>
      </w:pPr>
    </w:p>
    <w:p w14:paraId="60A8A35F" w14:textId="00272B7E" w:rsidR="00C94CD2" w:rsidRPr="00836AE0" w:rsidRDefault="00C94CD2" w:rsidP="00C94CD2">
      <w:r w:rsidRPr="00C94CD2">
        <w:rPr>
          <w:color w:val="000000" w:themeColor="text1"/>
        </w:rPr>
        <w:lastRenderedPageBreak/>
        <w:t xml:space="preserve">All calls for submissions are notified through the FSANZ Notification Circular, media release, FSANZ’s social media tools and Food Standards News. Anyone who is an interested party or </w:t>
      </w:r>
      <w:r w:rsidRPr="00836AE0">
        <w:t xml:space="preserve">who makes a submission will be notified at each stage of the assessment. </w:t>
      </w:r>
    </w:p>
    <w:p w14:paraId="5316C939" w14:textId="77777777" w:rsidR="00D74614" w:rsidRPr="00836AE0" w:rsidRDefault="00D74614" w:rsidP="00D74614"/>
    <w:p w14:paraId="675F899D" w14:textId="77777777" w:rsidR="00D74614" w:rsidRPr="00836AE0" w:rsidRDefault="00D74614" w:rsidP="00D74614">
      <w:r w:rsidRPr="00836AE0">
        <w:t>If the draft variation to the Code is approved by the FSANZ Board, that decision will be notified to the Australia and New Zealand Ministerial Forum on Food Regulation. If the decision is not subject to a request for a review, stakeholders will be notified of the gazettal of the variation to the Code.</w:t>
      </w:r>
    </w:p>
    <w:p w14:paraId="504A8C42" w14:textId="1466465D" w:rsidR="00C94CD2" w:rsidRPr="00836AE0" w:rsidRDefault="00C94CD2" w:rsidP="00C94CD2"/>
    <w:p w14:paraId="3EECEA46" w14:textId="77777777" w:rsidR="00D74614" w:rsidRPr="00836AE0" w:rsidRDefault="00D74614" w:rsidP="00D74614">
      <w:pPr>
        <w:rPr>
          <w:szCs w:val="22"/>
        </w:rPr>
      </w:pPr>
      <w:r w:rsidRPr="00836AE0">
        <w:rPr>
          <w:szCs w:val="22"/>
        </w:rPr>
        <w:t>FSANZ has updated its fact sheet about hemp on the FSANZ website.</w:t>
      </w:r>
    </w:p>
    <w:p w14:paraId="572F30D0" w14:textId="69F574A3" w:rsidR="00D74614" w:rsidRPr="00836AE0" w:rsidRDefault="00D74614" w:rsidP="00C94CD2"/>
    <w:p w14:paraId="3C6863D4" w14:textId="3574E286" w:rsidR="00836AE0" w:rsidRDefault="00C94CD2" w:rsidP="0027513D">
      <w:pPr>
        <w:rPr>
          <w:color w:val="000000" w:themeColor="text1"/>
          <w:szCs w:val="22"/>
        </w:rPr>
      </w:pPr>
      <w:r w:rsidRPr="00C94CD2">
        <w:rPr>
          <w:szCs w:val="22"/>
        </w:rPr>
        <w:t>FSANZ</w:t>
      </w:r>
      <w:r w:rsidR="00D74614">
        <w:rPr>
          <w:szCs w:val="22"/>
        </w:rPr>
        <w:t xml:space="preserve"> also</w:t>
      </w:r>
      <w:r w:rsidRPr="00C94CD2">
        <w:rPr>
          <w:szCs w:val="22"/>
        </w:rPr>
        <w:t xml:space="preserve"> established an intergovernmental advisory group</w:t>
      </w:r>
      <w:r w:rsidR="00D74614">
        <w:rPr>
          <w:szCs w:val="22"/>
        </w:rPr>
        <w:t xml:space="preserve"> to assist with </w:t>
      </w:r>
      <w:r w:rsidR="00D74614" w:rsidRPr="00D74614">
        <w:rPr>
          <w:szCs w:val="22"/>
        </w:rPr>
        <w:t>assessing the proposal through the provision of advice on the issues highlighted in the Forum request</w:t>
      </w:r>
      <w:r w:rsidR="00836AE0">
        <w:rPr>
          <w:szCs w:val="22"/>
        </w:rPr>
        <w:t xml:space="preserve"> and has consulted with experts at the Therapeutic Goods Administration and Department of Health in Australia and the Ministry of Health in New Zealand. </w:t>
      </w:r>
      <w:r w:rsidR="00836AE0">
        <w:rPr>
          <w:color w:val="000000" w:themeColor="text1"/>
          <w:szCs w:val="22"/>
        </w:rPr>
        <w:t>T</w:t>
      </w:r>
      <w:r w:rsidR="0027513D" w:rsidRPr="00D74614">
        <w:rPr>
          <w:color w:val="000000" w:themeColor="text1"/>
          <w:szCs w:val="22"/>
        </w:rPr>
        <w:t xml:space="preserve">he expertise </w:t>
      </w:r>
      <w:r w:rsidRPr="00D74614">
        <w:rPr>
          <w:color w:val="000000" w:themeColor="text1"/>
          <w:szCs w:val="22"/>
        </w:rPr>
        <w:t>and assistance of</w:t>
      </w:r>
      <w:r w:rsidR="0027513D" w:rsidRPr="00D74614">
        <w:rPr>
          <w:color w:val="000000" w:themeColor="text1"/>
          <w:szCs w:val="22"/>
        </w:rPr>
        <w:t xml:space="preserve"> </w:t>
      </w:r>
      <w:r w:rsidR="00836AE0">
        <w:rPr>
          <w:color w:val="000000" w:themeColor="text1"/>
          <w:szCs w:val="22"/>
        </w:rPr>
        <w:t xml:space="preserve">those consulted is acknowledged. </w:t>
      </w:r>
    </w:p>
    <w:p w14:paraId="376CF5E7" w14:textId="4B2DE41A" w:rsidR="00E520FE" w:rsidRPr="00022DBC" w:rsidRDefault="00022DBC" w:rsidP="00022DBC">
      <w:pPr>
        <w:pStyle w:val="Heading3"/>
      </w:pPr>
      <w:bookmarkStart w:id="62" w:name="_Toc300761912"/>
      <w:bookmarkStart w:id="63" w:name="_Toc300933439"/>
      <w:bookmarkStart w:id="64" w:name="_Toc457391789"/>
      <w:bookmarkEnd w:id="61"/>
      <w:r w:rsidRPr="00022DBC">
        <w:t>2.</w:t>
      </w:r>
      <w:r w:rsidR="00921109">
        <w:t>6</w:t>
      </w:r>
      <w:r w:rsidRPr="00022DBC">
        <w:t>.2</w:t>
      </w:r>
      <w:r w:rsidR="00E520FE" w:rsidRPr="00022DBC">
        <w:tab/>
        <w:t>World Trade Organization (WTO)</w:t>
      </w:r>
      <w:bookmarkEnd w:id="62"/>
      <w:bookmarkEnd w:id="63"/>
      <w:bookmarkEnd w:id="64"/>
    </w:p>
    <w:p w14:paraId="6A226BCB" w14:textId="77777777" w:rsidR="00E520FE" w:rsidRPr="00DC6570" w:rsidRDefault="00E520FE" w:rsidP="00E520FE">
      <w:pPr>
        <w:rPr>
          <w:rFonts w:cs="Arial"/>
          <w:color w:val="000000"/>
        </w:rPr>
      </w:pPr>
      <w:r w:rsidRPr="00DC6570">
        <w:rPr>
          <w:rFonts w:cs="Arial"/>
          <w:color w:val="000000"/>
        </w:rPr>
        <w:t>As members of the World Trade Organization (WTO), Australia and New Zealand are obliged to notify WTO member</w:t>
      </w:r>
      <w:r w:rsidR="00BB5930">
        <w:rPr>
          <w:rFonts w:cs="Arial"/>
          <w:color w:val="000000"/>
        </w:rPr>
        <w:t>s</w:t>
      </w:r>
      <w:r w:rsidRPr="00DC6570">
        <w:rPr>
          <w:rFonts w:cs="Arial"/>
          <w:color w:val="000000"/>
        </w:rPr>
        <w:t xml:space="preserve"> where proposed mandatory regulatory measures are inconsistent with any existing or imminent international standards and the proposed measure may have a significant effect on trade.</w:t>
      </w:r>
    </w:p>
    <w:p w14:paraId="63F481F9" w14:textId="77777777" w:rsidR="000E2B99" w:rsidRDefault="000E2B99" w:rsidP="00E520FE">
      <w:pPr>
        <w:tabs>
          <w:tab w:val="left" w:pos="1560"/>
        </w:tabs>
        <w:rPr>
          <w:rFonts w:cs="Arial"/>
        </w:rPr>
      </w:pPr>
    </w:p>
    <w:p w14:paraId="53353A6B" w14:textId="33DEDEFC" w:rsidR="000E2B99" w:rsidRPr="000E2B99" w:rsidRDefault="00416DAB" w:rsidP="000E2B99">
      <w:pPr>
        <w:tabs>
          <w:tab w:val="left" w:pos="1560"/>
        </w:tabs>
        <w:rPr>
          <w:rFonts w:cs="Arial"/>
        </w:rPr>
      </w:pPr>
      <w:r>
        <w:rPr>
          <w:rFonts w:cs="Arial"/>
          <w:color w:val="000000" w:themeColor="text1"/>
        </w:rPr>
        <w:t xml:space="preserve">There are no internationally consistent </w:t>
      </w:r>
      <w:r w:rsidR="00152B0D">
        <w:rPr>
          <w:rFonts w:cs="Arial"/>
          <w:color w:val="000000" w:themeColor="text1"/>
        </w:rPr>
        <w:t xml:space="preserve">approaches to the regulation of hemp foods. </w:t>
      </w:r>
      <w:r>
        <w:rPr>
          <w:rFonts w:cs="Arial"/>
          <w:color w:val="000000" w:themeColor="text1"/>
        </w:rPr>
        <w:t xml:space="preserve">Some countries have no restrictions on the sale of hemp foods, some have established </w:t>
      </w:r>
      <w:r w:rsidR="00152B0D">
        <w:rPr>
          <w:rFonts w:cs="Arial"/>
          <w:color w:val="000000" w:themeColor="text1"/>
        </w:rPr>
        <w:t>MLs</w:t>
      </w:r>
      <w:r>
        <w:rPr>
          <w:rFonts w:cs="Arial"/>
          <w:color w:val="000000" w:themeColor="text1"/>
        </w:rPr>
        <w:t xml:space="preserve"> </w:t>
      </w:r>
      <w:r w:rsidR="00455B90">
        <w:rPr>
          <w:rFonts w:cs="Arial"/>
          <w:color w:val="000000" w:themeColor="text1"/>
        </w:rPr>
        <w:t>for</w:t>
      </w:r>
      <w:r>
        <w:rPr>
          <w:rFonts w:cs="Arial"/>
          <w:color w:val="000000" w:themeColor="text1"/>
        </w:rPr>
        <w:t xml:space="preserve"> THC and others do not permit the sale of hemp foods that have detectable levels of THC</w:t>
      </w:r>
      <w:r>
        <w:rPr>
          <w:rStyle w:val="FootnoteReference"/>
          <w:rFonts w:cs="Arial"/>
          <w:color w:val="000000" w:themeColor="text1"/>
        </w:rPr>
        <w:footnoteReference w:id="9"/>
      </w:r>
      <w:r>
        <w:rPr>
          <w:rFonts w:cs="Arial"/>
          <w:color w:val="000000" w:themeColor="text1"/>
        </w:rPr>
        <w:t>. A</w:t>
      </w:r>
      <w:r w:rsidR="000E2B99">
        <w:rPr>
          <w:rFonts w:cs="Arial"/>
        </w:rPr>
        <w:t xml:space="preserve">mending the Code </w:t>
      </w:r>
      <w:r w:rsidR="000E2B99" w:rsidRPr="000E2B99">
        <w:rPr>
          <w:rFonts w:cs="Arial"/>
        </w:rPr>
        <w:t>to permit the addit</w:t>
      </w:r>
      <w:r w:rsidR="000E2B99">
        <w:rPr>
          <w:rFonts w:cs="Arial"/>
        </w:rPr>
        <w:t xml:space="preserve">ion to food or sale as food of low THC hemp </w:t>
      </w:r>
      <w:r w:rsidR="000E2B99" w:rsidRPr="000E2B99">
        <w:rPr>
          <w:rFonts w:cs="Arial"/>
        </w:rPr>
        <w:t xml:space="preserve">seeds and seed products </w:t>
      </w:r>
      <w:r w:rsidR="00E520FE" w:rsidRPr="00DC6570">
        <w:rPr>
          <w:rFonts w:cs="Arial"/>
        </w:rPr>
        <w:t xml:space="preserve">is unlikely to have a significant </w:t>
      </w:r>
      <w:r w:rsidR="00E520FE">
        <w:rPr>
          <w:rFonts w:cs="Arial"/>
        </w:rPr>
        <w:t>effect on international trade</w:t>
      </w:r>
      <w:r w:rsidR="000E2B99">
        <w:rPr>
          <w:rFonts w:cs="Arial"/>
        </w:rPr>
        <w:t xml:space="preserve">. </w:t>
      </w:r>
      <w:r w:rsidR="000E2B99" w:rsidRPr="000E2B99">
        <w:rPr>
          <w:rFonts w:cs="Arial"/>
        </w:rPr>
        <w:t xml:space="preserve">A number of countries permit the sale of hemp foods and a permission to allow the sale of </w:t>
      </w:r>
      <w:r w:rsidR="000E2B99">
        <w:rPr>
          <w:rFonts w:cs="Arial"/>
        </w:rPr>
        <w:t xml:space="preserve">low THC </w:t>
      </w:r>
      <w:r w:rsidR="000E2B99" w:rsidRPr="000E2B99">
        <w:rPr>
          <w:rFonts w:cs="Arial"/>
        </w:rPr>
        <w:t xml:space="preserve">hemp </w:t>
      </w:r>
      <w:r w:rsidR="000E2B99">
        <w:rPr>
          <w:rFonts w:cs="Arial"/>
        </w:rPr>
        <w:t>seed</w:t>
      </w:r>
      <w:r w:rsidR="00D94020">
        <w:rPr>
          <w:rFonts w:cs="Arial"/>
        </w:rPr>
        <w:t xml:space="preserve"> food</w:t>
      </w:r>
      <w:r w:rsidR="000E2B99">
        <w:rPr>
          <w:rFonts w:cs="Arial"/>
        </w:rPr>
        <w:t xml:space="preserve">s </w:t>
      </w:r>
      <w:r w:rsidR="000E2B99" w:rsidRPr="000E2B99">
        <w:rPr>
          <w:rFonts w:cs="Arial"/>
        </w:rPr>
        <w:t>in Australia and New Z</w:t>
      </w:r>
      <w:r w:rsidR="000E2B99">
        <w:rPr>
          <w:rFonts w:cs="Arial"/>
        </w:rPr>
        <w:t>ealand would provide a liberalis</w:t>
      </w:r>
      <w:r w:rsidR="000E2B99" w:rsidRPr="000E2B99">
        <w:rPr>
          <w:rFonts w:cs="Arial"/>
        </w:rPr>
        <w:t xml:space="preserve">ation of trade opportunities. </w:t>
      </w:r>
    </w:p>
    <w:p w14:paraId="05ECDD59" w14:textId="77777777" w:rsidR="00152B0D" w:rsidRDefault="00152B0D" w:rsidP="00E520FE">
      <w:pPr>
        <w:tabs>
          <w:tab w:val="left" w:pos="1560"/>
        </w:tabs>
        <w:rPr>
          <w:rFonts w:cs="Arial"/>
          <w:iCs/>
        </w:rPr>
      </w:pPr>
    </w:p>
    <w:p w14:paraId="7B35081B" w14:textId="61E7C2F5" w:rsidR="00E520FE" w:rsidRPr="0024582E" w:rsidRDefault="00E520FE" w:rsidP="00E520FE">
      <w:pPr>
        <w:tabs>
          <w:tab w:val="left" w:pos="1560"/>
        </w:tabs>
        <w:rPr>
          <w:rFonts w:cs="Arial"/>
          <w:iCs/>
        </w:rPr>
      </w:pPr>
      <w:r w:rsidRPr="0024582E">
        <w:rPr>
          <w:rFonts w:cs="Arial"/>
          <w:iCs/>
        </w:rPr>
        <w:t xml:space="preserve">Therefore, </w:t>
      </w:r>
      <w:r>
        <w:rPr>
          <w:rFonts w:cs="Arial"/>
          <w:iCs/>
        </w:rPr>
        <w:t xml:space="preserve">a </w:t>
      </w:r>
      <w:r w:rsidRPr="0024582E">
        <w:rPr>
          <w:rFonts w:cs="Arial"/>
          <w:iCs/>
        </w:rPr>
        <w:t xml:space="preserve">notification to the WTO under </w:t>
      </w:r>
      <w:r w:rsidRPr="0024582E">
        <w:rPr>
          <w:rFonts w:cs="Arial"/>
        </w:rPr>
        <w:t>A</w:t>
      </w:r>
      <w:r w:rsidRPr="00CD5A1E">
        <w:rPr>
          <w:rFonts w:cs="Arial"/>
          <w:color w:val="000000" w:themeColor="text1"/>
        </w:rPr>
        <w:t>ustralia’s and New Zealand’s</w:t>
      </w:r>
      <w:r w:rsidRPr="00CD5A1E">
        <w:rPr>
          <w:rFonts w:cs="Arial"/>
          <w:iCs/>
          <w:color w:val="000000" w:themeColor="text1"/>
        </w:rPr>
        <w:t xml:space="preserve"> obligations under the WTO Technical Barriers to Trade </w:t>
      </w:r>
      <w:r w:rsidRPr="00D740BD">
        <w:rPr>
          <w:rFonts w:cs="Arial"/>
          <w:iCs/>
          <w:color w:val="000000" w:themeColor="text1"/>
        </w:rPr>
        <w:t xml:space="preserve">or </w:t>
      </w:r>
      <w:r w:rsidR="00D04529" w:rsidRPr="00D740BD">
        <w:rPr>
          <w:rFonts w:cs="Arial"/>
          <w:iCs/>
          <w:color w:val="000000" w:themeColor="text1"/>
        </w:rPr>
        <w:t xml:space="preserve">Application of </w:t>
      </w:r>
      <w:r w:rsidRPr="00D740BD">
        <w:rPr>
          <w:rFonts w:cs="Arial"/>
          <w:iCs/>
          <w:color w:val="000000" w:themeColor="text1"/>
        </w:rPr>
        <w:t xml:space="preserve">Sanitary and Phytosanitary Measures </w:t>
      </w:r>
      <w:r>
        <w:rPr>
          <w:rFonts w:cs="Arial"/>
          <w:iCs/>
        </w:rPr>
        <w:t>Agreement</w:t>
      </w:r>
      <w:r w:rsidRPr="0024582E">
        <w:rPr>
          <w:rFonts w:cs="Arial"/>
          <w:iCs/>
        </w:rPr>
        <w:t xml:space="preserve"> </w:t>
      </w:r>
      <w:r w:rsidR="00D94020">
        <w:rPr>
          <w:rFonts w:cs="Arial"/>
          <w:iCs/>
        </w:rPr>
        <w:t>is</w:t>
      </w:r>
      <w:r w:rsidRPr="0024582E">
        <w:rPr>
          <w:rFonts w:cs="Arial"/>
          <w:iCs/>
        </w:rPr>
        <w:t xml:space="preserve"> not considered necessary.</w:t>
      </w:r>
    </w:p>
    <w:p w14:paraId="6EBC67D3" w14:textId="71BABF7D" w:rsidR="00E520FE" w:rsidRDefault="00022DBC" w:rsidP="00022DBC">
      <w:pPr>
        <w:pStyle w:val="Heading2"/>
      </w:pPr>
      <w:bookmarkStart w:id="65" w:name="_Toc457391790"/>
      <w:r>
        <w:t>2.</w:t>
      </w:r>
      <w:r w:rsidR="00921109">
        <w:t>7</w:t>
      </w:r>
      <w:r>
        <w:tab/>
        <w:t>FSANZ Act assessment requirements</w:t>
      </w:r>
      <w:bookmarkEnd w:id="65"/>
    </w:p>
    <w:p w14:paraId="0CB8B986" w14:textId="77777777" w:rsidR="00774496" w:rsidRPr="00DF35BD" w:rsidRDefault="00774496" w:rsidP="00774496">
      <w:pPr>
        <w:pStyle w:val="Heading3"/>
        <w:rPr>
          <w:color w:val="auto"/>
        </w:rPr>
      </w:pPr>
      <w:bookmarkStart w:id="66" w:name="_Toc457391791"/>
      <w:r w:rsidRPr="00DF35BD">
        <w:rPr>
          <w:color w:val="auto"/>
        </w:rPr>
        <w:t>2.</w:t>
      </w:r>
      <w:r>
        <w:rPr>
          <w:color w:val="auto"/>
        </w:rPr>
        <w:t>7</w:t>
      </w:r>
      <w:r w:rsidRPr="00DF35BD">
        <w:rPr>
          <w:color w:val="auto"/>
        </w:rPr>
        <w:t>.1</w:t>
      </w:r>
      <w:r w:rsidRPr="00DF35BD">
        <w:rPr>
          <w:color w:val="auto"/>
        </w:rPr>
        <w:tab/>
        <w:t>Section 59</w:t>
      </w:r>
      <w:bookmarkEnd w:id="66"/>
    </w:p>
    <w:p w14:paraId="4CE7F2C7" w14:textId="3CADF144" w:rsidR="00726C2F" w:rsidRPr="00DF35BD" w:rsidRDefault="00726C2F" w:rsidP="00726C2F">
      <w:r w:rsidRPr="00DF35BD">
        <w:t xml:space="preserve">When assessing this Proposal and the subsequent development of a food regulatory measure, FSANZ has had regard to the </w:t>
      </w:r>
      <w:r w:rsidRPr="00DF35BD" w:rsidDel="00932F14">
        <w:t xml:space="preserve">following </w:t>
      </w:r>
      <w:r w:rsidRPr="00DF35BD">
        <w:t>matters in section 59 of the FSANZ Act:</w:t>
      </w:r>
    </w:p>
    <w:p w14:paraId="7BFB725E" w14:textId="0FA58593" w:rsidR="00726C2F" w:rsidRDefault="00726C2F" w:rsidP="00726C2F">
      <w:pPr>
        <w:pStyle w:val="Heading4"/>
      </w:pPr>
      <w:r>
        <w:t>2.</w:t>
      </w:r>
      <w:r w:rsidR="00921109">
        <w:t>7</w:t>
      </w:r>
      <w:r>
        <w:t>.1.1</w:t>
      </w:r>
      <w:r>
        <w:tab/>
        <w:t>Cost benefit analysis</w:t>
      </w:r>
    </w:p>
    <w:p w14:paraId="14653DC7" w14:textId="1C0AA413" w:rsidR="005817C3" w:rsidRPr="005817C3" w:rsidRDefault="005817C3" w:rsidP="005817C3">
      <w:r w:rsidRPr="005817C3">
        <w:t xml:space="preserve">Paragraph 59(2)(a) </w:t>
      </w:r>
      <w:r>
        <w:t xml:space="preserve">of the FSANZ Act </w:t>
      </w:r>
      <w:r w:rsidRPr="005817C3">
        <w:t xml:space="preserve">requires FSANZ to have regard to whether the costs that would arise from the proposed draft variation outweigh the direct or indirect benefits of that variation. </w:t>
      </w:r>
    </w:p>
    <w:p w14:paraId="0AFFB54B" w14:textId="77777777" w:rsidR="005817C3" w:rsidRPr="005817C3" w:rsidRDefault="005817C3" w:rsidP="005817C3"/>
    <w:p w14:paraId="3503CF17" w14:textId="0901B211" w:rsidR="005817C3" w:rsidRPr="005817C3" w:rsidRDefault="005817C3" w:rsidP="005817C3">
      <w:r w:rsidRPr="005817C3">
        <w:t>The Office of Best Practice Regulation (OBPR) assessment is that th</w:t>
      </w:r>
      <w:r>
        <w:t>e</w:t>
      </w:r>
      <w:r w:rsidRPr="005817C3">
        <w:t xml:space="preserve"> proposed change</w:t>
      </w:r>
      <w:r>
        <w:t xml:space="preserve"> </w:t>
      </w:r>
      <w:r w:rsidRPr="005817C3">
        <w:t>appears likely to have no more than minor regulatory impacts on business, communi</w:t>
      </w:r>
      <w:r w:rsidR="00A74A89">
        <w:t xml:space="preserve">ty </w:t>
      </w:r>
      <w:r w:rsidR="00A74A89">
        <w:lastRenderedPageBreak/>
        <w:t>organisations or individuals</w:t>
      </w:r>
      <w:r w:rsidRPr="005817C3">
        <w:t>, so a Regulation Impact Statement (RIS) is not required to be prepared</w:t>
      </w:r>
      <w:r>
        <w:t xml:space="preserve"> (OBPR reference 20932)</w:t>
      </w:r>
      <w:r w:rsidRPr="005817C3">
        <w:t>.</w:t>
      </w:r>
    </w:p>
    <w:p w14:paraId="6E2C71B4" w14:textId="77777777" w:rsidR="005817C3" w:rsidRPr="005817C3" w:rsidRDefault="005817C3" w:rsidP="005817C3"/>
    <w:p w14:paraId="1CEFEEB6" w14:textId="1C139F77" w:rsidR="005817C3" w:rsidRDefault="00766196" w:rsidP="00726C2F">
      <w:r>
        <w:t xml:space="preserve">FSANZ conducted an economic analysis as part of the assessment of A1039. This concluded the approved variation would provide moderate benefits to industry and consumers. The restrictions on selling only non-viable seeds were developed to minimise potential costs to government and law enforcement agencies that might arise from </w:t>
      </w:r>
      <w:r w:rsidR="009321BB">
        <w:t xml:space="preserve">low THC hemp seed </w:t>
      </w:r>
      <w:r>
        <w:t xml:space="preserve">food permissions. Whether the approved variation was likely to result in an overall positive net benefit to the community would depend on the uptake and profitability of the production and marketing of </w:t>
      </w:r>
      <w:r w:rsidR="009321BB">
        <w:t xml:space="preserve">low THC </w:t>
      </w:r>
      <w:r>
        <w:t>hemp seed foods on the one hand and on the other, whether it would cause complications and costs to law enforcement activities related to illicit drugs, and the magnitude of those costs if they did exist. The FSANZ economic analysis is available as SD2 to the Approval Report for A1039</w:t>
      </w:r>
      <w:r w:rsidR="00BC6D3D">
        <w:rPr>
          <w:rStyle w:val="FootnoteReference"/>
        </w:rPr>
        <w:footnoteReference w:id="10"/>
      </w:r>
      <w:r>
        <w:t>.</w:t>
      </w:r>
    </w:p>
    <w:p w14:paraId="7AFD4BBA" w14:textId="54AB72A0" w:rsidR="00726C2F" w:rsidRDefault="00726C2F" w:rsidP="00726C2F">
      <w:pPr>
        <w:pStyle w:val="Heading4"/>
      </w:pPr>
      <w:r>
        <w:t>2.</w:t>
      </w:r>
      <w:r w:rsidR="00921109">
        <w:t>7</w:t>
      </w:r>
      <w:r>
        <w:t>.1.2</w:t>
      </w:r>
      <w:r>
        <w:tab/>
        <w:t>Other measures</w:t>
      </w:r>
    </w:p>
    <w:p w14:paraId="624F0DB0" w14:textId="78C805C7" w:rsidR="00726C2F" w:rsidRPr="00C75566" w:rsidRDefault="00726C2F" w:rsidP="00726C2F">
      <w:r w:rsidRPr="00C75566">
        <w:t>There are no other measures (whether available to FSANZ or not) that would be more cost-effective than a food regulatory measure developed or varied as a result of the Proposal</w:t>
      </w:r>
      <w:r w:rsidR="00A62B4A">
        <w:t xml:space="preserve"> to permit the sale of </w:t>
      </w:r>
      <w:r w:rsidR="00DF5CEC">
        <w:t>low THC</w:t>
      </w:r>
      <w:r w:rsidR="00A62B4A">
        <w:t xml:space="preserve"> hemp</w:t>
      </w:r>
      <w:r w:rsidR="009321BB">
        <w:t xml:space="preserve"> seed foods</w:t>
      </w:r>
      <w:r w:rsidRPr="00C75566">
        <w:t>.</w:t>
      </w:r>
    </w:p>
    <w:p w14:paraId="0DCD012B" w14:textId="0D657EFB" w:rsidR="00726C2F" w:rsidRDefault="008B0075" w:rsidP="008B0075">
      <w:pPr>
        <w:pStyle w:val="Heading4"/>
      </w:pPr>
      <w:r>
        <w:t>2.</w:t>
      </w:r>
      <w:r w:rsidR="00921109">
        <w:t>7</w:t>
      </w:r>
      <w:r>
        <w:t>.1.3</w:t>
      </w:r>
      <w:r>
        <w:tab/>
        <w:t>A</w:t>
      </w:r>
      <w:r w:rsidR="00726C2F" w:rsidRPr="00914030">
        <w:t>ny relevant New Zealand standards</w:t>
      </w:r>
    </w:p>
    <w:p w14:paraId="4144BF62" w14:textId="2C92A512" w:rsidR="00D96BDB" w:rsidRDefault="00DF35BD" w:rsidP="008B0075">
      <w:pPr>
        <w:rPr>
          <w:lang w:bidi="ar-SA"/>
        </w:rPr>
      </w:pPr>
      <w:r w:rsidRPr="00DF35BD" w:rsidDel="00437B32">
        <w:rPr>
          <w:lang w:bidi="ar-SA"/>
        </w:rPr>
        <w:t>The New Zealand</w:t>
      </w:r>
      <w:r w:rsidR="00D96BDB" w:rsidRPr="00D96BDB">
        <w:rPr>
          <w:lang w:bidi="ar-SA"/>
        </w:rPr>
        <w:t xml:space="preserve"> Food (Safety) Regulations 2002 include a provision to permit the sale of hempseed oil as a food in New Zealand. </w:t>
      </w:r>
      <w:r w:rsidR="00E1421D">
        <w:t>The permission is scheduled to expire on 30 </w:t>
      </w:r>
      <w:r w:rsidR="00E1421D" w:rsidRPr="00AC0732">
        <w:t xml:space="preserve">October 2017. </w:t>
      </w:r>
      <w:r w:rsidR="00D96BDB" w:rsidRPr="00D96BDB">
        <w:rPr>
          <w:lang w:bidi="ar-SA"/>
        </w:rPr>
        <w:t xml:space="preserve">As noted above, in the </w:t>
      </w:r>
      <w:r w:rsidR="00D96BDB" w:rsidRPr="009321BB">
        <w:rPr>
          <w:i/>
          <w:lang w:bidi="ar-SA"/>
        </w:rPr>
        <w:t>Misuse of Drugs (Industrial Hemp) Regulations 2006</w:t>
      </w:r>
      <w:r w:rsidR="00D96BDB" w:rsidRPr="00D96BDB">
        <w:rPr>
          <w:lang w:bidi="ar-SA"/>
        </w:rPr>
        <w:t>, hemp products may not be advertised to have psychoactive effects.</w:t>
      </w:r>
      <w:r w:rsidR="002C39E4">
        <w:rPr>
          <w:lang w:bidi="ar-SA"/>
        </w:rPr>
        <w:t xml:space="preserve"> </w:t>
      </w:r>
    </w:p>
    <w:p w14:paraId="35448121" w14:textId="68598AB2" w:rsidR="00726C2F" w:rsidRPr="00914030" w:rsidRDefault="00BE3818" w:rsidP="00BE3818">
      <w:pPr>
        <w:pStyle w:val="Heading4"/>
      </w:pPr>
      <w:r>
        <w:t>2.</w:t>
      </w:r>
      <w:r w:rsidR="00921109">
        <w:t>7</w:t>
      </w:r>
      <w:r>
        <w:t>.1.4</w:t>
      </w:r>
      <w:r>
        <w:tab/>
      </w:r>
      <w:r w:rsidR="0027513D">
        <w:t>A</w:t>
      </w:r>
      <w:r>
        <w:t>ny other relevant matters</w:t>
      </w:r>
    </w:p>
    <w:p w14:paraId="433A503C" w14:textId="68AAF2E4" w:rsidR="00226EBC" w:rsidRPr="00226EBC" w:rsidRDefault="00226EBC" w:rsidP="00226EBC">
      <w:bookmarkStart w:id="67" w:name="_Toc300761897"/>
      <w:bookmarkStart w:id="68" w:name="_Toc300933440"/>
      <w:r w:rsidRPr="00226EBC">
        <w:t xml:space="preserve">The Forum asked FSANZ to take </w:t>
      </w:r>
      <w:r w:rsidRPr="004121E2">
        <w:t>policy advice relating to restricting marketing and advertising</w:t>
      </w:r>
      <w:r w:rsidR="002978BF">
        <w:t xml:space="preserve"> </w:t>
      </w:r>
      <w:r w:rsidR="002978BF" w:rsidRPr="00226EBC">
        <w:t xml:space="preserve">into account in the assessment of this </w:t>
      </w:r>
      <w:r w:rsidR="009321BB">
        <w:t>P</w:t>
      </w:r>
      <w:r w:rsidR="002978BF" w:rsidRPr="00226EBC">
        <w:t>roposal</w:t>
      </w:r>
      <w:r w:rsidRPr="004121E2">
        <w:t xml:space="preserve">. As detailed in </w:t>
      </w:r>
      <w:r w:rsidRPr="002C39E4">
        <w:t xml:space="preserve">section </w:t>
      </w:r>
      <w:r w:rsidR="00A62B4A" w:rsidRPr="002C39E4">
        <w:t>2.4</w:t>
      </w:r>
      <w:r w:rsidRPr="002C39E4">
        <w:t>,</w:t>
      </w:r>
      <w:r w:rsidRPr="004121E2">
        <w:t xml:space="preserve"> FSANZ</w:t>
      </w:r>
      <w:r w:rsidRPr="00226EBC">
        <w:t xml:space="preserve"> has had regard to this policy advice</w:t>
      </w:r>
      <w:r w:rsidR="00A62B4A">
        <w:t>, in the context of the range of other matters that FSANZ must also take into account when developing or varying food regulatory measures.</w:t>
      </w:r>
    </w:p>
    <w:p w14:paraId="6213C62F" w14:textId="77777777" w:rsidR="00544DA4" w:rsidRPr="00544DA4" w:rsidRDefault="00544DA4" w:rsidP="00544DA4"/>
    <w:p w14:paraId="2BA6DA1C" w14:textId="69983F84" w:rsidR="00544DA4" w:rsidRPr="00544DA4" w:rsidRDefault="00544DA4" w:rsidP="00544DA4">
      <w:r w:rsidRPr="00544DA4">
        <w:t>The results of a research project</w:t>
      </w:r>
      <w:r w:rsidR="006E0E6A">
        <w:t xml:space="preserve"> being undertaken by FRSC to</w:t>
      </w:r>
      <w:r>
        <w:t xml:space="preserve"> </w:t>
      </w:r>
      <w:r w:rsidRPr="00544DA4">
        <w:t>investigat</w:t>
      </w:r>
      <w:r w:rsidR="006E0E6A">
        <w:t xml:space="preserve">e </w:t>
      </w:r>
      <w:r w:rsidRPr="00544DA4">
        <w:t>t</w:t>
      </w:r>
      <w:r w:rsidR="006E0E6A">
        <w:t xml:space="preserve">he impact of consumption of low </w:t>
      </w:r>
      <w:r w:rsidRPr="00544DA4">
        <w:t>THC hemp</w:t>
      </w:r>
      <w:r w:rsidR="009321BB">
        <w:t xml:space="preserve"> seed</w:t>
      </w:r>
      <w:r w:rsidRPr="00544DA4">
        <w:t xml:space="preserve"> foods on random roadside drug testing programs will not be available until later in 2016. This issue will be considered separately by the Forum and </w:t>
      </w:r>
      <w:r>
        <w:t xml:space="preserve">has not </w:t>
      </w:r>
      <w:r w:rsidR="006E0E6A">
        <w:t xml:space="preserve">been </w:t>
      </w:r>
      <w:r>
        <w:t>addressed</w:t>
      </w:r>
      <w:r w:rsidR="006E0E6A">
        <w:t xml:space="preserve"> by FSANZ</w:t>
      </w:r>
      <w:r w:rsidRPr="00544DA4">
        <w:t xml:space="preserve"> in its assessment of P1042. </w:t>
      </w:r>
    </w:p>
    <w:p w14:paraId="3B0A2044" w14:textId="77777777" w:rsidR="00544DA4" w:rsidRPr="00544DA4" w:rsidRDefault="00544DA4" w:rsidP="00544DA4"/>
    <w:p w14:paraId="0E849E1B" w14:textId="4DE6E139" w:rsidR="00544DA4" w:rsidRPr="00544DA4" w:rsidRDefault="00544DA4" w:rsidP="00544DA4">
      <w:r w:rsidRPr="00544DA4">
        <w:t xml:space="preserve">In addition, Forum members </w:t>
      </w:r>
      <w:r w:rsidR="006E0E6A">
        <w:t xml:space="preserve">have </w:t>
      </w:r>
      <w:r w:rsidRPr="00544DA4">
        <w:t xml:space="preserve">acknowledged that there is a range of Commonwealth, New Zealand and State and Territory legislation that currently prohibits the sale of </w:t>
      </w:r>
      <w:r w:rsidR="00DF5CEC">
        <w:t>low THC</w:t>
      </w:r>
      <w:r w:rsidRPr="00544DA4">
        <w:t xml:space="preserve"> hemp </w:t>
      </w:r>
      <w:r w:rsidR="009321BB">
        <w:t>seed foods</w:t>
      </w:r>
      <w:r w:rsidRPr="00544DA4">
        <w:t>. Such legislation would need to be amended</w:t>
      </w:r>
      <w:r w:rsidR="00A62B4A">
        <w:t>, in addition to any variation to the Code,</w:t>
      </w:r>
      <w:r w:rsidRPr="00544DA4">
        <w:t xml:space="preserve"> before </w:t>
      </w:r>
      <w:r w:rsidR="00DF5CEC">
        <w:t>low THC</w:t>
      </w:r>
      <w:r w:rsidRPr="00544DA4">
        <w:t xml:space="preserve"> hemp </w:t>
      </w:r>
      <w:r w:rsidR="009321BB">
        <w:t xml:space="preserve">seed </w:t>
      </w:r>
      <w:r w:rsidRPr="00544DA4">
        <w:t>food</w:t>
      </w:r>
      <w:r w:rsidR="009321BB">
        <w:t>s</w:t>
      </w:r>
      <w:r w:rsidRPr="00544DA4">
        <w:t xml:space="preserve"> could be legally sold. The Forum</w:t>
      </w:r>
      <w:r w:rsidR="006E0E6A">
        <w:t xml:space="preserve"> has</w:t>
      </w:r>
      <w:r w:rsidRPr="00544DA4">
        <w:t xml:space="preserve"> agreed that each jurisdiction will therefore undertake an extensive audit of their respective legislation.</w:t>
      </w:r>
    </w:p>
    <w:p w14:paraId="75C87326" w14:textId="77777777" w:rsidR="00544DA4" w:rsidRPr="00226EBC" w:rsidRDefault="00544DA4" w:rsidP="00226EBC"/>
    <w:p w14:paraId="2A84CC89" w14:textId="0DCC435F" w:rsidR="00774496" w:rsidRPr="001B5C20" w:rsidRDefault="00226EBC" w:rsidP="00774496">
      <w:r w:rsidRPr="00226EBC">
        <w:t>Other relevant matters are considered below.</w:t>
      </w:r>
    </w:p>
    <w:p w14:paraId="37561B03" w14:textId="50249067" w:rsidR="00022DBC" w:rsidRPr="00914030" w:rsidRDefault="00BE3818" w:rsidP="00022DBC">
      <w:pPr>
        <w:pStyle w:val="Heading3"/>
      </w:pPr>
      <w:bookmarkStart w:id="69" w:name="_Toc457391792"/>
      <w:r>
        <w:t>2.</w:t>
      </w:r>
      <w:r w:rsidR="00921109">
        <w:t>7</w:t>
      </w:r>
      <w:r>
        <w:t>.2</w:t>
      </w:r>
      <w:r w:rsidR="008949A1">
        <w:tab/>
      </w:r>
      <w:r>
        <w:t>Subsection 18(1)</w:t>
      </w:r>
      <w:bookmarkEnd w:id="69"/>
      <w:r>
        <w:t xml:space="preserve"> </w:t>
      </w:r>
      <w:bookmarkEnd w:id="67"/>
      <w:bookmarkEnd w:id="68"/>
    </w:p>
    <w:p w14:paraId="7D570945" w14:textId="77777777" w:rsidR="00022DBC" w:rsidRPr="00914030" w:rsidRDefault="00022DBC" w:rsidP="00022DBC">
      <w:r w:rsidRPr="00914030">
        <w:rPr>
          <w:rFonts w:cs="Arial"/>
        </w:rPr>
        <w:t xml:space="preserve">FSANZ has also </w:t>
      </w:r>
      <w:r w:rsidRPr="00914030">
        <w:t xml:space="preserve">considered the three objectives in subsection 18(1) of the </w:t>
      </w:r>
      <w:r>
        <w:t>FSANZ Act during the assessment.</w:t>
      </w:r>
    </w:p>
    <w:p w14:paraId="0F0B8B57" w14:textId="45C29FFB" w:rsidR="00022DBC" w:rsidRPr="00914030" w:rsidRDefault="00BE3818" w:rsidP="00022DBC">
      <w:pPr>
        <w:pStyle w:val="Heading4"/>
        <w:rPr>
          <w:lang w:eastAsia="en-AU"/>
        </w:rPr>
      </w:pPr>
      <w:bookmarkStart w:id="70" w:name="_Toc297029117"/>
      <w:bookmarkStart w:id="71" w:name="_Toc300761898"/>
      <w:bookmarkStart w:id="72" w:name="_Toc300933441"/>
      <w:r>
        <w:rPr>
          <w:lang w:eastAsia="en-AU"/>
        </w:rPr>
        <w:lastRenderedPageBreak/>
        <w:t>2.</w:t>
      </w:r>
      <w:r w:rsidR="00921109">
        <w:rPr>
          <w:lang w:eastAsia="en-AU"/>
        </w:rPr>
        <w:t>7</w:t>
      </w:r>
      <w:r>
        <w:rPr>
          <w:lang w:eastAsia="en-AU"/>
        </w:rPr>
        <w:t>.2</w:t>
      </w:r>
      <w:r w:rsidR="00022DBC" w:rsidRPr="00914030">
        <w:rPr>
          <w:lang w:eastAsia="en-AU"/>
        </w:rPr>
        <w:t>.1</w:t>
      </w:r>
      <w:r w:rsidR="00022DBC" w:rsidRPr="00914030">
        <w:rPr>
          <w:lang w:eastAsia="en-AU"/>
        </w:rPr>
        <w:tab/>
        <w:t>Protection of public health and safety</w:t>
      </w:r>
      <w:bookmarkEnd w:id="70"/>
      <w:bookmarkEnd w:id="71"/>
      <w:bookmarkEnd w:id="72"/>
    </w:p>
    <w:p w14:paraId="48ED320A" w14:textId="71F63804" w:rsidR="00022DBC" w:rsidRDefault="00C75566" w:rsidP="00022DBC">
      <w:r w:rsidRPr="00C75566">
        <w:t xml:space="preserve">FSANZ’s risk assessment concluded that the consumption of </w:t>
      </w:r>
      <w:r w:rsidR="00DF5CEC">
        <w:t>low THC</w:t>
      </w:r>
      <w:r w:rsidRPr="00C75566">
        <w:t xml:space="preserve"> hemp seed</w:t>
      </w:r>
      <w:r w:rsidR="009321BB">
        <w:t xml:space="preserve"> food</w:t>
      </w:r>
      <w:r w:rsidRPr="00C75566">
        <w:t xml:space="preserve">s would not pose any public health and safety concerns </w:t>
      </w:r>
      <w:r w:rsidR="00774496" w:rsidRPr="00774496">
        <w:t xml:space="preserve">where the </w:t>
      </w:r>
      <w:r w:rsidR="00302496">
        <w:t xml:space="preserve">total </w:t>
      </w:r>
      <w:r w:rsidR="00774496" w:rsidRPr="00774496">
        <w:t xml:space="preserve">THC content is below the </w:t>
      </w:r>
      <w:r w:rsidR="00774496">
        <w:t xml:space="preserve">proposed MLs, </w:t>
      </w:r>
      <w:r w:rsidRPr="00C75566">
        <w:t xml:space="preserve">as detailed in </w:t>
      </w:r>
      <w:r w:rsidRPr="002C39E4">
        <w:t xml:space="preserve">section </w:t>
      </w:r>
      <w:r w:rsidR="00A62B4A" w:rsidRPr="002C39E4">
        <w:t xml:space="preserve">2.1 </w:t>
      </w:r>
      <w:r w:rsidRPr="002C39E4">
        <w:t xml:space="preserve">and in </w:t>
      </w:r>
      <w:r w:rsidR="002C39E4" w:rsidRPr="002C39E4">
        <w:t>SD1 of the A1039 Approval Report</w:t>
      </w:r>
      <w:r w:rsidR="002C39E4" w:rsidRPr="002C39E4">
        <w:rPr>
          <w:rStyle w:val="FootnoteReference"/>
        </w:rPr>
        <w:footnoteReference w:id="11"/>
      </w:r>
      <w:r w:rsidRPr="002C39E4">
        <w:t>.</w:t>
      </w:r>
    </w:p>
    <w:p w14:paraId="19E5D908" w14:textId="14C5CE74" w:rsidR="00D96BDB" w:rsidRDefault="00D96BDB" w:rsidP="00022DBC"/>
    <w:p w14:paraId="2D724B77" w14:textId="35BFF71A" w:rsidR="00D96BDB" w:rsidRPr="00C75566" w:rsidRDefault="00D96BDB" w:rsidP="00022DBC">
      <w:r w:rsidRPr="00D96BDB">
        <w:rPr>
          <w:lang w:val="en-AU" w:eastAsia="en-AU"/>
        </w:rPr>
        <w:t xml:space="preserve">FSANZ </w:t>
      </w:r>
      <w:r w:rsidR="000E6C9F">
        <w:rPr>
          <w:lang w:val="en-AU" w:eastAsia="en-AU"/>
        </w:rPr>
        <w:t>considers</w:t>
      </w:r>
      <w:r w:rsidRPr="00D96BDB">
        <w:rPr>
          <w:lang w:val="en-AU" w:eastAsia="en-AU"/>
        </w:rPr>
        <w:t xml:space="preserve"> that imposing regulation on a food (in the Code) for the purposes of reducing the risk of harm from illegal drugs is outside the scope of matters that can be included in food regulatory measures made under the FSANZ Act. Measures to regulate representations of </w:t>
      </w:r>
      <w:r w:rsidR="009321BB">
        <w:rPr>
          <w:lang w:val="en-AU" w:eastAsia="en-AU"/>
        </w:rPr>
        <w:t xml:space="preserve">low THC hemp seed </w:t>
      </w:r>
      <w:r w:rsidRPr="00D96BDB">
        <w:rPr>
          <w:lang w:val="en-AU" w:eastAsia="en-AU"/>
        </w:rPr>
        <w:t>foods are therefore not considered relevant to this objective.</w:t>
      </w:r>
    </w:p>
    <w:p w14:paraId="4EA594A1" w14:textId="11FC55CF" w:rsidR="00022DBC" w:rsidRPr="00914030" w:rsidRDefault="00BE3818" w:rsidP="00022DBC">
      <w:pPr>
        <w:pStyle w:val="Heading4"/>
        <w:rPr>
          <w:lang w:eastAsia="en-AU"/>
        </w:rPr>
      </w:pPr>
      <w:bookmarkStart w:id="73" w:name="_Toc300761899"/>
      <w:bookmarkStart w:id="74" w:name="_Toc300933442"/>
      <w:r>
        <w:rPr>
          <w:lang w:eastAsia="en-AU"/>
        </w:rPr>
        <w:t>2.</w:t>
      </w:r>
      <w:r w:rsidR="00921109">
        <w:rPr>
          <w:lang w:eastAsia="en-AU"/>
        </w:rPr>
        <w:t>7</w:t>
      </w:r>
      <w:r>
        <w:rPr>
          <w:lang w:eastAsia="en-AU"/>
        </w:rPr>
        <w:t>.2</w:t>
      </w:r>
      <w:r w:rsidR="00022DBC">
        <w:rPr>
          <w:lang w:eastAsia="en-AU"/>
        </w:rPr>
        <w:t>.</w:t>
      </w:r>
      <w:r w:rsidR="00022DBC" w:rsidRPr="00914030">
        <w:rPr>
          <w:lang w:eastAsia="en-AU"/>
        </w:rPr>
        <w:t>2</w:t>
      </w:r>
      <w:r w:rsidR="00022DBC" w:rsidRPr="00914030">
        <w:rPr>
          <w:lang w:eastAsia="en-AU"/>
        </w:rPr>
        <w:tab/>
        <w:t>The provision of adequate information relating to food to enable consumers to make informed choices</w:t>
      </w:r>
      <w:bookmarkEnd w:id="73"/>
      <w:bookmarkEnd w:id="74"/>
    </w:p>
    <w:p w14:paraId="27BB324A" w14:textId="1F869E3D" w:rsidR="00D96BDB" w:rsidRPr="000E6C9F" w:rsidRDefault="000E6C9F" w:rsidP="00022DBC">
      <w:r w:rsidRPr="000E6C9F">
        <w:t xml:space="preserve">The labelling of </w:t>
      </w:r>
      <w:r w:rsidR="009321BB">
        <w:t xml:space="preserve">low THC </w:t>
      </w:r>
      <w:r w:rsidR="00BC3820" w:rsidRPr="000E6C9F">
        <w:t>hemp seed</w:t>
      </w:r>
      <w:r w:rsidR="009321BB">
        <w:t xml:space="preserve"> food</w:t>
      </w:r>
      <w:r w:rsidR="00BC3820" w:rsidRPr="000E6C9F">
        <w:t xml:space="preserve">s would </w:t>
      </w:r>
      <w:r w:rsidRPr="000E6C9F">
        <w:t xml:space="preserve">be subject to the current provisions of the </w:t>
      </w:r>
      <w:r w:rsidR="00BC3820" w:rsidRPr="000E6C9F">
        <w:t>Code</w:t>
      </w:r>
      <w:r w:rsidRPr="000E6C9F">
        <w:t xml:space="preserve">, including the requirement to include </w:t>
      </w:r>
      <w:r w:rsidR="001D1F0B">
        <w:t xml:space="preserve">hemp seeds and </w:t>
      </w:r>
      <w:r w:rsidRPr="000E6C9F">
        <w:t>ingredients derived from hemp seeds in</w:t>
      </w:r>
      <w:r w:rsidR="00384864">
        <w:t xml:space="preserve"> the</w:t>
      </w:r>
      <w:r w:rsidRPr="000E6C9F">
        <w:t xml:space="preserve"> l</w:t>
      </w:r>
      <w:r w:rsidR="00BC3820" w:rsidRPr="000E6C9F">
        <w:t xml:space="preserve">ist of ingredients. It was not considered necessary to </w:t>
      </w:r>
      <w:r w:rsidR="00992ABB">
        <w:t xml:space="preserve">apply </w:t>
      </w:r>
      <w:r w:rsidR="00992ABB" w:rsidRPr="000E6C9F">
        <w:t xml:space="preserve">additional labelling </w:t>
      </w:r>
      <w:r w:rsidRPr="000E6C9F">
        <w:t xml:space="preserve">requirements </w:t>
      </w:r>
      <w:r w:rsidR="00BC3820" w:rsidRPr="000E6C9F">
        <w:t>(</w:t>
      </w:r>
      <w:r w:rsidR="00BC3820" w:rsidRPr="002C39E4">
        <w:t xml:space="preserve">section </w:t>
      </w:r>
      <w:r w:rsidR="00A62B4A" w:rsidRPr="002C39E4">
        <w:t>2.4</w:t>
      </w:r>
      <w:r w:rsidR="00BC3820" w:rsidRPr="000E6C9F">
        <w:t>).</w:t>
      </w:r>
    </w:p>
    <w:p w14:paraId="611CD4D7" w14:textId="4E299D25" w:rsidR="00022DBC" w:rsidRPr="00914030" w:rsidRDefault="00BE3818" w:rsidP="00022DBC">
      <w:pPr>
        <w:pStyle w:val="Heading4"/>
        <w:rPr>
          <w:lang w:eastAsia="en-AU"/>
        </w:rPr>
      </w:pPr>
      <w:bookmarkStart w:id="75" w:name="_Toc300761900"/>
      <w:bookmarkStart w:id="76" w:name="_Toc300933443"/>
      <w:r>
        <w:rPr>
          <w:lang w:eastAsia="en-AU"/>
        </w:rPr>
        <w:t>2.</w:t>
      </w:r>
      <w:r w:rsidR="00921109">
        <w:rPr>
          <w:lang w:eastAsia="en-AU"/>
        </w:rPr>
        <w:t>7</w:t>
      </w:r>
      <w:r>
        <w:rPr>
          <w:lang w:eastAsia="en-AU"/>
        </w:rPr>
        <w:t>.2</w:t>
      </w:r>
      <w:r w:rsidR="00022DBC">
        <w:rPr>
          <w:lang w:eastAsia="en-AU"/>
        </w:rPr>
        <w:t>.</w:t>
      </w:r>
      <w:r w:rsidR="00022DBC" w:rsidRPr="00914030">
        <w:rPr>
          <w:lang w:eastAsia="en-AU"/>
        </w:rPr>
        <w:t>3</w:t>
      </w:r>
      <w:r w:rsidR="00022DBC" w:rsidRPr="00914030">
        <w:rPr>
          <w:lang w:eastAsia="en-AU"/>
        </w:rPr>
        <w:tab/>
        <w:t>The prevention of misleading or deceptive conduct</w:t>
      </w:r>
      <w:bookmarkEnd w:id="75"/>
      <w:bookmarkEnd w:id="76"/>
    </w:p>
    <w:p w14:paraId="2A1E1366" w14:textId="0A716055" w:rsidR="00022DBC" w:rsidRDefault="00BC3820" w:rsidP="00022DBC">
      <w:r w:rsidRPr="00BC3820">
        <w:t xml:space="preserve">FSANZ has considered this objective in relation to the representation of foods derived from </w:t>
      </w:r>
      <w:r w:rsidR="003365A4">
        <w:t xml:space="preserve">low THC </w:t>
      </w:r>
      <w:r w:rsidRPr="00BC3820">
        <w:t xml:space="preserve">hemp seeds or foods that contain these foods as an ingredient, and their possible association with </w:t>
      </w:r>
      <w:r w:rsidR="000E6C9F">
        <w:t>illicit c</w:t>
      </w:r>
      <w:r w:rsidRPr="00BC3820">
        <w:t>annabis</w:t>
      </w:r>
      <w:r w:rsidR="000E6C9F">
        <w:t xml:space="preserve"> </w:t>
      </w:r>
      <w:r w:rsidRPr="00BC3820">
        <w:t>(</w:t>
      </w:r>
      <w:r w:rsidRPr="002C39E4">
        <w:t xml:space="preserve">section </w:t>
      </w:r>
      <w:r w:rsidR="000A5DE1" w:rsidRPr="002C39E4">
        <w:t>2.4</w:t>
      </w:r>
      <w:r w:rsidRPr="002C39E4">
        <w:t>).</w:t>
      </w:r>
      <w:r w:rsidRPr="00BC3820">
        <w:t xml:space="preserve"> </w:t>
      </w:r>
      <w:r w:rsidR="000E6C9F" w:rsidRPr="000E6C9F">
        <w:t>FSANZ concluded that no further risk management measures are required in the Code.</w:t>
      </w:r>
    </w:p>
    <w:p w14:paraId="410E3108" w14:textId="0FE11A58" w:rsidR="00774496" w:rsidRDefault="00774496" w:rsidP="00022DBC"/>
    <w:p w14:paraId="3CAB3A1C" w14:textId="1ED93490" w:rsidR="00774496" w:rsidRDefault="000A5DE1" w:rsidP="000A5DE1">
      <w:r w:rsidRPr="000A5DE1">
        <w:t xml:space="preserve">As part of its assessment of A1039, </w:t>
      </w:r>
      <w:r w:rsidR="00774496" w:rsidRPr="000A5DE1">
        <w:t>FSANZ</w:t>
      </w:r>
      <w:r w:rsidR="00774496" w:rsidRPr="00774496">
        <w:t xml:space="preserve"> investigated potential regulatory measures that could be used to prohibit the use of cannabis leaf images in advertising and to reduce the risk of consumers believing that </w:t>
      </w:r>
      <w:r w:rsidR="009321BB">
        <w:t xml:space="preserve">low THC </w:t>
      </w:r>
      <w:r w:rsidR="00774496" w:rsidRPr="00774496">
        <w:t>hemp seed</w:t>
      </w:r>
      <w:r w:rsidR="009321BB">
        <w:t xml:space="preserve"> food</w:t>
      </w:r>
      <w:r w:rsidR="00774496" w:rsidRPr="00774496">
        <w:t xml:space="preserve">s can produce psychoactive effects. </w:t>
      </w:r>
      <w:r w:rsidR="00D0012C">
        <w:t xml:space="preserve">In a literature search conducted for A1039 and updated in 2016, </w:t>
      </w:r>
      <w:r w:rsidR="00774496" w:rsidRPr="00774496">
        <w:t xml:space="preserve">FSANZ did not </w:t>
      </w:r>
      <w:r w:rsidR="00992ABB">
        <w:t>identify</w:t>
      </w:r>
      <w:r w:rsidR="00774496" w:rsidRPr="00774496">
        <w:t xml:space="preserve"> </w:t>
      </w:r>
      <w:r w:rsidR="00992ABB">
        <w:t>any available scientific</w:t>
      </w:r>
      <w:r w:rsidR="00992ABB" w:rsidRPr="00774496">
        <w:t xml:space="preserve"> </w:t>
      </w:r>
      <w:r w:rsidR="00774496" w:rsidRPr="00774496">
        <w:t>evidence to warrant the inclusion o</w:t>
      </w:r>
      <w:r w:rsidR="00D0012C">
        <w:t>f additional regulatory measures</w:t>
      </w:r>
      <w:r>
        <w:t xml:space="preserve"> (section 2.4).</w:t>
      </w:r>
    </w:p>
    <w:p w14:paraId="5EDAFAFB" w14:textId="68AC970E" w:rsidR="00022DBC" w:rsidRPr="00914030" w:rsidRDefault="00B51E03" w:rsidP="00B51E03">
      <w:pPr>
        <w:pStyle w:val="Heading3"/>
      </w:pPr>
      <w:bookmarkStart w:id="77" w:name="_Toc300761901"/>
      <w:bookmarkStart w:id="78" w:name="_Toc300933444"/>
      <w:bookmarkStart w:id="79" w:name="_Toc457391793"/>
      <w:r>
        <w:t>2.</w:t>
      </w:r>
      <w:r w:rsidR="00921109">
        <w:t>7</w:t>
      </w:r>
      <w:r>
        <w:t>.3</w:t>
      </w:r>
      <w:r w:rsidR="00022DBC" w:rsidRPr="00914030">
        <w:tab/>
        <w:t xml:space="preserve">Subsection 18(2) </w:t>
      </w:r>
      <w:bookmarkEnd w:id="77"/>
      <w:bookmarkEnd w:id="78"/>
      <w:r w:rsidR="00022DBC" w:rsidRPr="00914030">
        <w:t>considerations</w:t>
      </w:r>
      <w:bookmarkEnd w:id="79"/>
    </w:p>
    <w:p w14:paraId="11DB619A" w14:textId="77777777" w:rsidR="00022DBC" w:rsidRPr="00914030" w:rsidRDefault="00022DBC" w:rsidP="00022DBC">
      <w:pPr>
        <w:rPr>
          <w:rFonts w:cs="Arial"/>
        </w:rPr>
      </w:pPr>
      <w:r w:rsidRPr="00914030">
        <w:rPr>
          <w:rFonts w:cs="Arial"/>
        </w:rPr>
        <w:t>FSANZ has also had regard to:</w:t>
      </w:r>
    </w:p>
    <w:p w14:paraId="283C126F" w14:textId="77777777" w:rsidR="00022DBC" w:rsidRPr="00914030" w:rsidRDefault="00022DBC" w:rsidP="00022DBC">
      <w:pPr>
        <w:rPr>
          <w:rFonts w:cs="Arial"/>
        </w:rPr>
      </w:pPr>
    </w:p>
    <w:p w14:paraId="239BFCB9" w14:textId="77777777" w:rsidR="00022DBC" w:rsidRPr="008828D9" w:rsidRDefault="00022DBC" w:rsidP="00ED4F74">
      <w:pPr>
        <w:pStyle w:val="FSBullet1"/>
      </w:pPr>
      <w:r w:rsidRPr="008828D9">
        <w:t>the need for standards to be based on risk analysis using the best available scientific evidence</w:t>
      </w:r>
    </w:p>
    <w:p w14:paraId="323B1B3A" w14:textId="77777777" w:rsidR="008828D9" w:rsidRPr="003365A4" w:rsidRDefault="008828D9" w:rsidP="008828D9">
      <w:pPr>
        <w:rPr>
          <w:lang w:bidi="ar-SA"/>
        </w:rPr>
      </w:pPr>
    </w:p>
    <w:p w14:paraId="21333D75" w14:textId="31BB4837" w:rsidR="00ED4F74" w:rsidRDefault="00BC3820" w:rsidP="00EB73B0">
      <w:r w:rsidRPr="003365A4">
        <w:t xml:space="preserve">FSANZ has considered the </w:t>
      </w:r>
      <w:r w:rsidR="003D73A9" w:rsidRPr="003365A4">
        <w:t xml:space="preserve">best available scientific evidence as it relates to the </w:t>
      </w:r>
      <w:r w:rsidRPr="003365A4">
        <w:t xml:space="preserve">safety of </w:t>
      </w:r>
      <w:r w:rsidR="000A5DE1">
        <w:t xml:space="preserve">consumption of </w:t>
      </w:r>
      <w:r w:rsidR="00DF5CEC">
        <w:t>low THC</w:t>
      </w:r>
      <w:r w:rsidR="000A5DE1">
        <w:t xml:space="preserve"> </w:t>
      </w:r>
      <w:r w:rsidRPr="003365A4">
        <w:t xml:space="preserve">hemp </w:t>
      </w:r>
      <w:r w:rsidR="000A5DE1">
        <w:t xml:space="preserve">seed foods. In particular, FSANZ has </w:t>
      </w:r>
      <w:r w:rsidR="00302496">
        <w:t xml:space="preserve">included </w:t>
      </w:r>
      <w:r w:rsidR="000A5DE1">
        <w:t xml:space="preserve">updated food consumption data </w:t>
      </w:r>
      <w:r w:rsidR="00302496">
        <w:t xml:space="preserve">in the risk </w:t>
      </w:r>
      <w:r w:rsidR="001B5C20">
        <w:t>assessment</w:t>
      </w:r>
      <w:r w:rsidR="00302496">
        <w:t>s f</w:t>
      </w:r>
      <w:r w:rsidR="00662464">
        <w:t>o</w:t>
      </w:r>
      <w:r w:rsidR="00302496">
        <w:t xml:space="preserve">r THC </w:t>
      </w:r>
      <w:r w:rsidR="001B5C20">
        <w:t>(section 2.1</w:t>
      </w:r>
      <w:r w:rsidR="009321BB">
        <w:t>)</w:t>
      </w:r>
      <w:r w:rsidR="00302496">
        <w:t xml:space="preserve"> and</w:t>
      </w:r>
      <w:r w:rsidR="001B5C20">
        <w:t xml:space="preserve"> CBD </w:t>
      </w:r>
      <w:r w:rsidR="00302496">
        <w:t>(section 2.2)</w:t>
      </w:r>
      <w:r w:rsidR="00662464">
        <w:t xml:space="preserve"> </w:t>
      </w:r>
      <w:r w:rsidR="001B5C20">
        <w:t xml:space="preserve">from consumption of </w:t>
      </w:r>
      <w:r w:rsidR="00DF5CEC">
        <w:t>low THC</w:t>
      </w:r>
      <w:r w:rsidR="001B5C20">
        <w:t xml:space="preserve"> hemp seed foods; and </w:t>
      </w:r>
      <w:r w:rsidR="00302496">
        <w:t xml:space="preserve">the definition of THC to which the proposed </w:t>
      </w:r>
      <w:r w:rsidR="004531AD">
        <w:t>MLs</w:t>
      </w:r>
      <w:r w:rsidR="000A5DE1">
        <w:t xml:space="preserve"> </w:t>
      </w:r>
      <w:r w:rsidR="00302496">
        <w:t>apply</w:t>
      </w:r>
      <w:r w:rsidR="000A5DE1">
        <w:t xml:space="preserve"> (section 2.3)</w:t>
      </w:r>
      <w:r w:rsidR="001B5C20">
        <w:t xml:space="preserve">. </w:t>
      </w:r>
    </w:p>
    <w:p w14:paraId="270DA83C" w14:textId="2463BC15" w:rsidR="00C95A0C" w:rsidRDefault="003365A4" w:rsidP="00C95A0C">
      <w:r>
        <w:t xml:space="preserve">FSANZ has also </w:t>
      </w:r>
      <w:r w:rsidR="001A0D85">
        <w:t>reviewed the</w:t>
      </w:r>
      <w:r>
        <w:t xml:space="preserve"> scientific </w:t>
      </w:r>
      <w:r w:rsidR="001A0D85">
        <w:t>literature</w:t>
      </w:r>
      <w:r w:rsidR="00C95A0C">
        <w:t xml:space="preserve"> for evidence to </w:t>
      </w:r>
      <w:r w:rsidR="00AA3432">
        <w:t>apply</w:t>
      </w:r>
      <w:r w:rsidR="00C95A0C">
        <w:t xml:space="preserve"> additional measures for the labelling and advertising of </w:t>
      </w:r>
      <w:r w:rsidR="00DF5CEC">
        <w:t>low THC</w:t>
      </w:r>
      <w:r w:rsidR="001B5C20">
        <w:t xml:space="preserve"> </w:t>
      </w:r>
      <w:r w:rsidR="00C95A0C">
        <w:t xml:space="preserve">hemp seed foods, </w:t>
      </w:r>
      <w:r w:rsidR="00C95A0C" w:rsidRPr="002C39E4">
        <w:t xml:space="preserve">as outlined in section </w:t>
      </w:r>
      <w:r w:rsidR="002C39E4" w:rsidRPr="002C39E4">
        <w:t>2.</w:t>
      </w:r>
      <w:r w:rsidR="000A5DE1" w:rsidRPr="002C39E4">
        <w:t>4</w:t>
      </w:r>
      <w:r w:rsidR="00C95A0C" w:rsidRPr="002C39E4">
        <w:t>.</w:t>
      </w:r>
      <w:r w:rsidR="00C95A0C">
        <w:t xml:space="preserve"> </w:t>
      </w:r>
    </w:p>
    <w:p w14:paraId="04B8D874" w14:textId="77777777" w:rsidR="00774496" w:rsidRPr="008828D9" w:rsidRDefault="00774496" w:rsidP="008828D9">
      <w:pPr>
        <w:rPr>
          <w:lang w:bidi="ar-SA"/>
        </w:rPr>
      </w:pPr>
    </w:p>
    <w:p w14:paraId="00463C7F" w14:textId="77777777" w:rsidR="00022DBC" w:rsidRPr="008828D9" w:rsidRDefault="00022DBC" w:rsidP="00ED4F74">
      <w:pPr>
        <w:pStyle w:val="FSBullet1"/>
      </w:pPr>
      <w:r w:rsidRPr="008828D9">
        <w:t>the promotion of consistency between domestic and international food standards</w:t>
      </w:r>
    </w:p>
    <w:p w14:paraId="218B93AE" w14:textId="77777777" w:rsidR="008828D9" w:rsidRDefault="008828D9" w:rsidP="008828D9">
      <w:pPr>
        <w:rPr>
          <w:lang w:bidi="ar-SA"/>
        </w:rPr>
      </w:pPr>
    </w:p>
    <w:p w14:paraId="02AD2EE4" w14:textId="29252323" w:rsidR="008828D9" w:rsidRPr="00836AE0" w:rsidRDefault="00DF5CEC" w:rsidP="008828D9">
      <w:r>
        <w:t>Low THC</w:t>
      </w:r>
      <w:r w:rsidR="001B5C20">
        <w:t xml:space="preserve"> hemp seed </w:t>
      </w:r>
      <w:r w:rsidR="003D73A9" w:rsidRPr="00C546BF">
        <w:t>foods are permitted for sale in some countries but not in others</w:t>
      </w:r>
      <w:r w:rsidR="003D73A9" w:rsidRPr="00836AE0">
        <w:t xml:space="preserve">. There are no international food standards for </w:t>
      </w:r>
      <w:r>
        <w:t>low THC</w:t>
      </w:r>
      <w:r w:rsidR="001B5C20">
        <w:t xml:space="preserve"> </w:t>
      </w:r>
      <w:r w:rsidR="003D73A9" w:rsidRPr="00836AE0">
        <w:t xml:space="preserve">hemp </w:t>
      </w:r>
      <w:r w:rsidR="001B5C20">
        <w:t xml:space="preserve">seed </w:t>
      </w:r>
      <w:r w:rsidR="003D73A9" w:rsidRPr="00836AE0">
        <w:t xml:space="preserve">foods. The MLs for THC content </w:t>
      </w:r>
      <w:r w:rsidR="003D73A9" w:rsidRPr="00836AE0">
        <w:lastRenderedPageBreak/>
        <w:t xml:space="preserve">of </w:t>
      </w:r>
      <w:r w:rsidR="009321BB">
        <w:t xml:space="preserve">low </w:t>
      </w:r>
      <w:r w:rsidR="003D73A9" w:rsidRPr="00836AE0">
        <w:t xml:space="preserve">THC hemp </w:t>
      </w:r>
      <w:r w:rsidR="009321BB">
        <w:t xml:space="preserve">seed foods </w:t>
      </w:r>
      <w:r w:rsidR="003D73A9" w:rsidRPr="00836AE0">
        <w:t xml:space="preserve">that are included in the </w:t>
      </w:r>
      <w:r w:rsidR="00C546BF" w:rsidRPr="00836AE0">
        <w:t>draft</w:t>
      </w:r>
      <w:r w:rsidR="003D73A9" w:rsidRPr="00836AE0">
        <w:t xml:space="preserve"> variation are consistent with levels that are set in other countries (where applicable) and are achievable. </w:t>
      </w:r>
      <w:r w:rsidR="001B5C20">
        <w:t xml:space="preserve">No international jurisdictions have set limits on the CBD content of </w:t>
      </w:r>
      <w:r>
        <w:t>low THC</w:t>
      </w:r>
      <w:r w:rsidR="001B5C20">
        <w:t xml:space="preserve"> hemp seed foods. The establishment of a CBD limit in the Code </w:t>
      </w:r>
      <w:r w:rsidR="001B5C20" w:rsidRPr="001B5C20">
        <w:rPr>
          <w:szCs w:val="22"/>
        </w:rPr>
        <w:t>may present a trade barrier and impose additional compliance costs that are not required in international markets</w:t>
      </w:r>
      <w:r w:rsidR="00D34B4B">
        <w:rPr>
          <w:szCs w:val="22"/>
        </w:rPr>
        <w:t>.</w:t>
      </w:r>
    </w:p>
    <w:p w14:paraId="2780F109" w14:textId="77777777" w:rsidR="003D73A9" w:rsidRPr="00C546BF" w:rsidRDefault="003D73A9" w:rsidP="008828D9"/>
    <w:p w14:paraId="6C908C3B" w14:textId="50CB62DD" w:rsidR="001B5C20" w:rsidRDefault="00C546BF" w:rsidP="00D96BDB">
      <w:pPr>
        <w:pStyle w:val="FSTableText"/>
        <w:rPr>
          <w:sz w:val="22"/>
          <w:szCs w:val="22"/>
        </w:rPr>
      </w:pPr>
      <w:r w:rsidRPr="00C546BF">
        <w:rPr>
          <w:sz w:val="22"/>
          <w:szCs w:val="22"/>
        </w:rPr>
        <w:t>T</w:t>
      </w:r>
      <w:r w:rsidR="00D96BDB" w:rsidRPr="00C546BF">
        <w:rPr>
          <w:sz w:val="22"/>
          <w:szCs w:val="22"/>
        </w:rPr>
        <w:t xml:space="preserve">he Canadian Industrial Hemp Regulations and the New Zealand </w:t>
      </w:r>
      <w:r w:rsidR="00D96BDB" w:rsidRPr="009321BB">
        <w:rPr>
          <w:i/>
          <w:sz w:val="22"/>
          <w:szCs w:val="22"/>
        </w:rPr>
        <w:t>Misuse of Drugs (Industrial hemp) Regulations 2006</w:t>
      </w:r>
      <w:r w:rsidR="00D96BDB" w:rsidRPr="00C546BF">
        <w:rPr>
          <w:sz w:val="22"/>
          <w:szCs w:val="22"/>
        </w:rPr>
        <w:t xml:space="preserve"> include prohibitions relat</w:t>
      </w:r>
      <w:r w:rsidRPr="00C546BF">
        <w:rPr>
          <w:sz w:val="22"/>
          <w:szCs w:val="22"/>
        </w:rPr>
        <w:t>ing</w:t>
      </w:r>
      <w:r w:rsidR="00D96BDB" w:rsidRPr="00C546BF">
        <w:rPr>
          <w:sz w:val="22"/>
          <w:szCs w:val="22"/>
        </w:rPr>
        <w:t xml:space="preserve"> to advertising industrial hemp, its derivatives or any product made from those derivatives that imply it is psychoactive. FSANZ notes th</w:t>
      </w:r>
      <w:r w:rsidR="00FF3BB9">
        <w:rPr>
          <w:sz w:val="22"/>
          <w:szCs w:val="22"/>
        </w:rPr>
        <w:t>ese</w:t>
      </w:r>
      <w:r w:rsidR="00D96BDB" w:rsidRPr="00C546BF">
        <w:rPr>
          <w:sz w:val="22"/>
          <w:szCs w:val="22"/>
        </w:rPr>
        <w:t xml:space="preserve"> regulation</w:t>
      </w:r>
      <w:r w:rsidR="00FF3BB9">
        <w:rPr>
          <w:sz w:val="22"/>
          <w:szCs w:val="22"/>
        </w:rPr>
        <w:t>s are</w:t>
      </w:r>
      <w:r w:rsidR="00D96BDB" w:rsidRPr="00C546BF">
        <w:rPr>
          <w:sz w:val="22"/>
          <w:szCs w:val="22"/>
        </w:rPr>
        <w:t xml:space="preserve"> not </w:t>
      </w:r>
      <w:r w:rsidR="00D96BDB" w:rsidRPr="00C546BF">
        <w:rPr>
          <w:b/>
          <w:sz w:val="22"/>
          <w:szCs w:val="22"/>
        </w:rPr>
        <w:t>food standard</w:t>
      </w:r>
      <w:r w:rsidR="00FF3BB9">
        <w:rPr>
          <w:b/>
          <w:sz w:val="22"/>
          <w:szCs w:val="22"/>
        </w:rPr>
        <w:t>s</w:t>
      </w:r>
      <w:r w:rsidR="00D96BDB" w:rsidRPr="00C546BF">
        <w:rPr>
          <w:sz w:val="22"/>
          <w:szCs w:val="22"/>
        </w:rPr>
        <w:t xml:space="preserve"> and is not aware of any other country that has specific restrictions relating to representations on hemp foods. </w:t>
      </w:r>
    </w:p>
    <w:p w14:paraId="1731B8E7" w14:textId="77777777" w:rsidR="001B5C20" w:rsidRDefault="001B5C20" w:rsidP="00D96BDB">
      <w:pPr>
        <w:pStyle w:val="FSTableText"/>
        <w:rPr>
          <w:sz w:val="22"/>
          <w:szCs w:val="22"/>
        </w:rPr>
      </w:pPr>
    </w:p>
    <w:p w14:paraId="70F9909A" w14:textId="6574227D" w:rsidR="00D96BDB" w:rsidRDefault="00D96BDB" w:rsidP="00D96BDB">
      <w:pPr>
        <w:pStyle w:val="FSTableText"/>
        <w:rPr>
          <w:sz w:val="22"/>
          <w:szCs w:val="22"/>
        </w:rPr>
      </w:pPr>
      <w:r w:rsidRPr="00C546BF">
        <w:rPr>
          <w:sz w:val="22"/>
          <w:szCs w:val="22"/>
        </w:rPr>
        <w:t>FSANZ therefore considers that develop</w:t>
      </w:r>
      <w:r w:rsidR="00A17A28">
        <w:rPr>
          <w:sz w:val="22"/>
          <w:szCs w:val="22"/>
        </w:rPr>
        <w:t xml:space="preserve">ing </w:t>
      </w:r>
      <w:r w:rsidRPr="00C546BF">
        <w:rPr>
          <w:sz w:val="22"/>
          <w:szCs w:val="22"/>
        </w:rPr>
        <w:t xml:space="preserve">regulatory measures in the Code to </w:t>
      </w:r>
      <w:r w:rsidR="001B5C20">
        <w:rPr>
          <w:sz w:val="22"/>
          <w:szCs w:val="22"/>
        </w:rPr>
        <w:t xml:space="preserve">establish a CBD limit and to </w:t>
      </w:r>
      <w:r w:rsidRPr="00C546BF">
        <w:rPr>
          <w:sz w:val="22"/>
          <w:szCs w:val="22"/>
        </w:rPr>
        <w:t xml:space="preserve">regulate representations on </w:t>
      </w:r>
      <w:r w:rsidR="00DF5CEC">
        <w:rPr>
          <w:sz w:val="22"/>
          <w:szCs w:val="22"/>
        </w:rPr>
        <w:t>low THC</w:t>
      </w:r>
      <w:r w:rsidR="001B5C20">
        <w:rPr>
          <w:sz w:val="22"/>
          <w:szCs w:val="22"/>
        </w:rPr>
        <w:t xml:space="preserve"> </w:t>
      </w:r>
      <w:r w:rsidRPr="00C546BF">
        <w:rPr>
          <w:sz w:val="22"/>
          <w:szCs w:val="22"/>
        </w:rPr>
        <w:t>hemp seed</w:t>
      </w:r>
      <w:r w:rsidR="001C45D8">
        <w:rPr>
          <w:sz w:val="22"/>
          <w:szCs w:val="22"/>
        </w:rPr>
        <w:t xml:space="preserve"> food</w:t>
      </w:r>
      <w:r w:rsidRPr="00C546BF">
        <w:rPr>
          <w:sz w:val="22"/>
          <w:szCs w:val="22"/>
        </w:rPr>
        <w:t>s may be inconsistent with other international food standards.</w:t>
      </w:r>
    </w:p>
    <w:p w14:paraId="48EC96ED" w14:textId="52A4CEAE" w:rsidR="008828D9" w:rsidRPr="008828D9" w:rsidRDefault="008828D9" w:rsidP="00C546BF">
      <w:pPr>
        <w:pStyle w:val="FSTableText"/>
      </w:pPr>
    </w:p>
    <w:p w14:paraId="3766E17C" w14:textId="77777777" w:rsidR="00022DBC" w:rsidRPr="008828D9" w:rsidRDefault="00022DBC" w:rsidP="00ED4F74">
      <w:pPr>
        <w:pStyle w:val="FSBullet1"/>
      </w:pPr>
      <w:r w:rsidRPr="008828D9">
        <w:t>the desirability of an efficient and internationally competitive food industry</w:t>
      </w:r>
    </w:p>
    <w:p w14:paraId="00E5254C" w14:textId="77777777" w:rsidR="008828D9" w:rsidRDefault="008828D9" w:rsidP="008828D9">
      <w:pPr>
        <w:rPr>
          <w:lang w:bidi="ar-SA"/>
        </w:rPr>
      </w:pPr>
    </w:p>
    <w:p w14:paraId="71D48084" w14:textId="62DDF03A" w:rsidR="008828D9" w:rsidRPr="00C546BF" w:rsidRDefault="003D73A9" w:rsidP="003D73A9">
      <w:r w:rsidRPr="00C546BF">
        <w:t xml:space="preserve">There are potential benefits to industry in permitting </w:t>
      </w:r>
      <w:r w:rsidR="001C45D8">
        <w:t xml:space="preserve">low THC </w:t>
      </w:r>
      <w:r w:rsidRPr="00C546BF">
        <w:t xml:space="preserve">hemp </w:t>
      </w:r>
      <w:r w:rsidR="00302496">
        <w:t xml:space="preserve">seed </w:t>
      </w:r>
      <w:r w:rsidRPr="00C546BF">
        <w:t>foods and the permission would open up domestic and export markets for foods derived from hemp</w:t>
      </w:r>
      <w:r w:rsidR="00302496">
        <w:t xml:space="preserve"> seed</w:t>
      </w:r>
      <w:r w:rsidRPr="00C546BF">
        <w:t xml:space="preserve">. </w:t>
      </w:r>
      <w:r w:rsidR="00F2512E" w:rsidRPr="00C546BF">
        <w:rPr>
          <w:lang w:bidi="ar-SA"/>
        </w:rPr>
        <w:t xml:space="preserve">A more general permission to sell </w:t>
      </w:r>
      <w:r w:rsidR="001C45D8">
        <w:rPr>
          <w:lang w:bidi="ar-SA"/>
        </w:rPr>
        <w:t xml:space="preserve">low THC hemp seed </w:t>
      </w:r>
      <w:r w:rsidR="00F2512E" w:rsidRPr="00C546BF">
        <w:rPr>
          <w:lang w:bidi="ar-SA"/>
        </w:rPr>
        <w:t>foods in Australia and New Zealand could serve to enhance trans-Tasman trade in these products.</w:t>
      </w:r>
    </w:p>
    <w:p w14:paraId="005332BB" w14:textId="77777777" w:rsidR="008828D9" w:rsidRPr="00C546BF" w:rsidRDefault="008828D9" w:rsidP="008828D9">
      <w:pPr>
        <w:rPr>
          <w:lang w:bidi="ar-SA"/>
        </w:rPr>
      </w:pPr>
    </w:p>
    <w:p w14:paraId="12CDE8A8" w14:textId="77777777" w:rsidR="00022DBC" w:rsidRPr="008828D9" w:rsidRDefault="00022DBC" w:rsidP="00ED4F74">
      <w:pPr>
        <w:pStyle w:val="FSBullet1"/>
      </w:pPr>
      <w:r w:rsidRPr="008828D9">
        <w:t>the promotion of fair trading in food</w:t>
      </w:r>
    </w:p>
    <w:p w14:paraId="00633BC5" w14:textId="77777777" w:rsidR="008828D9" w:rsidRDefault="008828D9" w:rsidP="008828D9">
      <w:pPr>
        <w:rPr>
          <w:lang w:bidi="ar-SA"/>
        </w:rPr>
      </w:pPr>
    </w:p>
    <w:p w14:paraId="79F8A207" w14:textId="1F5A00A0" w:rsidR="008828D9" w:rsidRPr="00544DA4" w:rsidRDefault="003D73A9" w:rsidP="008828D9">
      <w:r w:rsidRPr="00544DA4">
        <w:t xml:space="preserve">No issues have been identified. </w:t>
      </w:r>
    </w:p>
    <w:p w14:paraId="526CD20C" w14:textId="77777777" w:rsidR="008828D9" w:rsidRPr="008828D9" w:rsidRDefault="008828D9" w:rsidP="008828D9">
      <w:pPr>
        <w:rPr>
          <w:lang w:bidi="ar-SA"/>
        </w:rPr>
      </w:pPr>
    </w:p>
    <w:p w14:paraId="33C2F931" w14:textId="77777777" w:rsidR="00022DBC" w:rsidRPr="005E2F53" w:rsidRDefault="00022DBC" w:rsidP="00ED4F74">
      <w:pPr>
        <w:pStyle w:val="FSBullet1"/>
      </w:pPr>
      <w:r w:rsidRPr="008828D9">
        <w:t xml:space="preserve">any written policy guidelines formulated by the </w:t>
      </w:r>
      <w:r w:rsidR="006E527D">
        <w:t>Forum on Food Regulation</w:t>
      </w:r>
    </w:p>
    <w:p w14:paraId="59DE96AE" w14:textId="77777777" w:rsidR="00022DBC" w:rsidRDefault="00022DBC" w:rsidP="00022DBC">
      <w:pPr>
        <w:rPr>
          <w:lang w:bidi="ar-SA"/>
        </w:rPr>
      </w:pPr>
    </w:p>
    <w:p w14:paraId="6EB8CD6D" w14:textId="2820D836" w:rsidR="00F45CB9" w:rsidRPr="008B13A5" w:rsidRDefault="003D73A9" w:rsidP="00F45CB9">
      <w:pPr>
        <w:rPr>
          <w:lang w:bidi="ar-SA"/>
        </w:rPr>
      </w:pPr>
      <w:r w:rsidRPr="00544DA4">
        <w:t xml:space="preserve">There are no policy guidelines relevant to this </w:t>
      </w:r>
      <w:r w:rsidR="00774496" w:rsidRPr="00544DA4">
        <w:t>proposal.</w:t>
      </w:r>
      <w:r w:rsidRPr="00544DA4">
        <w:t xml:space="preserve"> </w:t>
      </w:r>
      <w:r w:rsidR="001B5C20">
        <w:t xml:space="preserve">FSANZ notes policy advice </w:t>
      </w:r>
      <w:r w:rsidR="00C6418F">
        <w:t xml:space="preserve">has been </w:t>
      </w:r>
      <w:r w:rsidR="001B5C20">
        <w:t>provided by the Forum</w:t>
      </w:r>
      <w:r w:rsidR="00D0012C">
        <w:t xml:space="preserve">, </w:t>
      </w:r>
      <w:r w:rsidR="00C6418F">
        <w:t xml:space="preserve">which </w:t>
      </w:r>
      <w:r w:rsidR="001B5C20">
        <w:t xml:space="preserve">FSANZ has taken into account in its assessment of this </w:t>
      </w:r>
      <w:r w:rsidR="001C45D8">
        <w:t>P</w:t>
      </w:r>
      <w:r w:rsidR="001B5C20">
        <w:t xml:space="preserve">roposal (section 2.4). </w:t>
      </w:r>
    </w:p>
    <w:p w14:paraId="1689A6BB" w14:textId="787B65DC" w:rsidR="00D34B4B" w:rsidRDefault="009A6FBC" w:rsidP="001614A2">
      <w:pPr>
        <w:pStyle w:val="Heading2"/>
      </w:pPr>
      <w:bookmarkStart w:id="80" w:name="_Toc457391794"/>
      <w:r>
        <w:t>2.8</w:t>
      </w:r>
      <w:r>
        <w:tab/>
      </w:r>
      <w:r w:rsidR="001614A2">
        <w:t>Preferred approach</w:t>
      </w:r>
      <w:bookmarkEnd w:id="80"/>
    </w:p>
    <w:p w14:paraId="7E1947E1" w14:textId="4A289E87" w:rsidR="001614A2" w:rsidRDefault="001614A2" w:rsidP="00DD3C5E">
      <w:r>
        <w:t xml:space="preserve">FSANZ has prepared a draft variation to </w:t>
      </w:r>
      <w:r w:rsidR="00242208">
        <w:t xml:space="preserve">the Code to </w:t>
      </w:r>
      <w:r>
        <w:t xml:space="preserve">permit the sale of </w:t>
      </w:r>
      <w:r w:rsidR="001C45D8">
        <w:t xml:space="preserve">low THC hemp seed </w:t>
      </w:r>
      <w:r>
        <w:t>foods</w:t>
      </w:r>
      <w:r w:rsidR="00242208">
        <w:t xml:space="preserve">, subject to </w:t>
      </w:r>
      <w:r w:rsidR="001C45D8">
        <w:t>MLs</w:t>
      </w:r>
      <w:r w:rsidR="00242208">
        <w:t xml:space="preserve"> of THC, based on the following reasons:</w:t>
      </w:r>
    </w:p>
    <w:p w14:paraId="2A0DDEC9" w14:textId="77777777" w:rsidR="00242208" w:rsidRDefault="00242208" w:rsidP="00DD3C5E"/>
    <w:p w14:paraId="6040A196" w14:textId="5B1C12E1" w:rsidR="00242208" w:rsidRDefault="00DF5CEC" w:rsidP="00ED4F74">
      <w:pPr>
        <w:pStyle w:val="FSBullet1"/>
      </w:pPr>
      <w:r>
        <w:t>Low THC</w:t>
      </w:r>
      <w:r w:rsidR="00242208">
        <w:t xml:space="preserve"> hemp seed foods have been assessed as safe for human consumption at the recommended maximum levels of THC content.</w:t>
      </w:r>
    </w:p>
    <w:p w14:paraId="4C4EAF1B" w14:textId="77777777" w:rsidR="00242208" w:rsidRDefault="00242208" w:rsidP="00242208">
      <w:pPr>
        <w:rPr>
          <w:lang w:bidi="ar-SA"/>
        </w:rPr>
      </w:pPr>
    </w:p>
    <w:p w14:paraId="01A08C95" w14:textId="6CE9DC20" w:rsidR="00242208" w:rsidRDefault="00242208" w:rsidP="00ED4F74">
      <w:pPr>
        <w:pStyle w:val="FSBullet1"/>
      </w:pPr>
      <w:r>
        <w:t>The draft variation provides a net benefit to the affected parties.</w:t>
      </w:r>
    </w:p>
    <w:p w14:paraId="073DE794" w14:textId="77777777" w:rsidR="00242208" w:rsidRDefault="00242208" w:rsidP="00242208">
      <w:pPr>
        <w:rPr>
          <w:lang w:bidi="ar-SA"/>
        </w:rPr>
      </w:pPr>
    </w:p>
    <w:p w14:paraId="4187B77D" w14:textId="076611A2" w:rsidR="00242208" w:rsidRDefault="00242208" w:rsidP="00ED4F74">
      <w:pPr>
        <w:pStyle w:val="FSBullet1"/>
      </w:pPr>
      <w:r>
        <w:t>No other measures would be more effective at achieving this outcome.</w:t>
      </w:r>
    </w:p>
    <w:p w14:paraId="4C57C716" w14:textId="77777777" w:rsidR="00242208" w:rsidRPr="00242208" w:rsidRDefault="00242208" w:rsidP="00242208">
      <w:pPr>
        <w:rPr>
          <w:lang w:bidi="ar-SA"/>
        </w:rPr>
      </w:pPr>
    </w:p>
    <w:p w14:paraId="04568A29" w14:textId="77777777" w:rsidR="00ED4F74" w:rsidRDefault="00ED4F74">
      <w:pPr>
        <w:widowControl/>
        <w:rPr>
          <w:b/>
          <w:bCs/>
          <w:sz w:val="36"/>
          <w:szCs w:val="28"/>
          <w:lang w:bidi="ar-SA"/>
        </w:rPr>
      </w:pPr>
      <w:bookmarkStart w:id="81" w:name="_Toc286391014"/>
      <w:bookmarkStart w:id="82" w:name="_Toc175381455"/>
      <w:bookmarkStart w:id="83" w:name="_Toc300933445"/>
      <w:bookmarkEnd w:id="23"/>
      <w:bookmarkEnd w:id="24"/>
      <w:bookmarkEnd w:id="25"/>
      <w:bookmarkEnd w:id="26"/>
      <w:bookmarkEnd w:id="27"/>
      <w:bookmarkEnd w:id="28"/>
      <w:bookmarkEnd w:id="58"/>
      <w:r>
        <w:br w:type="page"/>
      </w:r>
    </w:p>
    <w:p w14:paraId="5463E19D" w14:textId="26221399" w:rsidR="005F7342" w:rsidRPr="009B7402" w:rsidRDefault="00867B23" w:rsidP="00242208">
      <w:pPr>
        <w:pStyle w:val="Heading1"/>
      </w:pPr>
      <w:bookmarkStart w:id="84" w:name="_Toc457391795"/>
      <w:r w:rsidRPr="009B7402">
        <w:lastRenderedPageBreak/>
        <w:t>3</w:t>
      </w:r>
      <w:r w:rsidR="00F604DE" w:rsidRPr="009B7402">
        <w:tab/>
      </w:r>
      <w:bookmarkEnd w:id="81"/>
      <w:bookmarkEnd w:id="82"/>
      <w:bookmarkEnd w:id="83"/>
      <w:r w:rsidR="00D14405" w:rsidRPr="009B7402">
        <w:t xml:space="preserve">Draft </w:t>
      </w:r>
      <w:r w:rsidR="00D14405" w:rsidRPr="00242208">
        <w:t>variation</w:t>
      </w:r>
      <w:bookmarkEnd w:id="84"/>
    </w:p>
    <w:p w14:paraId="16D324FF" w14:textId="281C9FE9" w:rsidR="00D209C9" w:rsidRPr="00D0313D" w:rsidRDefault="00D209C9" w:rsidP="00D209C9">
      <w:r w:rsidRPr="00D0313D">
        <w:t xml:space="preserve">The draft variation to the revised Code is at Attachment A and is intended to take effect on </w:t>
      </w:r>
      <w:r w:rsidR="000564DE" w:rsidRPr="00D0313D">
        <w:t>gazettal</w:t>
      </w:r>
      <w:r w:rsidRPr="00D0313D">
        <w:t>.</w:t>
      </w:r>
      <w:r w:rsidR="008A0B89">
        <w:t xml:space="preserve"> The draft variation requires </w:t>
      </w:r>
      <w:r w:rsidR="00DF5CEC">
        <w:t>low THC</w:t>
      </w:r>
      <w:r w:rsidR="008A0B89">
        <w:t xml:space="preserve"> hemp seeds sold as food or ingredients in food for sale to be hulled and </w:t>
      </w:r>
      <w:r w:rsidR="006915FD">
        <w:t>n</w:t>
      </w:r>
      <w:r w:rsidR="008A0B89">
        <w:t>on-viable</w:t>
      </w:r>
      <w:r w:rsidR="006915FD">
        <w:t xml:space="preserve"> unless they are being sold for use in the manufacture of other foods derived from hemp seed</w:t>
      </w:r>
      <w:r w:rsidR="008A0B89">
        <w:t>. This</w:t>
      </w:r>
      <w:r w:rsidR="006915FD">
        <w:t xml:space="preserve"> clarifies </w:t>
      </w:r>
      <w:r w:rsidR="008A0B89">
        <w:t>the drafting of FSANZ’s previous approval of Application A1039.</w:t>
      </w:r>
      <w:r w:rsidR="001771E2">
        <w:t xml:space="preserve"> </w:t>
      </w:r>
      <w:r w:rsidR="006915FD">
        <w:t>F</w:t>
      </w:r>
      <w:r w:rsidR="008A0B89">
        <w:t xml:space="preserve">ood manufacturers may need to use </w:t>
      </w:r>
      <w:proofErr w:type="spellStart"/>
      <w:r w:rsidR="008A0B89">
        <w:t>unhulled</w:t>
      </w:r>
      <w:proofErr w:type="spellEnd"/>
      <w:r w:rsidR="008A0B89">
        <w:t xml:space="preserve"> </w:t>
      </w:r>
      <w:r w:rsidR="00DF5CEC">
        <w:t>low THC</w:t>
      </w:r>
      <w:r w:rsidR="008A0B89">
        <w:t xml:space="preserve"> hemp seeds in the manufacture of seed products (such as oil, beverages, flour etc.). The draft variation at Attachment A includes clarification that the seeds used to produce these seed products may be </w:t>
      </w:r>
      <w:proofErr w:type="spellStart"/>
      <w:r w:rsidR="008A0B89">
        <w:t>unhulled</w:t>
      </w:r>
      <w:proofErr w:type="spellEnd"/>
      <w:r w:rsidR="008A0B89">
        <w:t xml:space="preserve"> and viable. FSANZ notes that food manufacturers will need to meet hemp licencing requiremen</w:t>
      </w:r>
      <w:r w:rsidR="00131FE8">
        <w:t xml:space="preserve">ts in order to be permitted to </w:t>
      </w:r>
      <w:r w:rsidR="008A0B89">
        <w:t xml:space="preserve">possess and process </w:t>
      </w:r>
      <w:proofErr w:type="spellStart"/>
      <w:r w:rsidR="008A0B89">
        <w:t>unhulled</w:t>
      </w:r>
      <w:proofErr w:type="spellEnd"/>
      <w:r w:rsidR="008A0B89">
        <w:t xml:space="preserve"> and/or viable seed.</w:t>
      </w:r>
      <w:r w:rsidR="00131FE8">
        <w:t xml:space="preserve"> </w:t>
      </w:r>
      <w:proofErr w:type="spellStart"/>
      <w:r w:rsidR="00131FE8">
        <w:t>Unhulled</w:t>
      </w:r>
      <w:proofErr w:type="spellEnd"/>
      <w:r w:rsidR="00131FE8">
        <w:t xml:space="preserve"> and viable seeds would not be permitted to be sold as food or ingredients in food for sale to consumers. </w:t>
      </w:r>
      <w:r w:rsidR="008A0B89">
        <w:t xml:space="preserve"> </w:t>
      </w:r>
    </w:p>
    <w:p w14:paraId="3D3EFFC3" w14:textId="77777777" w:rsidR="00D209C9" w:rsidRPr="00D0313D" w:rsidRDefault="00D209C9" w:rsidP="00D209C9"/>
    <w:p w14:paraId="0C21CC38" w14:textId="4B5FE88D" w:rsidR="00D26814" w:rsidRPr="00E1421D" w:rsidRDefault="002C4A91" w:rsidP="002432EE">
      <w:pPr>
        <w:rPr>
          <w:u w:val="single"/>
        </w:rPr>
      </w:pPr>
      <w:r>
        <w:t>A</w:t>
      </w:r>
      <w:r w:rsidR="005358B0">
        <w:t xml:space="preserve"> draft explanator</w:t>
      </w:r>
      <w:r w:rsidR="005358B0" w:rsidRPr="00D26814">
        <w:t>y statement</w:t>
      </w:r>
      <w:r w:rsidR="005358B0">
        <w:t xml:space="preserve"> </w:t>
      </w:r>
      <w:r>
        <w:t>is</w:t>
      </w:r>
      <w:r w:rsidR="005358B0">
        <w:t xml:space="preserve"> at Attachment B. </w:t>
      </w:r>
      <w:r w:rsidR="00D26814">
        <w:t xml:space="preserve">An </w:t>
      </w:r>
      <w:r w:rsidR="00D26814" w:rsidRPr="00D26814">
        <w:t xml:space="preserve">explanatory statement is required to accompany </w:t>
      </w:r>
      <w:r w:rsidR="00D26814">
        <w:t>an</w:t>
      </w:r>
      <w:r w:rsidR="00D26814" w:rsidRPr="00D26814">
        <w:t xml:space="preserve"> instrument </w:t>
      </w:r>
      <w:r w:rsidR="00D26814">
        <w:t>if it is</w:t>
      </w:r>
      <w:r w:rsidR="00D26814" w:rsidRPr="00D26814">
        <w:t xml:space="preserve"> lodged on the Federal Register of Legislati</w:t>
      </w:r>
      <w:r w:rsidR="004D6BBF">
        <w:t>on</w:t>
      </w:r>
      <w:r w:rsidR="00D26814">
        <w:t xml:space="preserve">. </w:t>
      </w:r>
      <w:bookmarkStart w:id="85" w:name="_Toc11735643"/>
      <w:bookmarkStart w:id="86" w:name="_Toc29883130"/>
      <w:bookmarkStart w:id="87" w:name="_Toc41906817"/>
      <w:bookmarkStart w:id="88" w:name="_Toc41907564"/>
      <w:bookmarkStart w:id="89" w:name="_Toc43112360"/>
    </w:p>
    <w:bookmarkEnd w:id="85"/>
    <w:bookmarkEnd w:id="86"/>
    <w:bookmarkEnd w:id="87"/>
    <w:bookmarkEnd w:id="88"/>
    <w:bookmarkEnd w:id="89"/>
    <w:p w14:paraId="3E0ACB6A" w14:textId="77777777" w:rsidR="003C4969" w:rsidRPr="00924C80" w:rsidRDefault="00924C80" w:rsidP="002432EE">
      <w:pPr>
        <w:spacing w:before="240"/>
        <w:rPr>
          <w:b/>
          <w:sz w:val="28"/>
          <w:szCs w:val="28"/>
        </w:rPr>
      </w:pPr>
      <w:r w:rsidRPr="00924C80">
        <w:rPr>
          <w:b/>
          <w:sz w:val="28"/>
          <w:szCs w:val="28"/>
        </w:rPr>
        <w:t>A</w:t>
      </w:r>
      <w:r>
        <w:rPr>
          <w:b/>
          <w:sz w:val="28"/>
          <w:szCs w:val="28"/>
        </w:rPr>
        <w:t>ttachments</w:t>
      </w:r>
    </w:p>
    <w:p w14:paraId="3F2A6D7C" w14:textId="77777777" w:rsidR="00A4175D" w:rsidRPr="00E203C2" w:rsidRDefault="00A4175D" w:rsidP="00AF06FC"/>
    <w:p w14:paraId="59B70EEE" w14:textId="49D105F3" w:rsidR="00AB0275" w:rsidRDefault="00AB0275" w:rsidP="00AB0275">
      <w:pPr>
        <w:ind w:left="567" w:hanging="567"/>
      </w:pPr>
      <w:r>
        <w:t>A.</w:t>
      </w:r>
      <w:r>
        <w:tab/>
      </w:r>
      <w:r w:rsidR="00D2071E">
        <w:t>D</w:t>
      </w:r>
      <w:r>
        <w:t>raft variation to the</w:t>
      </w:r>
      <w:r w:rsidR="002C4A91">
        <w:t xml:space="preserve"> </w:t>
      </w:r>
      <w:r w:rsidRPr="000576EB">
        <w:rPr>
          <w:i/>
        </w:rPr>
        <w:t xml:space="preserve">Australia New </w:t>
      </w:r>
      <w:r>
        <w:rPr>
          <w:i/>
        </w:rPr>
        <w:t>Zealand Food Sta</w:t>
      </w:r>
      <w:r w:rsidRPr="000576EB">
        <w:rPr>
          <w:i/>
        </w:rPr>
        <w:t>n</w:t>
      </w:r>
      <w:r>
        <w:rPr>
          <w:i/>
        </w:rPr>
        <w:t>d</w:t>
      </w:r>
      <w:r w:rsidRPr="000576EB">
        <w:rPr>
          <w:i/>
        </w:rPr>
        <w:t>ards Code</w:t>
      </w:r>
      <w:r w:rsidR="002C4A91">
        <w:t xml:space="preserve"> </w:t>
      </w:r>
    </w:p>
    <w:p w14:paraId="5EC494FA" w14:textId="77777777" w:rsidR="00AB0275" w:rsidRDefault="00AB0275" w:rsidP="00AB0275">
      <w:pPr>
        <w:ind w:left="567" w:hanging="567"/>
      </w:pPr>
      <w:r w:rsidRPr="00456BD5">
        <w:t>B.</w:t>
      </w:r>
      <w:r w:rsidRPr="00456BD5">
        <w:tab/>
      </w:r>
      <w:r w:rsidR="002C4A91">
        <w:t xml:space="preserve">Draft </w:t>
      </w:r>
      <w:r>
        <w:t xml:space="preserve">Explanatory Statement </w:t>
      </w:r>
    </w:p>
    <w:p w14:paraId="369436D4" w14:textId="77777777" w:rsidR="00D60568" w:rsidRPr="00E203C2" w:rsidRDefault="00D60568" w:rsidP="002432EE"/>
    <w:p w14:paraId="6F082E17" w14:textId="01CBAF1B" w:rsidR="00AB0275" w:rsidRPr="00456BD5" w:rsidRDefault="00AB0275" w:rsidP="00AB0275">
      <w:pPr>
        <w:pStyle w:val="Heading2"/>
        <w:ind w:left="0" w:firstLine="0"/>
      </w:pPr>
      <w:bookmarkStart w:id="90" w:name="_Toc300933454"/>
      <w:r w:rsidRPr="00932F14">
        <w:br w:type="page"/>
      </w:r>
      <w:bookmarkStart w:id="91" w:name="_Toc29883131"/>
      <w:bookmarkStart w:id="92" w:name="_Toc41906818"/>
      <w:bookmarkStart w:id="93" w:name="_Toc41907565"/>
      <w:bookmarkStart w:id="94" w:name="_Toc120358596"/>
      <w:bookmarkStart w:id="95" w:name="_Toc175381458"/>
      <w:bookmarkStart w:id="96" w:name="_Toc11735644"/>
      <w:bookmarkStart w:id="97" w:name="_Toc415572037"/>
      <w:bookmarkStart w:id="98" w:name="_Toc457391796"/>
      <w:r w:rsidRPr="00932F14">
        <w:lastRenderedPageBreak/>
        <w:t xml:space="preserve">Attachment </w:t>
      </w:r>
      <w:bookmarkEnd w:id="91"/>
      <w:bookmarkEnd w:id="92"/>
      <w:bookmarkEnd w:id="93"/>
      <w:bookmarkEnd w:id="94"/>
      <w:bookmarkEnd w:id="95"/>
      <w:r>
        <w:t>A</w:t>
      </w:r>
      <w:bookmarkStart w:id="99" w:name="_Toc120358597"/>
      <w:bookmarkStart w:id="100" w:name="_Toc175381459"/>
      <w:bookmarkEnd w:id="96"/>
      <w:r>
        <w:t xml:space="preserve"> –</w:t>
      </w:r>
      <w:r w:rsidR="00CA3C65">
        <w:t xml:space="preserve"> </w:t>
      </w:r>
      <w:bookmarkStart w:id="101" w:name="_Toc415572039"/>
      <w:bookmarkEnd w:id="90"/>
      <w:bookmarkEnd w:id="97"/>
      <w:bookmarkEnd w:id="99"/>
      <w:bookmarkEnd w:id="100"/>
      <w:r w:rsidR="00CA3C65">
        <w:t>D</w:t>
      </w:r>
      <w:r>
        <w:t xml:space="preserve">raft </w:t>
      </w:r>
      <w:r w:rsidRPr="00932F14">
        <w:t>variation to the</w:t>
      </w:r>
      <w:r w:rsidRPr="00755F02">
        <w:t xml:space="preserve"> </w:t>
      </w:r>
      <w:r w:rsidRPr="00795D86">
        <w:rPr>
          <w:i/>
        </w:rPr>
        <w:t>Australia New Zealand Food Standards Code</w:t>
      </w:r>
      <w:bookmarkEnd w:id="98"/>
      <w:r>
        <w:rPr>
          <w:i/>
        </w:rPr>
        <w:t xml:space="preserve"> </w:t>
      </w:r>
      <w:bookmarkEnd w:id="101"/>
    </w:p>
    <w:p w14:paraId="21A561B9" w14:textId="77777777" w:rsidR="00581AA7" w:rsidRPr="00C0014E" w:rsidRDefault="00581AA7" w:rsidP="00581AA7">
      <w:pPr>
        <w:rPr>
          <w:noProof/>
          <w:sz w:val="20"/>
          <w:lang w:val="en-AU" w:eastAsia="en-AU"/>
        </w:rPr>
      </w:pPr>
      <w:r w:rsidRPr="00C0014E">
        <w:rPr>
          <w:noProof/>
          <w:sz w:val="20"/>
          <w:lang w:eastAsia="en-GB" w:bidi="ar-SA"/>
        </w:rPr>
        <w:drawing>
          <wp:inline distT="0" distB="0" distL="0" distR="0" wp14:anchorId="601F8086" wp14:editId="3392897E">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60A2BF56" w14:textId="77777777" w:rsidR="00581AA7" w:rsidRPr="006153A1" w:rsidRDefault="00581AA7" w:rsidP="00581AA7">
      <w:pPr>
        <w:pBdr>
          <w:bottom w:val="single" w:sz="4" w:space="1" w:color="auto"/>
        </w:pBdr>
        <w:rPr>
          <w:b/>
          <w:bCs/>
        </w:rPr>
      </w:pPr>
    </w:p>
    <w:p w14:paraId="5E932ADF" w14:textId="77777777" w:rsidR="00581AA7" w:rsidRDefault="00581AA7" w:rsidP="00581AA7">
      <w:pPr>
        <w:pBdr>
          <w:bottom w:val="single" w:sz="4" w:space="1" w:color="auto"/>
        </w:pBdr>
        <w:rPr>
          <w:b/>
          <w:sz w:val="20"/>
        </w:rPr>
      </w:pPr>
      <w:r w:rsidRPr="006153A1">
        <w:rPr>
          <w:b/>
          <w:sz w:val="20"/>
        </w:rPr>
        <w:t>Food Standards (</w:t>
      </w:r>
      <w:r>
        <w:rPr>
          <w:b/>
          <w:sz w:val="20"/>
        </w:rPr>
        <w:t xml:space="preserve">Proposal P1042 </w:t>
      </w:r>
      <w:r w:rsidRPr="00A32232">
        <w:rPr>
          <w:b/>
          <w:sz w:val="20"/>
        </w:rPr>
        <w:t xml:space="preserve">– </w:t>
      </w:r>
      <w:r>
        <w:rPr>
          <w:b/>
          <w:sz w:val="20"/>
        </w:rPr>
        <w:t>Low THC Hemp Seeds as Food)</w:t>
      </w:r>
      <w:r w:rsidRPr="00C0014E">
        <w:rPr>
          <w:b/>
          <w:sz w:val="20"/>
        </w:rPr>
        <w:t xml:space="preserve"> Variation</w:t>
      </w:r>
    </w:p>
    <w:p w14:paraId="4EE084AD" w14:textId="77777777" w:rsidR="00581AA7" w:rsidRPr="00C0014E" w:rsidRDefault="00581AA7" w:rsidP="00581AA7">
      <w:pPr>
        <w:pBdr>
          <w:bottom w:val="single" w:sz="4" w:space="1" w:color="auto"/>
        </w:pBdr>
        <w:rPr>
          <w:b/>
          <w:sz w:val="20"/>
        </w:rPr>
      </w:pPr>
    </w:p>
    <w:p w14:paraId="164ECE9F" w14:textId="77777777" w:rsidR="00581AA7" w:rsidRPr="008F2616" w:rsidRDefault="00581AA7" w:rsidP="00581AA7">
      <w:pPr>
        <w:rPr>
          <w:sz w:val="20"/>
        </w:rPr>
      </w:pPr>
    </w:p>
    <w:p w14:paraId="68596135" w14:textId="77777777" w:rsidR="00581AA7" w:rsidRPr="008F2616" w:rsidRDefault="00581AA7" w:rsidP="00581AA7">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w:t>
      </w:r>
      <w:r>
        <w:rPr>
          <w:sz w:val="20"/>
        </w:rPr>
        <w:t>variation</w:t>
      </w:r>
      <w:r w:rsidRPr="008F2616">
        <w:rPr>
          <w:sz w:val="20"/>
        </w:rPr>
        <w:t xml:space="preserve"> commences on the date specified in clause 3 of this variation.</w:t>
      </w:r>
    </w:p>
    <w:p w14:paraId="47F317FA" w14:textId="77777777" w:rsidR="00581AA7" w:rsidRPr="008F2616" w:rsidRDefault="00581AA7" w:rsidP="00581AA7">
      <w:pPr>
        <w:rPr>
          <w:sz w:val="20"/>
        </w:rPr>
      </w:pPr>
    </w:p>
    <w:p w14:paraId="53EBB6F9" w14:textId="77777777" w:rsidR="00581AA7" w:rsidRPr="008F2616" w:rsidRDefault="00581AA7" w:rsidP="00581AA7">
      <w:pPr>
        <w:rPr>
          <w:sz w:val="20"/>
        </w:rPr>
      </w:pPr>
      <w:r w:rsidRPr="008F2616">
        <w:rPr>
          <w:sz w:val="20"/>
        </w:rPr>
        <w:t xml:space="preserve">Dated </w:t>
      </w:r>
      <w:r>
        <w:rPr>
          <w:sz w:val="20"/>
        </w:rPr>
        <w:t>[To be completed by Standards Management Officer]</w:t>
      </w:r>
    </w:p>
    <w:p w14:paraId="14D7508B" w14:textId="77777777" w:rsidR="00581AA7" w:rsidRPr="008F2616" w:rsidRDefault="00581AA7" w:rsidP="00581AA7">
      <w:pPr>
        <w:rPr>
          <w:sz w:val="20"/>
        </w:rPr>
      </w:pPr>
    </w:p>
    <w:p w14:paraId="23398F0F" w14:textId="77777777" w:rsidR="00581AA7" w:rsidRDefault="00581AA7" w:rsidP="00581AA7">
      <w:pPr>
        <w:rPr>
          <w:sz w:val="20"/>
        </w:rPr>
      </w:pPr>
    </w:p>
    <w:p w14:paraId="7231EC84" w14:textId="77777777" w:rsidR="00581AA7" w:rsidRDefault="00581AA7" w:rsidP="00581AA7">
      <w:pPr>
        <w:rPr>
          <w:sz w:val="20"/>
        </w:rPr>
      </w:pPr>
    </w:p>
    <w:p w14:paraId="004B7B65" w14:textId="77777777" w:rsidR="00581AA7" w:rsidRPr="008F2616" w:rsidRDefault="00581AA7" w:rsidP="00581AA7">
      <w:pPr>
        <w:rPr>
          <w:sz w:val="20"/>
        </w:rPr>
      </w:pPr>
    </w:p>
    <w:p w14:paraId="6AC97355" w14:textId="77777777" w:rsidR="00581AA7" w:rsidRPr="008F2616" w:rsidRDefault="00581AA7" w:rsidP="00581AA7">
      <w:pPr>
        <w:rPr>
          <w:sz w:val="20"/>
        </w:rPr>
      </w:pPr>
    </w:p>
    <w:p w14:paraId="4D5A7313" w14:textId="77777777" w:rsidR="00581AA7" w:rsidRPr="008F2616" w:rsidRDefault="00581AA7" w:rsidP="00581AA7">
      <w:pPr>
        <w:rPr>
          <w:sz w:val="20"/>
        </w:rPr>
      </w:pPr>
      <w:r w:rsidRPr="008F2616">
        <w:rPr>
          <w:sz w:val="20"/>
        </w:rPr>
        <w:t>Standards Management Officer</w:t>
      </w:r>
    </w:p>
    <w:p w14:paraId="21FD770C" w14:textId="77777777" w:rsidR="00581AA7" w:rsidRPr="008F2616" w:rsidRDefault="00581AA7" w:rsidP="00581AA7">
      <w:pPr>
        <w:rPr>
          <w:sz w:val="20"/>
        </w:rPr>
      </w:pPr>
      <w:r w:rsidRPr="008F2616">
        <w:rPr>
          <w:sz w:val="20"/>
        </w:rPr>
        <w:t>Delegate of the Board of Food Standards Australia New Zealand</w:t>
      </w:r>
    </w:p>
    <w:p w14:paraId="13CCC45B" w14:textId="77777777" w:rsidR="00581AA7" w:rsidRDefault="00581AA7" w:rsidP="00581AA7">
      <w:pPr>
        <w:rPr>
          <w:sz w:val="20"/>
        </w:rPr>
      </w:pPr>
    </w:p>
    <w:p w14:paraId="319584FE" w14:textId="77777777" w:rsidR="00581AA7" w:rsidRDefault="00581AA7" w:rsidP="00581AA7">
      <w:pPr>
        <w:rPr>
          <w:sz w:val="20"/>
        </w:rPr>
      </w:pPr>
    </w:p>
    <w:p w14:paraId="501BC503" w14:textId="77777777" w:rsidR="00581AA7" w:rsidRDefault="00581AA7" w:rsidP="00581AA7">
      <w:pPr>
        <w:rPr>
          <w:sz w:val="20"/>
        </w:rPr>
      </w:pPr>
    </w:p>
    <w:p w14:paraId="5461DB88" w14:textId="77777777" w:rsidR="00581AA7" w:rsidRDefault="00581AA7" w:rsidP="00581AA7">
      <w:pPr>
        <w:rPr>
          <w:sz w:val="20"/>
        </w:rPr>
      </w:pPr>
    </w:p>
    <w:p w14:paraId="492FC945" w14:textId="77777777" w:rsidR="00581AA7" w:rsidRDefault="00581AA7" w:rsidP="00581AA7">
      <w:pPr>
        <w:rPr>
          <w:sz w:val="20"/>
        </w:rPr>
      </w:pPr>
    </w:p>
    <w:p w14:paraId="4949463D" w14:textId="77777777" w:rsidR="00581AA7" w:rsidRPr="00360C8F" w:rsidRDefault="00581AA7" w:rsidP="00581AA7">
      <w:pPr>
        <w:pBdr>
          <w:top w:val="single" w:sz="4" w:space="1" w:color="auto"/>
          <w:left w:val="single" w:sz="4" w:space="4" w:color="auto"/>
          <w:bottom w:val="single" w:sz="4" w:space="1" w:color="auto"/>
          <w:right w:val="single" w:sz="4" w:space="4" w:color="auto"/>
        </w:pBdr>
        <w:rPr>
          <w:b/>
          <w:sz w:val="20"/>
          <w:lang w:val="en-AU"/>
        </w:rPr>
      </w:pPr>
      <w:r w:rsidRPr="00360C8F">
        <w:rPr>
          <w:b/>
          <w:sz w:val="20"/>
          <w:lang w:val="en-AU"/>
        </w:rPr>
        <w:t xml:space="preserve">Note:  </w:t>
      </w:r>
    </w:p>
    <w:p w14:paraId="1B187AC3" w14:textId="77777777" w:rsidR="00581AA7" w:rsidRPr="00360C8F" w:rsidRDefault="00581AA7" w:rsidP="00581AA7">
      <w:pPr>
        <w:pBdr>
          <w:top w:val="single" w:sz="4" w:space="1" w:color="auto"/>
          <w:left w:val="single" w:sz="4" w:space="4" w:color="auto"/>
          <w:bottom w:val="single" w:sz="4" w:space="1" w:color="auto"/>
          <w:right w:val="single" w:sz="4" w:space="4" w:color="auto"/>
        </w:pBdr>
        <w:rPr>
          <w:sz w:val="20"/>
          <w:lang w:val="en-AU"/>
        </w:rPr>
      </w:pPr>
    </w:p>
    <w:p w14:paraId="152A5433" w14:textId="77777777" w:rsidR="00581AA7" w:rsidRPr="00360C8F" w:rsidRDefault="00581AA7" w:rsidP="00581AA7">
      <w:pPr>
        <w:pBdr>
          <w:top w:val="single" w:sz="4" w:space="1" w:color="auto"/>
          <w:left w:val="single" w:sz="4" w:space="4" w:color="auto"/>
          <w:bottom w:val="single" w:sz="4" w:space="1" w:color="auto"/>
          <w:right w:val="single" w:sz="4" w:space="4" w:color="auto"/>
        </w:pBdr>
        <w:rPr>
          <w:sz w:val="20"/>
          <w:lang w:val="en-AU"/>
        </w:rPr>
      </w:pPr>
      <w:r w:rsidRPr="00360C8F">
        <w:rPr>
          <w:sz w:val="20"/>
          <w:lang w:val="en-AU"/>
        </w:rPr>
        <w:t xml:space="preserve">This variation will be published in the Commonwealth of Australia Gazette No. FSC </w:t>
      </w:r>
      <w:r w:rsidRPr="00360C8F">
        <w:rPr>
          <w:color w:val="FF0000"/>
          <w:sz w:val="20"/>
          <w:lang w:val="en-AU"/>
        </w:rPr>
        <w:t>XX on XX Month 20XX</w:t>
      </w:r>
      <w:r w:rsidRPr="00360C8F">
        <w:rPr>
          <w:sz w:val="20"/>
          <w:lang w:val="en-AU"/>
        </w:rPr>
        <w:t xml:space="preserve">. This means that this date is the gazettal date for the purposes of clause 3 of the variation. </w:t>
      </w:r>
    </w:p>
    <w:p w14:paraId="13ECD556" w14:textId="77777777" w:rsidR="00581AA7" w:rsidRDefault="00581AA7" w:rsidP="00581AA7">
      <w:pPr>
        <w:rPr>
          <w:sz w:val="20"/>
        </w:rPr>
      </w:pPr>
    </w:p>
    <w:p w14:paraId="7FC10F8B" w14:textId="77777777" w:rsidR="00581AA7" w:rsidRDefault="00581AA7" w:rsidP="00581AA7">
      <w:pPr>
        <w:widowControl/>
        <w:rPr>
          <w:sz w:val="20"/>
        </w:rPr>
      </w:pPr>
      <w:r>
        <w:rPr>
          <w:sz w:val="20"/>
        </w:rPr>
        <w:br w:type="page"/>
      </w:r>
    </w:p>
    <w:p w14:paraId="2C7E3664" w14:textId="77777777" w:rsidR="00581AA7" w:rsidRPr="005F585D" w:rsidRDefault="00581AA7" w:rsidP="00581AA7">
      <w:pPr>
        <w:pStyle w:val="FSCDraftingitemheading"/>
      </w:pPr>
      <w:r w:rsidRPr="00D433B1">
        <w:lastRenderedPageBreak/>
        <w:t>1</w:t>
      </w:r>
      <w:r w:rsidRPr="00D433B1">
        <w:tab/>
        <w:t>Name</w:t>
      </w:r>
    </w:p>
    <w:p w14:paraId="00F96D94" w14:textId="77777777" w:rsidR="00581AA7" w:rsidRPr="00F618DF" w:rsidRDefault="00581AA7" w:rsidP="00581AA7">
      <w:pPr>
        <w:pStyle w:val="FSCDraftingitem"/>
      </w:pPr>
      <w:r w:rsidRPr="00DB170D">
        <w:t xml:space="preserve">This instrument is the </w:t>
      </w:r>
      <w:r w:rsidRPr="00792F7C">
        <w:rPr>
          <w:i/>
        </w:rPr>
        <w:t xml:space="preserve">Food Standards (Proposal </w:t>
      </w:r>
      <w:r>
        <w:rPr>
          <w:i/>
        </w:rPr>
        <w:t>P1042 – Low THC Hemp Seeds as Food)</w:t>
      </w:r>
      <w:r w:rsidRPr="00792F7C">
        <w:rPr>
          <w:i/>
        </w:rPr>
        <w:t xml:space="preserve"> Variation</w:t>
      </w:r>
      <w:r w:rsidRPr="00F618DF">
        <w:t>.</w:t>
      </w:r>
    </w:p>
    <w:p w14:paraId="7BED72AC" w14:textId="77777777" w:rsidR="00581AA7" w:rsidRPr="00D433B1" w:rsidRDefault="00581AA7" w:rsidP="00581AA7">
      <w:pPr>
        <w:pStyle w:val="FSCDraftingitemheading"/>
      </w:pPr>
      <w:r w:rsidRPr="00D433B1">
        <w:t>2</w:t>
      </w:r>
      <w:r w:rsidRPr="00D433B1">
        <w:tab/>
        <w:t xml:space="preserve">Variation to a </w:t>
      </w:r>
      <w:r>
        <w:t>s</w:t>
      </w:r>
      <w:r w:rsidRPr="00D433B1">
        <w:t xml:space="preserve">tandard in the </w:t>
      </w:r>
      <w:r w:rsidRPr="00C51355">
        <w:rPr>
          <w:i/>
        </w:rPr>
        <w:t>Australia New Zealand Food Standards Code</w:t>
      </w:r>
    </w:p>
    <w:p w14:paraId="5F551B42" w14:textId="77777777" w:rsidR="00581AA7" w:rsidRDefault="00581AA7" w:rsidP="00581AA7">
      <w:pPr>
        <w:pStyle w:val="FSCDraftingitem"/>
      </w:pPr>
      <w:r>
        <w:t xml:space="preserve">The Schedule varies a standard in the </w:t>
      </w:r>
      <w:r w:rsidRPr="00792F7C">
        <w:rPr>
          <w:i/>
        </w:rPr>
        <w:t>Australia New Zealand Food Standards Code</w:t>
      </w:r>
      <w:r>
        <w:t>.</w:t>
      </w:r>
    </w:p>
    <w:p w14:paraId="5F03920F" w14:textId="77777777" w:rsidR="00581AA7" w:rsidRPr="00D433B1" w:rsidRDefault="00581AA7" w:rsidP="00581AA7">
      <w:pPr>
        <w:pStyle w:val="FSCDraftingitemheading"/>
      </w:pPr>
      <w:r w:rsidRPr="00D433B1">
        <w:t>3</w:t>
      </w:r>
      <w:r w:rsidRPr="00D433B1">
        <w:tab/>
        <w:t>Commencement</w:t>
      </w:r>
    </w:p>
    <w:p w14:paraId="2707368C" w14:textId="77777777" w:rsidR="00581AA7" w:rsidRDefault="00581AA7" w:rsidP="00581AA7">
      <w:pPr>
        <w:pStyle w:val="FSCDraftingitem"/>
      </w:pPr>
      <w:r>
        <w:t>The variation commenc</w:t>
      </w:r>
      <w:r w:rsidRPr="000055C4">
        <w:t>e</w:t>
      </w:r>
      <w:r>
        <w:t>s</w:t>
      </w:r>
      <w:r w:rsidRPr="000055C4">
        <w:t xml:space="preserve"> on</w:t>
      </w:r>
      <w:r>
        <w:t xml:space="preserve"> the date of gazettal.</w:t>
      </w:r>
    </w:p>
    <w:p w14:paraId="5AC45E51" w14:textId="77777777" w:rsidR="00581AA7" w:rsidRPr="00D433B1" w:rsidRDefault="00581AA7" w:rsidP="00581AA7">
      <w:pPr>
        <w:jc w:val="center"/>
        <w:rPr>
          <w:b/>
          <w:sz w:val="20"/>
        </w:rPr>
      </w:pPr>
      <w:r w:rsidRPr="00D433B1">
        <w:rPr>
          <w:b/>
          <w:sz w:val="20"/>
        </w:rPr>
        <w:t>Schedule</w:t>
      </w:r>
    </w:p>
    <w:p w14:paraId="3A6331E0" w14:textId="77777777" w:rsidR="00581AA7" w:rsidRPr="00B85FAE" w:rsidRDefault="00581AA7" w:rsidP="00581AA7">
      <w:pPr>
        <w:pStyle w:val="FSCDraftingitem"/>
      </w:pPr>
      <w:r w:rsidRPr="00DA14FC">
        <w:rPr>
          <w:b/>
          <w:lang w:bidi="en-US"/>
        </w:rPr>
        <w:t>[1]</w:t>
      </w:r>
      <w:r w:rsidRPr="00DA14FC">
        <w:rPr>
          <w:b/>
          <w:lang w:bidi="en-US"/>
        </w:rPr>
        <w:tab/>
        <w:t xml:space="preserve">Standard </w:t>
      </w:r>
      <w:r w:rsidRPr="0078055B">
        <w:rPr>
          <w:b/>
          <w:lang w:bidi="en-US"/>
        </w:rPr>
        <w:t>1.4.4</w:t>
      </w:r>
      <w:r w:rsidRPr="0078055B">
        <w:rPr>
          <w:lang w:bidi="en-US"/>
        </w:rPr>
        <w:t xml:space="preserve"> </w:t>
      </w:r>
      <w:r w:rsidRPr="00CC2E5B">
        <w:rPr>
          <w:lang w:bidi="en-US"/>
        </w:rPr>
        <w:t>is varied by</w:t>
      </w:r>
      <w:r w:rsidRPr="00DA14FC">
        <w:rPr>
          <w:color w:val="FF0000"/>
        </w:rPr>
        <w:t xml:space="preserve"> </w:t>
      </w:r>
      <w:r w:rsidRPr="0078055B">
        <w:t>inserting after section 1.4.4—5</w:t>
      </w:r>
      <w:r>
        <w:t xml:space="preserve"> </w:t>
      </w:r>
    </w:p>
    <w:p w14:paraId="0A7D4029" w14:textId="77777777" w:rsidR="00581AA7" w:rsidRPr="0078055B" w:rsidRDefault="00581AA7" w:rsidP="00581AA7">
      <w:pPr>
        <w:pStyle w:val="FSCh5Section"/>
      </w:pPr>
      <w:r>
        <w:t>1.4.4—6</w:t>
      </w:r>
      <w:r w:rsidRPr="00B050C2">
        <w:tab/>
        <w:t xml:space="preserve">Exception relating to </w:t>
      </w:r>
      <w:r w:rsidRPr="002D770B">
        <w:rPr>
          <w:i/>
        </w:rPr>
        <w:t xml:space="preserve">Cannabis </w:t>
      </w:r>
      <w:proofErr w:type="spellStart"/>
      <w:r w:rsidRPr="002D770B">
        <w:rPr>
          <w:i/>
        </w:rPr>
        <w:t>sativa</w:t>
      </w:r>
      <w:proofErr w:type="spellEnd"/>
      <w:r w:rsidRPr="002D770B">
        <w:t xml:space="preserve"> seeds and seed products</w:t>
      </w:r>
    </w:p>
    <w:p w14:paraId="021319F3" w14:textId="77777777" w:rsidR="00581AA7" w:rsidRDefault="00581AA7" w:rsidP="00581AA7">
      <w:pPr>
        <w:pStyle w:val="FSCtMain"/>
      </w:pPr>
      <w:r w:rsidRPr="001D1563">
        <w:tab/>
        <w:t>(1)</w:t>
      </w:r>
      <w:r w:rsidRPr="001D1563">
        <w:tab/>
      </w:r>
      <w:r w:rsidRPr="002D770B">
        <w:rPr>
          <w:i/>
        </w:rPr>
        <w:t>Cannabis</w:t>
      </w:r>
      <w:r w:rsidRPr="002D770B">
        <w:t xml:space="preserve"> </w:t>
      </w:r>
      <w:proofErr w:type="spellStart"/>
      <w:r w:rsidRPr="002D770B">
        <w:rPr>
          <w:i/>
        </w:rPr>
        <w:t>sativa</w:t>
      </w:r>
      <w:proofErr w:type="spellEnd"/>
      <w:r w:rsidRPr="002D770B">
        <w:t xml:space="preserve"> seeds may be</w:t>
      </w:r>
      <w:r>
        <w:t xml:space="preserve"> a food for sale or used as an ingredient in a food for sale if:</w:t>
      </w:r>
    </w:p>
    <w:p w14:paraId="31D72378" w14:textId="77777777" w:rsidR="00581AA7" w:rsidRDefault="00581AA7" w:rsidP="00581AA7">
      <w:pPr>
        <w:pStyle w:val="FSCtMain"/>
        <w:tabs>
          <w:tab w:val="clear" w:pos="1134"/>
          <w:tab w:val="left" w:pos="1701"/>
        </w:tabs>
        <w:ind w:left="2268" w:hanging="2268"/>
      </w:pPr>
      <w:r>
        <w:tab/>
        <w:t>(a)</w:t>
      </w:r>
      <w:r>
        <w:tab/>
        <w:t xml:space="preserve">the seeds: </w:t>
      </w:r>
    </w:p>
    <w:p w14:paraId="2578822C" w14:textId="77777777" w:rsidR="00581AA7" w:rsidRDefault="00581AA7" w:rsidP="00581AA7">
      <w:pPr>
        <w:pStyle w:val="FSCtPara"/>
        <w:tabs>
          <w:tab w:val="clear" w:pos="1701"/>
          <w:tab w:val="left" w:pos="2268"/>
        </w:tabs>
        <w:ind w:left="2835" w:hanging="2835"/>
      </w:pPr>
      <w:r>
        <w:tab/>
        <w:t>(i)</w:t>
      </w:r>
      <w:r>
        <w:tab/>
      </w:r>
      <w:r w:rsidRPr="002D770B">
        <w:t xml:space="preserve">are seeds of low THC </w:t>
      </w:r>
      <w:r w:rsidRPr="002D770B">
        <w:rPr>
          <w:i/>
        </w:rPr>
        <w:t>Cannabis</w:t>
      </w:r>
      <w:r w:rsidRPr="002D770B">
        <w:t xml:space="preserve"> </w:t>
      </w:r>
      <w:proofErr w:type="spellStart"/>
      <w:r w:rsidRPr="002D770B">
        <w:rPr>
          <w:i/>
        </w:rPr>
        <w:t>sativa</w:t>
      </w:r>
      <w:proofErr w:type="spellEnd"/>
      <w:r w:rsidRPr="001D1563">
        <w:t xml:space="preserve">; </w:t>
      </w:r>
      <w:r>
        <w:t>and</w:t>
      </w:r>
      <w:r>
        <w:tab/>
      </w:r>
      <w:r>
        <w:tab/>
      </w:r>
    </w:p>
    <w:p w14:paraId="1B2698B8" w14:textId="77777777" w:rsidR="00581AA7" w:rsidRDefault="00581AA7" w:rsidP="00581AA7">
      <w:pPr>
        <w:pStyle w:val="FSCtPara"/>
        <w:tabs>
          <w:tab w:val="clear" w:pos="1701"/>
          <w:tab w:val="left" w:pos="2268"/>
        </w:tabs>
        <w:ind w:left="2835" w:hanging="1984"/>
      </w:pPr>
      <w:r>
        <w:tab/>
        <w:t>(ii)</w:t>
      </w:r>
      <w:r>
        <w:tab/>
      </w:r>
      <w:r w:rsidRPr="002D770B">
        <w:t xml:space="preserve">contain </w:t>
      </w:r>
      <w:proofErr w:type="spellStart"/>
      <w:r w:rsidRPr="002D770B">
        <w:t>not</w:t>
      </w:r>
      <w:proofErr w:type="spellEnd"/>
      <w:r w:rsidRPr="002D770B">
        <w:t xml:space="preserve"> more than 5 mg/kg </w:t>
      </w:r>
      <w:r>
        <w:t>of total THC</w:t>
      </w:r>
      <w:r w:rsidRPr="001D1563">
        <w:t>;</w:t>
      </w:r>
      <w:r>
        <w:t xml:space="preserve"> and</w:t>
      </w:r>
    </w:p>
    <w:p w14:paraId="32BD904E" w14:textId="0CC94E87" w:rsidR="00581AA7" w:rsidRDefault="00581AA7" w:rsidP="00581AA7">
      <w:pPr>
        <w:pStyle w:val="FSCtPara"/>
        <w:tabs>
          <w:tab w:val="clear" w:pos="1701"/>
          <w:tab w:val="left" w:pos="2268"/>
        </w:tabs>
        <w:ind w:left="2835" w:hanging="2835"/>
      </w:pPr>
      <w:r>
        <w:tab/>
        <w:t>(iii)</w:t>
      </w:r>
      <w:r>
        <w:tab/>
        <w:t>if the food is for retail sale – are non</w:t>
      </w:r>
      <w:r w:rsidR="002B7C45">
        <w:t>-</w:t>
      </w:r>
      <w:r>
        <w:t>viable and hulled; and</w:t>
      </w:r>
    </w:p>
    <w:p w14:paraId="2D55C26D" w14:textId="77777777" w:rsidR="00581AA7" w:rsidRPr="001D1563" w:rsidRDefault="00581AA7" w:rsidP="00581AA7">
      <w:pPr>
        <w:pStyle w:val="FSCtPara"/>
      </w:pPr>
      <w:r>
        <w:tab/>
        <w:t>(b)</w:t>
      </w:r>
      <w:r>
        <w:tab/>
        <w:t xml:space="preserve">the only </w:t>
      </w:r>
      <w:r w:rsidRPr="007A677D">
        <w:t xml:space="preserve">cannabinoids </w:t>
      </w:r>
      <w:r>
        <w:t>in or on the seeds</w:t>
      </w:r>
      <w:r w:rsidRPr="002D770B">
        <w:t xml:space="preserve"> </w:t>
      </w:r>
      <w:r>
        <w:t xml:space="preserve">are </w:t>
      </w:r>
      <w:r w:rsidRPr="002D770B">
        <w:t>naturally present</w:t>
      </w:r>
      <w:r>
        <w:t>.</w:t>
      </w:r>
      <w:r>
        <w:tab/>
      </w:r>
    </w:p>
    <w:p w14:paraId="4E108B04" w14:textId="77777777" w:rsidR="00581AA7" w:rsidRPr="001D1563" w:rsidRDefault="00581AA7" w:rsidP="00581AA7">
      <w:pPr>
        <w:pStyle w:val="FSCtMain"/>
      </w:pPr>
      <w:r>
        <w:tab/>
        <w:t>(2</w:t>
      </w:r>
      <w:r w:rsidRPr="001D1563">
        <w:t>)</w:t>
      </w:r>
      <w:r w:rsidRPr="001D1563">
        <w:tab/>
      </w:r>
      <w:r>
        <w:t>Subject to subsection (3), all</w:t>
      </w:r>
      <w:r w:rsidRPr="002D770B">
        <w:t xml:space="preserve"> or any of the following seed products may be</w:t>
      </w:r>
      <w:r>
        <w:t xml:space="preserve"> a food for sale or used as an ingredient in a food for sale:</w:t>
      </w:r>
    </w:p>
    <w:p w14:paraId="6BB1F3DD" w14:textId="77777777" w:rsidR="00581AA7" w:rsidRDefault="00581AA7" w:rsidP="00581AA7">
      <w:pPr>
        <w:pStyle w:val="FSCtPara"/>
      </w:pPr>
      <w:r>
        <w:tab/>
      </w:r>
      <w:r w:rsidRPr="001D1563">
        <w:t>(a)</w:t>
      </w:r>
      <w:r w:rsidRPr="001D1563">
        <w:tab/>
      </w:r>
      <w:r w:rsidRPr="002D770B">
        <w:t xml:space="preserve">oil extracted from seeds of low THC </w:t>
      </w:r>
      <w:r w:rsidRPr="002D770B">
        <w:rPr>
          <w:i/>
        </w:rPr>
        <w:t>Cannabis</w:t>
      </w:r>
      <w:r w:rsidRPr="002D770B">
        <w:t xml:space="preserve"> </w:t>
      </w:r>
      <w:proofErr w:type="spellStart"/>
      <w:r w:rsidRPr="002D770B">
        <w:rPr>
          <w:i/>
        </w:rPr>
        <w:t>sativa</w:t>
      </w:r>
      <w:proofErr w:type="spellEnd"/>
      <w:r w:rsidRPr="002D770B">
        <w:t xml:space="preserve"> if</w:t>
      </w:r>
      <w:r>
        <w:t xml:space="preserve"> the oil contains </w:t>
      </w:r>
      <w:r w:rsidRPr="002D770B">
        <w:t xml:space="preserve">not more than 10 mg/kg </w:t>
      </w:r>
      <w:r>
        <w:t xml:space="preserve">of total THC; </w:t>
      </w:r>
    </w:p>
    <w:p w14:paraId="24E55634" w14:textId="77777777" w:rsidR="00581AA7" w:rsidRDefault="00581AA7" w:rsidP="00581AA7">
      <w:pPr>
        <w:pStyle w:val="FSCtPara"/>
      </w:pPr>
      <w:r w:rsidRPr="001D1563">
        <w:tab/>
        <w:t>(b)</w:t>
      </w:r>
      <w:r w:rsidRPr="001D1563">
        <w:tab/>
      </w:r>
      <w:r w:rsidRPr="002D770B">
        <w:t xml:space="preserve">a beverage derived from seeds of low THC </w:t>
      </w:r>
      <w:r w:rsidRPr="002D770B">
        <w:rPr>
          <w:i/>
        </w:rPr>
        <w:t>Cannabis</w:t>
      </w:r>
      <w:r w:rsidRPr="002D770B">
        <w:t xml:space="preserve"> </w:t>
      </w:r>
      <w:proofErr w:type="spellStart"/>
      <w:r w:rsidRPr="002D770B">
        <w:rPr>
          <w:i/>
        </w:rPr>
        <w:t>sativa</w:t>
      </w:r>
      <w:proofErr w:type="spellEnd"/>
      <w:r w:rsidRPr="002D770B">
        <w:t xml:space="preserve"> if</w:t>
      </w:r>
      <w:r>
        <w:t xml:space="preserve"> </w:t>
      </w:r>
      <w:r w:rsidRPr="002D770B">
        <w:t>the beverage contains</w:t>
      </w:r>
      <w:r>
        <w:t xml:space="preserve"> </w:t>
      </w:r>
      <w:r w:rsidRPr="002D770B">
        <w:t xml:space="preserve">not more than 0.2 mg/kg </w:t>
      </w:r>
      <w:r>
        <w:t xml:space="preserve">of total THC; </w:t>
      </w:r>
    </w:p>
    <w:p w14:paraId="0D28D88B" w14:textId="77777777" w:rsidR="00581AA7" w:rsidRDefault="00581AA7" w:rsidP="00581AA7">
      <w:pPr>
        <w:pStyle w:val="FSCtPara"/>
      </w:pPr>
      <w:r>
        <w:tab/>
        <w:t>(c)</w:t>
      </w:r>
      <w:r>
        <w:tab/>
      </w:r>
      <w:r w:rsidRPr="002D770B">
        <w:t xml:space="preserve">any other substance </w:t>
      </w:r>
      <w:r>
        <w:t xml:space="preserve">that is </w:t>
      </w:r>
      <w:r w:rsidRPr="002D770B">
        <w:t xml:space="preserve">extracted or derived from seeds of low THC </w:t>
      </w:r>
      <w:r w:rsidRPr="002D770B">
        <w:rPr>
          <w:i/>
        </w:rPr>
        <w:t>Cannabis</w:t>
      </w:r>
      <w:r w:rsidRPr="002D770B">
        <w:t xml:space="preserve"> </w:t>
      </w:r>
      <w:proofErr w:type="spellStart"/>
      <w:r w:rsidRPr="002D770B">
        <w:rPr>
          <w:i/>
        </w:rPr>
        <w:t>sativ</w:t>
      </w:r>
      <w:r>
        <w:t>a</w:t>
      </w:r>
      <w:proofErr w:type="spellEnd"/>
      <w:r>
        <w:t xml:space="preserve"> and </w:t>
      </w:r>
      <w:r w:rsidRPr="002D770B">
        <w:t xml:space="preserve">contains not more than 5 mg/kg </w:t>
      </w:r>
      <w:r>
        <w:t>of total THC.</w:t>
      </w:r>
    </w:p>
    <w:p w14:paraId="73080331" w14:textId="77777777" w:rsidR="00581AA7" w:rsidRDefault="00581AA7" w:rsidP="00581AA7">
      <w:pPr>
        <w:pStyle w:val="FSCtMain"/>
      </w:pPr>
      <w:r>
        <w:tab/>
        <w:t>(3)</w:t>
      </w:r>
      <w:r>
        <w:tab/>
        <w:t xml:space="preserve">The </w:t>
      </w:r>
      <w:r w:rsidRPr="007B3A6D">
        <w:t xml:space="preserve">only cannabinoids in the product </w:t>
      </w:r>
      <w:r>
        <w:t>must be</w:t>
      </w:r>
      <w:r w:rsidRPr="007B3A6D">
        <w:t xml:space="preserve"> those that were naturally present in or on the seeds from which the product was extracted or derived.</w:t>
      </w:r>
    </w:p>
    <w:p w14:paraId="156F5F92" w14:textId="77777777" w:rsidR="00581AA7" w:rsidRDefault="00581AA7" w:rsidP="00581AA7">
      <w:pPr>
        <w:pStyle w:val="FSCtMain"/>
        <w:ind w:left="0" w:firstLine="0"/>
      </w:pPr>
      <w:r>
        <w:tab/>
        <w:t>(4)</w:t>
      </w:r>
      <w:r>
        <w:tab/>
        <w:t xml:space="preserve">In subsection (2) </w:t>
      </w:r>
      <w:r w:rsidRPr="002D770B">
        <w:t xml:space="preserve">– </w:t>
      </w:r>
      <w:r>
        <w:t xml:space="preserve"> </w:t>
      </w:r>
    </w:p>
    <w:p w14:paraId="6CB225C0" w14:textId="77777777" w:rsidR="00581AA7" w:rsidRDefault="00581AA7" w:rsidP="00581AA7">
      <w:pPr>
        <w:pStyle w:val="FSCtMain"/>
      </w:pPr>
      <w:r>
        <w:rPr>
          <w:b/>
          <w:i/>
        </w:rPr>
        <w:tab/>
      </w:r>
      <w:r>
        <w:rPr>
          <w:b/>
          <w:i/>
        </w:rPr>
        <w:tab/>
      </w:r>
      <w:r w:rsidRPr="00A83A5E">
        <w:rPr>
          <w:b/>
        </w:rPr>
        <w:t>seeds of low THC</w:t>
      </w:r>
      <w:r w:rsidRPr="00A83A5E">
        <w:rPr>
          <w:b/>
          <w:i/>
        </w:rPr>
        <w:t xml:space="preserve"> Cannabis </w:t>
      </w:r>
      <w:proofErr w:type="spellStart"/>
      <w:r w:rsidRPr="00A83A5E">
        <w:rPr>
          <w:b/>
          <w:i/>
        </w:rPr>
        <w:t>sativa</w:t>
      </w:r>
      <w:proofErr w:type="spellEnd"/>
      <w:r w:rsidRPr="00A83A5E">
        <w:t xml:space="preserve"> </w:t>
      </w:r>
      <w:r>
        <w:t>includes</w:t>
      </w:r>
      <w:r w:rsidRPr="00A83A5E">
        <w:t xml:space="preserve"> viable and </w:t>
      </w:r>
      <w:proofErr w:type="spellStart"/>
      <w:r w:rsidRPr="00A83A5E">
        <w:t>unhulled</w:t>
      </w:r>
      <w:proofErr w:type="spellEnd"/>
      <w:r w:rsidRPr="00A83A5E">
        <w:t xml:space="preserve"> seeds</w:t>
      </w:r>
      <w:r>
        <w:t>.</w:t>
      </w:r>
    </w:p>
    <w:p w14:paraId="095F1C0F" w14:textId="77777777" w:rsidR="00581AA7" w:rsidRDefault="00581AA7" w:rsidP="00581AA7">
      <w:pPr>
        <w:pStyle w:val="FSCtMain"/>
      </w:pPr>
      <w:r>
        <w:tab/>
        <w:t>(5)</w:t>
      </w:r>
      <w:r>
        <w:tab/>
      </w:r>
      <w:r w:rsidRPr="002D770B">
        <w:t xml:space="preserve">In this </w:t>
      </w:r>
      <w:r>
        <w:t>section</w:t>
      </w:r>
      <w:r w:rsidRPr="002D770B">
        <w:t xml:space="preserve"> – </w:t>
      </w:r>
      <w:r>
        <w:t xml:space="preserve"> </w:t>
      </w:r>
    </w:p>
    <w:p w14:paraId="20C40EBE" w14:textId="77777777" w:rsidR="00581AA7" w:rsidRDefault="00581AA7" w:rsidP="00581AA7">
      <w:pPr>
        <w:pStyle w:val="FSCtDefn"/>
      </w:pPr>
      <w:r w:rsidRPr="00B85FAE">
        <w:rPr>
          <w:b/>
          <w:i/>
        </w:rPr>
        <w:t>hulled seed</w:t>
      </w:r>
      <w:r>
        <w:rPr>
          <w:b/>
          <w:i/>
        </w:rPr>
        <w:t>s</w:t>
      </w:r>
      <w:r>
        <w:t xml:space="preserve"> means </w:t>
      </w:r>
      <w:r w:rsidRPr="002D770B">
        <w:t>seed</w:t>
      </w:r>
      <w:r>
        <w:t>s</w:t>
      </w:r>
      <w:r w:rsidRPr="002D770B">
        <w:t xml:space="preserve"> </w:t>
      </w:r>
      <w:r>
        <w:t>from which</w:t>
      </w:r>
      <w:r w:rsidRPr="002D770B">
        <w:t xml:space="preserve"> the outer coat or hull of seed</w:t>
      </w:r>
      <w:r>
        <w:t>s</w:t>
      </w:r>
      <w:r w:rsidRPr="002D770B">
        <w:t xml:space="preserve"> </w:t>
      </w:r>
      <w:r>
        <w:t>has been</w:t>
      </w:r>
      <w:r w:rsidRPr="002D770B">
        <w:t xml:space="preserve"> removed</w:t>
      </w:r>
      <w:r>
        <w:t>.</w:t>
      </w:r>
    </w:p>
    <w:p w14:paraId="1C7657B5" w14:textId="77777777" w:rsidR="00581AA7" w:rsidRDefault="00581AA7" w:rsidP="00581AA7">
      <w:pPr>
        <w:pStyle w:val="FSCtDefn"/>
      </w:pPr>
      <w:r w:rsidRPr="00B85FAE">
        <w:rPr>
          <w:b/>
          <w:i/>
        </w:rPr>
        <w:t xml:space="preserve">low THC Cannabis </w:t>
      </w:r>
      <w:proofErr w:type="spellStart"/>
      <w:r w:rsidRPr="00B85FAE">
        <w:rPr>
          <w:b/>
          <w:i/>
        </w:rPr>
        <w:t>sativa</w:t>
      </w:r>
      <w:proofErr w:type="spellEnd"/>
      <w:r w:rsidRPr="002D770B">
        <w:rPr>
          <w:b/>
          <w:i/>
        </w:rPr>
        <w:t xml:space="preserve"> </w:t>
      </w:r>
      <w:r w:rsidRPr="002D770B">
        <w:t xml:space="preserve">has the </w:t>
      </w:r>
      <w:r>
        <w:t>meaning given by subsection</w:t>
      </w:r>
      <w:r w:rsidRPr="002D770B">
        <w:t xml:space="preserve"> (</w:t>
      </w:r>
      <w:r>
        <w:t>6</w:t>
      </w:r>
      <w:r w:rsidRPr="002D770B">
        <w:t>)</w:t>
      </w:r>
      <w:r>
        <w:t>.</w:t>
      </w:r>
    </w:p>
    <w:p w14:paraId="030F7594" w14:textId="77777777" w:rsidR="00581AA7" w:rsidRDefault="00581AA7" w:rsidP="00581AA7">
      <w:pPr>
        <w:pStyle w:val="FSCtDefn"/>
      </w:pPr>
      <w:r w:rsidRPr="00B85FAE">
        <w:rPr>
          <w:b/>
          <w:i/>
        </w:rPr>
        <w:t>non-viable seed</w:t>
      </w:r>
      <w:r>
        <w:rPr>
          <w:b/>
          <w:i/>
        </w:rPr>
        <w:t>s</w:t>
      </w:r>
      <w:r>
        <w:t xml:space="preserve"> means </w:t>
      </w:r>
      <w:r w:rsidRPr="002D770B">
        <w:t>seed</w:t>
      </w:r>
      <w:r>
        <w:t>s</w:t>
      </w:r>
      <w:r w:rsidRPr="002D770B">
        <w:t xml:space="preserve"> that </w:t>
      </w:r>
      <w:r>
        <w:t>are</w:t>
      </w:r>
      <w:r w:rsidRPr="002D770B">
        <w:t xml:space="preserve"> not able to ge</w:t>
      </w:r>
      <w:r>
        <w:t>r</w:t>
      </w:r>
      <w:r w:rsidRPr="002D770B">
        <w:t>minate</w:t>
      </w:r>
      <w:r>
        <w:t>.</w:t>
      </w:r>
    </w:p>
    <w:p w14:paraId="031E526F" w14:textId="77777777" w:rsidR="00581AA7" w:rsidRDefault="00581AA7" w:rsidP="00581AA7">
      <w:pPr>
        <w:pStyle w:val="FSCtDefn"/>
      </w:pPr>
      <w:r w:rsidRPr="00B85FAE">
        <w:rPr>
          <w:b/>
          <w:i/>
        </w:rPr>
        <w:t>seed</w:t>
      </w:r>
      <w:r>
        <w:rPr>
          <w:b/>
          <w:i/>
        </w:rPr>
        <w:t>s</w:t>
      </w:r>
      <w:r w:rsidRPr="002D770B">
        <w:rPr>
          <w:i/>
        </w:rPr>
        <w:t xml:space="preserve"> </w:t>
      </w:r>
      <w:r w:rsidRPr="002D770B">
        <w:t>includes a part of a seed</w:t>
      </w:r>
      <w:r>
        <w:t>.</w:t>
      </w:r>
    </w:p>
    <w:p w14:paraId="3D4D317C" w14:textId="77777777" w:rsidR="00581AA7" w:rsidRDefault="00581AA7" w:rsidP="00581AA7">
      <w:pPr>
        <w:pStyle w:val="FSCtDefn"/>
      </w:pPr>
      <w:r w:rsidRPr="009444F8">
        <w:rPr>
          <w:b/>
          <w:i/>
          <w:szCs w:val="20"/>
        </w:rPr>
        <w:t>total THC</w:t>
      </w:r>
      <w:r w:rsidRPr="009444F8">
        <w:rPr>
          <w:szCs w:val="20"/>
        </w:rPr>
        <w:t xml:space="preserve"> means the total amount of delta 9-tetrahydrocannabinol and delta </w:t>
      </w:r>
      <w:r w:rsidRPr="009444F8">
        <w:rPr>
          <w:szCs w:val="20"/>
          <w:lang w:val="en-NZ"/>
        </w:rPr>
        <w:t>9</w:t>
      </w:r>
      <w:r w:rsidRPr="009444F8">
        <w:rPr>
          <w:szCs w:val="20"/>
          <w:lang w:val="en-NZ"/>
        </w:rPr>
        <w:noBreakHyphen/>
        <w:t>tetrahydrocannabinol</w:t>
      </w:r>
      <w:r w:rsidRPr="009444F8">
        <w:rPr>
          <w:bCs/>
          <w:szCs w:val="20"/>
          <w:lang w:val="en-NZ"/>
        </w:rPr>
        <w:t>ic acid</w:t>
      </w:r>
      <w:r w:rsidRPr="009050E5">
        <w:t>.</w:t>
      </w:r>
    </w:p>
    <w:p w14:paraId="5570459F" w14:textId="220B98BB" w:rsidR="00581AA7" w:rsidRDefault="00581AA7" w:rsidP="00581AA7">
      <w:pPr>
        <w:pStyle w:val="FSCtMain"/>
      </w:pPr>
      <w:r>
        <w:tab/>
        <w:t>(6</w:t>
      </w:r>
      <w:r w:rsidRPr="001D1563">
        <w:t>)</w:t>
      </w:r>
      <w:r w:rsidRPr="001D1563">
        <w:tab/>
      </w:r>
      <w:r w:rsidRPr="002D770B">
        <w:rPr>
          <w:i/>
        </w:rPr>
        <w:t>Cannabis</w:t>
      </w:r>
      <w:r w:rsidRPr="002D770B">
        <w:t xml:space="preserve"> </w:t>
      </w:r>
      <w:proofErr w:type="spellStart"/>
      <w:r w:rsidRPr="002D770B">
        <w:rPr>
          <w:i/>
        </w:rPr>
        <w:t>sativa</w:t>
      </w:r>
      <w:proofErr w:type="spellEnd"/>
      <w:r w:rsidRPr="002D770B">
        <w:rPr>
          <w:i/>
        </w:rPr>
        <w:t xml:space="preserve"> </w:t>
      </w:r>
      <w:r w:rsidRPr="002D770B">
        <w:t xml:space="preserve">is low THC </w:t>
      </w:r>
      <w:r w:rsidRPr="002D770B">
        <w:rPr>
          <w:i/>
        </w:rPr>
        <w:t>Cannabis</w:t>
      </w:r>
      <w:r w:rsidRPr="002D770B">
        <w:t xml:space="preserve"> </w:t>
      </w:r>
      <w:proofErr w:type="spellStart"/>
      <w:r w:rsidRPr="002D770B">
        <w:rPr>
          <w:i/>
        </w:rPr>
        <w:t>sativa</w:t>
      </w:r>
      <w:proofErr w:type="spellEnd"/>
      <w:r w:rsidRPr="002D770B">
        <w:rPr>
          <w:i/>
        </w:rPr>
        <w:t xml:space="preserve"> </w:t>
      </w:r>
      <w:r w:rsidRPr="002D770B">
        <w:t xml:space="preserve">if the leaves and flowering heads of the </w:t>
      </w:r>
      <w:r w:rsidRPr="002D770B">
        <w:rPr>
          <w:i/>
        </w:rPr>
        <w:t>Cannabis</w:t>
      </w:r>
      <w:r w:rsidRPr="002D770B">
        <w:t xml:space="preserve"> </w:t>
      </w:r>
      <w:proofErr w:type="spellStart"/>
      <w:r w:rsidRPr="002D770B">
        <w:rPr>
          <w:i/>
        </w:rPr>
        <w:t>sativa</w:t>
      </w:r>
      <w:proofErr w:type="spellEnd"/>
      <w:r w:rsidRPr="002D770B">
        <w:rPr>
          <w:i/>
        </w:rPr>
        <w:t xml:space="preserve"> </w:t>
      </w:r>
      <w:r w:rsidR="004A796B">
        <w:t>do not contain more than 1</w:t>
      </w:r>
      <w:r w:rsidRPr="002D770B">
        <w:t>% delta 9</w:t>
      </w:r>
      <w:r>
        <w:rPr>
          <w:szCs w:val="20"/>
          <w:lang w:val="en-NZ"/>
        </w:rPr>
        <w:noBreakHyphen/>
      </w:r>
      <w:r>
        <w:rPr>
          <w:lang w:val="en-NZ"/>
        </w:rPr>
        <w:t>tetrahydrocannabinol</w:t>
      </w:r>
      <w:r>
        <w:t>.</w:t>
      </w:r>
    </w:p>
    <w:p w14:paraId="4F2BC651" w14:textId="77777777" w:rsidR="00581AA7" w:rsidRDefault="00581AA7" w:rsidP="00581AA7">
      <w:pPr>
        <w:pStyle w:val="FSCtPara"/>
        <w:tabs>
          <w:tab w:val="clear" w:pos="1701"/>
          <w:tab w:val="left" w:pos="2268"/>
        </w:tabs>
        <w:ind w:left="2835"/>
      </w:pPr>
    </w:p>
    <w:p w14:paraId="5D63FE4C" w14:textId="05E129F0" w:rsidR="00581AA7" w:rsidRDefault="00581AA7">
      <w:pPr>
        <w:widowControl/>
        <w:rPr>
          <w:sz w:val="20"/>
          <w:szCs w:val="20"/>
          <w:lang w:bidi="ar-SA"/>
        </w:rPr>
      </w:pPr>
      <w:r>
        <w:br w:type="page"/>
      </w:r>
    </w:p>
    <w:p w14:paraId="60D68961" w14:textId="77777777" w:rsidR="002B7C45" w:rsidRPr="002D770B" w:rsidRDefault="002B7C45" w:rsidP="002B7C45">
      <w:pPr>
        <w:pStyle w:val="Heading2"/>
        <w:ind w:left="0" w:firstLine="0"/>
      </w:pPr>
      <w:bookmarkStart w:id="102" w:name="_Toc339618508"/>
      <w:bookmarkStart w:id="103" w:name="_Toc402256279"/>
      <w:bookmarkStart w:id="104" w:name="_Toc456686334"/>
      <w:bookmarkStart w:id="105" w:name="_Toc457391797"/>
      <w:r w:rsidRPr="002D770B">
        <w:lastRenderedPageBreak/>
        <w:t>Attachment B – Explanatory Statement</w:t>
      </w:r>
      <w:bookmarkEnd w:id="102"/>
      <w:bookmarkEnd w:id="103"/>
      <w:bookmarkEnd w:id="104"/>
      <w:bookmarkEnd w:id="105"/>
    </w:p>
    <w:p w14:paraId="21613DF6" w14:textId="77777777" w:rsidR="002B7C45" w:rsidRPr="007D723A" w:rsidRDefault="002B7C45" w:rsidP="002B7C45">
      <w:pPr>
        <w:widowControl/>
        <w:rPr>
          <w:rFonts w:eastAsia="Calibri" w:cs="Arial"/>
          <w:b/>
          <w:bCs/>
          <w:szCs w:val="22"/>
          <w:lang w:eastAsia="en-GB" w:bidi="ar-SA"/>
        </w:rPr>
      </w:pPr>
      <w:r w:rsidRPr="007D723A">
        <w:rPr>
          <w:rFonts w:eastAsia="Calibri" w:cs="Arial"/>
          <w:b/>
          <w:bCs/>
          <w:szCs w:val="22"/>
          <w:lang w:eastAsia="en-GB" w:bidi="ar-SA"/>
        </w:rPr>
        <w:t>1.</w:t>
      </w:r>
      <w:r w:rsidRPr="007D723A">
        <w:rPr>
          <w:rFonts w:eastAsia="Calibri" w:cs="Arial"/>
          <w:b/>
          <w:bCs/>
          <w:szCs w:val="22"/>
          <w:lang w:eastAsia="en-GB" w:bidi="ar-SA"/>
        </w:rPr>
        <w:tab/>
        <w:t>Authority</w:t>
      </w:r>
    </w:p>
    <w:p w14:paraId="2A92BEA4" w14:textId="77777777" w:rsidR="002B7C45" w:rsidRPr="007D723A" w:rsidRDefault="002B7C45" w:rsidP="002B7C45">
      <w:pPr>
        <w:widowControl/>
        <w:rPr>
          <w:rFonts w:eastAsia="Calibri" w:cs="Arial"/>
          <w:sz w:val="20"/>
          <w:szCs w:val="20"/>
          <w:lang w:eastAsia="en-GB" w:bidi="ar-SA"/>
        </w:rPr>
      </w:pPr>
    </w:p>
    <w:p w14:paraId="5AA85CDD" w14:textId="77777777" w:rsidR="002B7C45" w:rsidRPr="007D723A" w:rsidRDefault="002B7C45" w:rsidP="002B7C45">
      <w:pPr>
        <w:widowControl/>
        <w:autoSpaceDE w:val="0"/>
        <w:autoSpaceDN w:val="0"/>
        <w:rPr>
          <w:rFonts w:eastAsia="Calibri" w:cs="Arial"/>
          <w:szCs w:val="22"/>
          <w:lang w:bidi="ar-SA"/>
        </w:rPr>
      </w:pPr>
      <w:r w:rsidRPr="007D723A">
        <w:rPr>
          <w:rFonts w:eastAsia="Calibri" w:cs="Arial"/>
          <w:szCs w:val="22"/>
          <w:lang w:bidi="ar-SA"/>
        </w:rPr>
        <w:t xml:space="preserve">Section 13 of the </w:t>
      </w:r>
      <w:r w:rsidRPr="007D723A">
        <w:rPr>
          <w:rFonts w:eastAsia="Calibri" w:cs="Arial"/>
          <w:i/>
          <w:iCs/>
          <w:szCs w:val="22"/>
          <w:lang w:bidi="ar-SA"/>
        </w:rPr>
        <w:t>Food Standards Australia New Zealand Act 1991</w:t>
      </w:r>
      <w:r w:rsidRPr="007D723A">
        <w:rPr>
          <w:rFonts w:eastAsia="Calibri" w:cs="Arial"/>
          <w:szCs w:val="22"/>
          <w:lang w:bidi="ar-SA"/>
        </w:rPr>
        <w:t xml:space="preserve"> (the FSANZ Act) provides that the functions of Food Standards Australia New Zealand (the Authority) include the development of standards and variations of standards for inclusion in the </w:t>
      </w:r>
      <w:r w:rsidRPr="007D723A">
        <w:rPr>
          <w:rFonts w:eastAsia="Calibri" w:cs="Arial"/>
          <w:i/>
          <w:iCs/>
          <w:szCs w:val="22"/>
          <w:lang w:bidi="ar-SA"/>
        </w:rPr>
        <w:t>Australia New Zealand Food Standards Code</w:t>
      </w:r>
      <w:r w:rsidRPr="007D723A">
        <w:rPr>
          <w:rFonts w:eastAsia="Calibri" w:cs="Arial"/>
          <w:szCs w:val="22"/>
          <w:lang w:bidi="ar-SA"/>
        </w:rPr>
        <w:t xml:space="preserve"> (the Code).</w:t>
      </w:r>
    </w:p>
    <w:p w14:paraId="07FF6879" w14:textId="77777777" w:rsidR="002B7C45" w:rsidRPr="007D723A" w:rsidRDefault="002B7C45" w:rsidP="002B7C45">
      <w:pPr>
        <w:widowControl/>
        <w:autoSpaceDE w:val="0"/>
        <w:autoSpaceDN w:val="0"/>
        <w:rPr>
          <w:rFonts w:eastAsia="Calibri" w:cs="Arial"/>
          <w:szCs w:val="22"/>
          <w:lang w:bidi="ar-SA"/>
        </w:rPr>
      </w:pPr>
    </w:p>
    <w:p w14:paraId="6C57A9CB" w14:textId="77777777" w:rsidR="002B7C45" w:rsidRPr="00D0313D" w:rsidRDefault="002B7C45" w:rsidP="002B7C45">
      <w:pPr>
        <w:widowControl/>
        <w:rPr>
          <w:rFonts w:eastAsia="Calibri" w:cs="Arial"/>
          <w:bCs/>
          <w:szCs w:val="22"/>
          <w:lang w:val="en-AU" w:bidi="ar-SA"/>
        </w:rPr>
      </w:pPr>
      <w:r w:rsidRPr="00D0313D">
        <w:rPr>
          <w:rFonts w:eastAsia="Calibri" w:cs="Arial"/>
          <w:bCs/>
          <w:szCs w:val="22"/>
          <w:lang w:val="en-AU" w:bidi="ar-SA"/>
        </w:rPr>
        <w:t xml:space="preserve">Division 2 of Part 3 of the FSANZ Act specifies that the Authority may prepare a proposal for the development or variation of food regulatory measures, including standards. This Division also stipulates the procedure for considering a proposal for the development or variation of food regulatory measures. </w:t>
      </w:r>
    </w:p>
    <w:p w14:paraId="7A19C7A7" w14:textId="77777777" w:rsidR="002B7C45" w:rsidRPr="00D0313D" w:rsidRDefault="002B7C45" w:rsidP="002B7C45">
      <w:pPr>
        <w:widowControl/>
        <w:rPr>
          <w:rFonts w:eastAsia="Calibri" w:cs="Arial"/>
          <w:bCs/>
          <w:szCs w:val="22"/>
          <w:lang w:val="en-AU" w:bidi="ar-SA"/>
        </w:rPr>
      </w:pPr>
    </w:p>
    <w:p w14:paraId="4A0D5C0F" w14:textId="77777777" w:rsidR="002B7C45" w:rsidRDefault="002B7C45" w:rsidP="002B7C45">
      <w:pPr>
        <w:widowControl/>
        <w:rPr>
          <w:rFonts w:eastAsia="Calibri" w:cs="Arial"/>
          <w:bCs/>
          <w:color w:val="000000" w:themeColor="text1"/>
          <w:szCs w:val="22"/>
          <w:lang w:val="en-AU" w:bidi="ar-SA"/>
        </w:rPr>
      </w:pPr>
      <w:r w:rsidRPr="00D0313D">
        <w:rPr>
          <w:rFonts w:eastAsia="Calibri" w:cs="Arial"/>
          <w:bCs/>
          <w:szCs w:val="22"/>
          <w:lang w:val="en-AU" w:bidi="ar-SA"/>
        </w:rPr>
        <w:t>FSANZ prepared Proposal P</w:t>
      </w:r>
      <w:r>
        <w:rPr>
          <w:rFonts w:eastAsia="Calibri" w:cs="Arial"/>
          <w:bCs/>
          <w:szCs w:val="22"/>
          <w:lang w:val="en-AU" w:bidi="ar-SA"/>
        </w:rPr>
        <w:t xml:space="preserve">1042 </w:t>
      </w:r>
      <w:r w:rsidRPr="00D0313D">
        <w:rPr>
          <w:rFonts w:eastAsia="Calibri" w:cs="Arial"/>
          <w:bCs/>
          <w:szCs w:val="22"/>
          <w:lang w:val="en-AU" w:bidi="ar-SA"/>
        </w:rPr>
        <w:t>to</w:t>
      </w:r>
      <w:r>
        <w:rPr>
          <w:rFonts w:eastAsia="Calibri" w:cs="Arial"/>
          <w:bCs/>
          <w:szCs w:val="22"/>
          <w:lang w:val="en-AU" w:bidi="ar-SA"/>
        </w:rPr>
        <w:t xml:space="preserve"> </w:t>
      </w:r>
      <w:r w:rsidRPr="00D740BD">
        <w:rPr>
          <w:rFonts w:eastAsia="Calibri" w:cs="Arial"/>
          <w:bCs/>
          <w:szCs w:val="22"/>
          <w:lang w:val="en-AU" w:bidi="ar-SA"/>
        </w:rPr>
        <w:t xml:space="preserve">develop a food regulatory measure to permit seeds of low </w:t>
      </w:r>
      <w:r>
        <w:rPr>
          <w:rFonts w:eastAsia="Calibri" w:cs="Arial"/>
          <w:bCs/>
          <w:szCs w:val="22"/>
          <w:lang w:val="en-AU" w:bidi="ar-SA"/>
        </w:rPr>
        <w:t>delta 9-</w:t>
      </w:r>
      <w:r w:rsidRPr="00D740BD">
        <w:rPr>
          <w:rFonts w:eastAsia="Calibri" w:cs="Arial"/>
          <w:bCs/>
          <w:szCs w:val="22"/>
          <w:lang w:val="en-AU" w:bidi="ar-SA"/>
        </w:rPr>
        <w:t xml:space="preserve">tetrahydrocannabinol </w:t>
      </w:r>
      <w:r>
        <w:rPr>
          <w:rFonts w:eastAsia="Calibri" w:cs="Arial"/>
          <w:bCs/>
          <w:szCs w:val="22"/>
          <w:lang w:val="en-AU" w:bidi="ar-SA"/>
        </w:rPr>
        <w:t xml:space="preserve">(low THC) </w:t>
      </w:r>
      <w:r w:rsidRPr="00D740BD">
        <w:rPr>
          <w:rFonts w:eastAsia="Calibri" w:cs="Arial"/>
          <w:bCs/>
          <w:szCs w:val="22"/>
          <w:lang w:val="en-AU" w:bidi="ar-SA"/>
        </w:rPr>
        <w:t xml:space="preserve">varieties of </w:t>
      </w:r>
      <w:r w:rsidRPr="00D740BD">
        <w:rPr>
          <w:rFonts w:eastAsia="Calibri" w:cs="Arial"/>
          <w:bCs/>
          <w:i/>
          <w:szCs w:val="22"/>
          <w:lang w:val="en-AU" w:bidi="ar-SA"/>
        </w:rPr>
        <w:t xml:space="preserve">Cannabis </w:t>
      </w:r>
      <w:proofErr w:type="spellStart"/>
      <w:r w:rsidRPr="00D740BD">
        <w:rPr>
          <w:rFonts w:eastAsia="Calibri" w:cs="Arial"/>
          <w:bCs/>
          <w:i/>
          <w:color w:val="000000" w:themeColor="text1"/>
          <w:szCs w:val="22"/>
          <w:lang w:val="en-AU" w:bidi="ar-SA"/>
        </w:rPr>
        <w:t>sativa</w:t>
      </w:r>
      <w:proofErr w:type="spellEnd"/>
      <w:r>
        <w:rPr>
          <w:rFonts w:eastAsia="Calibri" w:cs="Arial"/>
          <w:bCs/>
          <w:color w:val="000000" w:themeColor="text1"/>
          <w:szCs w:val="22"/>
          <w:lang w:val="en-AU" w:bidi="ar-SA"/>
        </w:rPr>
        <w:t xml:space="preserve">, and certain products derived from those seeds, to be </w:t>
      </w:r>
      <w:r>
        <w:rPr>
          <w:rFonts w:eastAsia="Calibri"/>
        </w:rPr>
        <w:t>a food for sale or used as an ingredient in a food for sale.</w:t>
      </w:r>
      <w:r w:rsidRPr="00D740BD">
        <w:rPr>
          <w:rFonts w:eastAsia="Calibri" w:cs="Arial"/>
          <w:bCs/>
          <w:color w:val="000000" w:themeColor="text1"/>
          <w:szCs w:val="22"/>
          <w:lang w:val="en-AU" w:bidi="ar-SA"/>
        </w:rPr>
        <w:t xml:space="preserve"> </w:t>
      </w:r>
    </w:p>
    <w:p w14:paraId="7D91982B" w14:textId="77777777" w:rsidR="002B7C45" w:rsidRDefault="002B7C45" w:rsidP="002B7C45">
      <w:pPr>
        <w:widowControl/>
        <w:rPr>
          <w:rFonts w:eastAsia="Calibri" w:cs="Arial"/>
          <w:bCs/>
          <w:color w:val="000000" w:themeColor="text1"/>
          <w:szCs w:val="22"/>
          <w:lang w:val="en-AU" w:bidi="ar-SA"/>
        </w:rPr>
      </w:pPr>
    </w:p>
    <w:p w14:paraId="558798F7" w14:textId="77777777" w:rsidR="002B7C45" w:rsidRPr="00D0313D" w:rsidRDefault="002B7C45" w:rsidP="002B7C45">
      <w:pPr>
        <w:widowControl/>
        <w:rPr>
          <w:rFonts w:eastAsia="Calibri" w:cs="Arial"/>
          <w:bCs/>
          <w:szCs w:val="22"/>
          <w:lang w:val="en-AU" w:bidi="ar-SA"/>
        </w:rPr>
      </w:pPr>
      <w:r w:rsidRPr="00D740BD">
        <w:rPr>
          <w:rFonts w:eastAsia="Calibri" w:cs="Arial"/>
          <w:bCs/>
          <w:color w:val="000000" w:themeColor="text1"/>
          <w:szCs w:val="22"/>
          <w:lang w:val="en-AU" w:bidi="ar-SA"/>
        </w:rPr>
        <w:t xml:space="preserve">The Authority </w:t>
      </w:r>
      <w:r w:rsidRPr="00D0313D">
        <w:rPr>
          <w:rFonts w:eastAsia="Calibri" w:cs="Arial"/>
          <w:bCs/>
          <w:szCs w:val="22"/>
          <w:lang w:val="en-AU" w:bidi="ar-SA"/>
        </w:rPr>
        <w:t xml:space="preserve">considered the Proposal in accordance with Division 2 of Part 3 and has prepared a draft </w:t>
      </w:r>
      <w:r>
        <w:rPr>
          <w:rFonts w:eastAsia="Calibri" w:cs="Arial"/>
          <w:bCs/>
          <w:szCs w:val="22"/>
          <w:lang w:val="en-AU" w:bidi="ar-SA"/>
        </w:rPr>
        <w:t xml:space="preserve">variation to </w:t>
      </w:r>
      <w:r w:rsidRPr="002D770B">
        <w:rPr>
          <w:rFonts w:eastAsia="Calibri" w:cs="Arial"/>
          <w:iCs/>
          <w:szCs w:val="22"/>
          <w:lang w:bidi="ar-SA"/>
        </w:rPr>
        <w:t>Standard 1.4.4</w:t>
      </w:r>
      <w:r w:rsidRPr="00D0313D">
        <w:rPr>
          <w:rFonts w:eastAsia="Calibri" w:cs="Arial"/>
          <w:bCs/>
          <w:szCs w:val="22"/>
          <w:lang w:val="en-AU" w:bidi="ar-SA"/>
        </w:rPr>
        <w:t xml:space="preserve">. </w:t>
      </w:r>
    </w:p>
    <w:p w14:paraId="4E04126C" w14:textId="77777777" w:rsidR="002B7C45" w:rsidRPr="007D723A" w:rsidRDefault="002B7C45" w:rsidP="002B7C45">
      <w:pPr>
        <w:widowControl/>
        <w:rPr>
          <w:rFonts w:eastAsia="Calibri" w:cs="Arial"/>
          <w:sz w:val="20"/>
          <w:szCs w:val="20"/>
          <w:lang w:eastAsia="en-GB" w:bidi="ar-SA"/>
        </w:rPr>
      </w:pPr>
    </w:p>
    <w:p w14:paraId="0D439925" w14:textId="77777777" w:rsidR="002B7C45" w:rsidRPr="007D723A" w:rsidRDefault="002B7C45" w:rsidP="002B7C45">
      <w:pPr>
        <w:widowControl/>
        <w:rPr>
          <w:rFonts w:eastAsia="Calibri" w:cs="Arial"/>
          <w:b/>
          <w:bCs/>
          <w:szCs w:val="22"/>
          <w:lang w:eastAsia="en-GB" w:bidi="ar-SA"/>
        </w:rPr>
      </w:pPr>
      <w:r w:rsidRPr="007D723A">
        <w:rPr>
          <w:rFonts w:eastAsia="Calibri" w:cs="Arial"/>
          <w:b/>
          <w:bCs/>
          <w:szCs w:val="22"/>
          <w:lang w:eastAsia="en-GB" w:bidi="ar-SA"/>
        </w:rPr>
        <w:t>2.</w:t>
      </w:r>
      <w:r w:rsidRPr="007D723A">
        <w:rPr>
          <w:rFonts w:eastAsia="Calibri" w:cs="Arial"/>
          <w:b/>
          <w:bCs/>
          <w:szCs w:val="22"/>
          <w:lang w:eastAsia="en-GB" w:bidi="ar-SA"/>
        </w:rPr>
        <w:tab/>
        <w:t>Purpose and operation</w:t>
      </w:r>
    </w:p>
    <w:p w14:paraId="7556E719" w14:textId="77777777" w:rsidR="002B7C45" w:rsidRPr="002D770B" w:rsidRDefault="002B7C45" w:rsidP="002B7C45">
      <w:pPr>
        <w:widowControl/>
        <w:rPr>
          <w:rFonts w:eastAsia="Calibri" w:cs="Arial"/>
          <w:i/>
          <w:iCs/>
          <w:szCs w:val="22"/>
          <w:lang w:bidi="ar-SA"/>
        </w:rPr>
      </w:pPr>
    </w:p>
    <w:p w14:paraId="21EC8EF0" w14:textId="77777777" w:rsidR="002B7C45" w:rsidRPr="00790704" w:rsidRDefault="002B7C45" w:rsidP="002B7C45">
      <w:pPr>
        <w:widowControl/>
        <w:autoSpaceDE w:val="0"/>
        <w:autoSpaceDN w:val="0"/>
        <w:adjustRightInd w:val="0"/>
        <w:rPr>
          <w:rFonts w:eastAsia="Calibri" w:cs="Arial"/>
          <w:iCs/>
          <w:szCs w:val="22"/>
          <w:lang w:bidi="ar-SA"/>
        </w:rPr>
      </w:pPr>
      <w:r>
        <w:rPr>
          <w:rFonts w:eastAsia="Calibri" w:cs="Arial"/>
          <w:iCs/>
          <w:szCs w:val="22"/>
          <w:lang w:bidi="ar-SA"/>
        </w:rPr>
        <w:t xml:space="preserve">The Code currently prohibits Cannabis from being </w:t>
      </w:r>
      <w:r w:rsidRPr="002D770B">
        <w:rPr>
          <w:rFonts w:eastAsia="Calibri" w:cs="Arial"/>
          <w:iCs/>
          <w:szCs w:val="22"/>
          <w:lang w:bidi="ar-SA"/>
        </w:rPr>
        <w:t>sold as food</w:t>
      </w:r>
      <w:r>
        <w:rPr>
          <w:rFonts w:eastAsia="Calibri" w:cs="Arial"/>
          <w:iCs/>
          <w:szCs w:val="22"/>
          <w:lang w:bidi="ar-SA"/>
        </w:rPr>
        <w:t xml:space="preserve"> or included as an ingredient or component of a food for sale. </w:t>
      </w:r>
      <w:r>
        <w:t xml:space="preserve">Section 1.1.2—3(2) of Standard 1.1.2 and </w:t>
      </w:r>
      <w:r w:rsidRPr="00B74645">
        <w:rPr>
          <w:rFonts w:cs="Arial"/>
        </w:rPr>
        <w:t xml:space="preserve">section </w:t>
      </w:r>
      <w:r w:rsidRPr="00B74645">
        <w:rPr>
          <w:rFonts w:cs="Arial"/>
          <w:bCs/>
        </w:rPr>
        <w:t>S23—2 of Schedule 23</w:t>
      </w:r>
      <w:r>
        <w:rPr>
          <w:rFonts w:cs="Arial"/>
          <w:bCs/>
        </w:rPr>
        <w:t xml:space="preserve"> provide that </w:t>
      </w:r>
      <w:r w:rsidRPr="002D770B">
        <w:rPr>
          <w:rFonts w:eastAsia="Calibri" w:cs="Arial"/>
          <w:iCs/>
          <w:szCs w:val="22"/>
          <w:lang w:bidi="ar-SA"/>
        </w:rPr>
        <w:t>all Cannabis species (hemp, marijuana) and substances derived from Cannabis species</w:t>
      </w:r>
      <w:r w:rsidRPr="00B74645">
        <w:rPr>
          <w:rFonts w:cs="Arial"/>
        </w:rPr>
        <w:t xml:space="preserve"> </w:t>
      </w:r>
      <w:r>
        <w:rPr>
          <w:rFonts w:cs="Arial"/>
        </w:rPr>
        <w:t xml:space="preserve">are </w:t>
      </w:r>
      <w:r w:rsidRPr="00B74645">
        <w:rPr>
          <w:rFonts w:cs="Arial"/>
        </w:rPr>
        <w:t xml:space="preserve">a </w:t>
      </w:r>
      <w:r w:rsidRPr="00790704">
        <w:rPr>
          <w:rFonts w:cs="Arial"/>
        </w:rPr>
        <w:t>prohibited plant</w:t>
      </w:r>
      <w:r w:rsidRPr="00B74645">
        <w:rPr>
          <w:rFonts w:cs="Arial"/>
        </w:rPr>
        <w:t xml:space="preserve"> for the purposes of the Code</w:t>
      </w:r>
      <w:r w:rsidRPr="00B74645">
        <w:rPr>
          <w:rFonts w:cs="Arial"/>
          <w:bCs/>
        </w:rPr>
        <w:t>.</w:t>
      </w:r>
      <w:r>
        <w:t xml:space="preserve"> Subsections </w:t>
      </w:r>
      <w:r>
        <w:rPr>
          <w:rFonts w:cs="Arial"/>
        </w:rPr>
        <w:t xml:space="preserve">1.1.1—10(5) and (6) provide that a prohibited plant </w:t>
      </w:r>
      <w:r w:rsidRPr="00B74645">
        <w:rPr>
          <w:rFonts w:cs="Arial"/>
        </w:rPr>
        <w:t xml:space="preserve">cannot be </w:t>
      </w:r>
      <w:r>
        <w:t xml:space="preserve">a food for sale, or be an ingredient or component in a food for sale, unless </w:t>
      </w:r>
      <w:r w:rsidRPr="00790704">
        <w:t>expressly</w:t>
      </w:r>
      <w:r>
        <w:t xml:space="preserve"> permitted by another provision of the Code</w:t>
      </w:r>
      <w:r w:rsidRPr="00B74645">
        <w:rPr>
          <w:rFonts w:cs="Arial"/>
        </w:rPr>
        <w:t>.</w:t>
      </w:r>
      <w:r>
        <w:rPr>
          <w:rFonts w:cs="Arial"/>
        </w:rPr>
        <w:t xml:space="preserve"> There is no such express permission for Cannabis in the Code.</w:t>
      </w:r>
    </w:p>
    <w:p w14:paraId="0B345366" w14:textId="77777777" w:rsidR="002B7C45" w:rsidRDefault="002B7C45" w:rsidP="002B7C45">
      <w:pPr>
        <w:widowControl/>
        <w:rPr>
          <w:rFonts w:cs="Arial"/>
        </w:rPr>
      </w:pPr>
    </w:p>
    <w:p w14:paraId="71702B18" w14:textId="77777777" w:rsidR="002B7C45" w:rsidRDefault="002B7C45" w:rsidP="002B7C45">
      <w:pPr>
        <w:widowControl/>
        <w:rPr>
          <w:rFonts w:eastAsia="Calibri" w:cs="Arial"/>
          <w:iCs/>
          <w:szCs w:val="22"/>
          <w:lang w:bidi="ar-SA"/>
        </w:rPr>
      </w:pPr>
      <w:r w:rsidRPr="002D770B">
        <w:rPr>
          <w:rFonts w:eastAsia="Calibri" w:cs="Arial"/>
          <w:iCs/>
          <w:szCs w:val="22"/>
          <w:lang w:bidi="ar-SA"/>
        </w:rPr>
        <w:t xml:space="preserve">The Authority has </w:t>
      </w:r>
      <w:r>
        <w:rPr>
          <w:rFonts w:eastAsia="Calibri" w:cs="Arial"/>
          <w:iCs/>
          <w:szCs w:val="22"/>
          <w:lang w:bidi="ar-SA"/>
        </w:rPr>
        <w:t>prepared a draft</w:t>
      </w:r>
      <w:r w:rsidRPr="002D770B">
        <w:rPr>
          <w:rFonts w:eastAsia="Calibri" w:cs="Arial"/>
          <w:iCs/>
          <w:szCs w:val="22"/>
          <w:lang w:bidi="ar-SA"/>
        </w:rPr>
        <w:t xml:space="preserve"> </w:t>
      </w:r>
      <w:r>
        <w:rPr>
          <w:rFonts w:eastAsia="Calibri" w:cs="Arial"/>
          <w:iCs/>
          <w:szCs w:val="22"/>
          <w:lang w:bidi="ar-SA"/>
        </w:rPr>
        <w:t>variation</w:t>
      </w:r>
      <w:r w:rsidRPr="002D770B">
        <w:rPr>
          <w:rFonts w:eastAsia="Calibri" w:cs="Arial"/>
          <w:iCs/>
          <w:szCs w:val="22"/>
          <w:lang w:bidi="ar-SA"/>
        </w:rPr>
        <w:t xml:space="preserve"> to Standard 1.4.4 to permit </w:t>
      </w:r>
      <w:r>
        <w:rPr>
          <w:rFonts w:eastAsia="Calibri" w:cs="Arial"/>
          <w:iCs/>
          <w:szCs w:val="22"/>
          <w:lang w:bidi="ar-SA"/>
        </w:rPr>
        <w:t>certain types of</w:t>
      </w:r>
      <w:r w:rsidRPr="002D770B">
        <w:rPr>
          <w:rFonts w:eastAsia="Calibri" w:cs="Arial"/>
          <w:iCs/>
          <w:szCs w:val="22"/>
          <w:lang w:bidi="ar-SA"/>
        </w:rPr>
        <w:t xml:space="preserve"> seed</w:t>
      </w:r>
      <w:r>
        <w:rPr>
          <w:rFonts w:eastAsia="Calibri" w:cs="Arial"/>
          <w:iCs/>
          <w:szCs w:val="22"/>
          <w:lang w:bidi="ar-SA"/>
        </w:rPr>
        <w:t>s</w:t>
      </w:r>
      <w:r w:rsidRPr="002D770B">
        <w:rPr>
          <w:rFonts w:eastAsia="Calibri" w:cs="Arial"/>
          <w:iCs/>
          <w:szCs w:val="22"/>
          <w:lang w:bidi="ar-SA"/>
        </w:rPr>
        <w:t xml:space="preserve"> and seed products from </w:t>
      </w:r>
      <w:r w:rsidRPr="00E20E2C">
        <w:rPr>
          <w:rFonts w:eastAsia="Calibri" w:cs="Arial"/>
          <w:i/>
          <w:iCs/>
          <w:szCs w:val="22"/>
          <w:lang w:bidi="ar-SA"/>
        </w:rPr>
        <w:t>Cannabis species</w:t>
      </w:r>
      <w:r w:rsidRPr="002D770B">
        <w:rPr>
          <w:rFonts w:eastAsia="Calibri" w:cs="Arial"/>
          <w:iCs/>
          <w:szCs w:val="22"/>
          <w:lang w:bidi="ar-SA"/>
        </w:rPr>
        <w:t xml:space="preserve"> (spp.) </w:t>
      </w:r>
      <w:r>
        <w:rPr>
          <w:rFonts w:eastAsia="Calibri" w:cs="Arial"/>
          <w:iCs/>
          <w:szCs w:val="22"/>
          <w:lang w:bidi="ar-SA"/>
        </w:rPr>
        <w:t xml:space="preserve">to be sold as </w:t>
      </w:r>
      <w:r w:rsidRPr="002D770B">
        <w:rPr>
          <w:rFonts w:eastAsia="Calibri" w:cs="Arial"/>
          <w:iCs/>
          <w:szCs w:val="22"/>
          <w:lang w:bidi="ar-SA"/>
        </w:rPr>
        <w:t>a food</w:t>
      </w:r>
      <w:r>
        <w:rPr>
          <w:rFonts w:eastAsia="Calibri" w:cs="Arial"/>
          <w:iCs/>
          <w:szCs w:val="22"/>
          <w:lang w:bidi="ar-SA"/>
        </w:rPr>
        <w:t xml:space="preserve"> or used</w:t>
      </w:r>
      <w:r w:rsidRPr="002D770B">
        <w:rPr>
          <w:rFonts w:eastAsia="Calibri" w:cs="Arial"/>
          <w:iCs/>
          <w:szCs w:val="22"/>
          <w:lang w:bidi="ar-SA"/>
        </w:rPr>
        <w:t xml:space="preserve"> </w:t>
      </w:r>
      <w:r>
        <w:rPr>
          <w:rFonts w:eastAsia="Calibri" w:cs="Arial"/>
          <w:iCs/>
          <w:szCs w:val="22"/>
          <w:lang w:bidi="ar-SA"/>
        </w:rPr>
        <w:t xml:space="preserve">as </w:t>
      </w:r>
      <w:r w:rsidRPr="002D770B">
        <w:rPr>
          <w:rFonts w:eastAsia="Calibri" w:cs="Arial"/>
          <w:iCs/>
          <w:szCs w:val="22"/>
          <w:lang w:bidi="ar-SA"/>
        </w:rPr>
        <w:t xml:space="preserve">an ingredient </w:t>
      </w:r>
      <w:r>
        <w:rPr>
          <w:rFonts w:eastAsia="Calibri" w:cs="Arial"/>
          <w:iCs/>
          <w:szCs w:val="22"/>
          <w:lang w:bidi="ar-SA"/>
        </w:rPr>
        <w:t>in</w:t>
      </w:r>
      <w:r w:rsidRPr="002D770B">
        <w:rPr>
          <w:rFonts w:eastAsia="Calibri" w:cs="Arial"/>
          <w:iCs/>
          <w:szCs w:val="22"/>
          <w:lang w:bidi="ar-SA"/>
        </w:rPr>
        <w:t xml:space="preserve"> a food</w:t>
      </w:r>
      <w:r>
        <w:rPr>
          <w:rFonts w:eastAsia="Calibri" w:cs="Arial"/>
          <w:iCs/>
          <w:szCs w:val="22"/>
          <w:lang w:bidi="ar-SA"/>
        </w:rPr>
        <w:t xml:space="preserve"> provided that certain conditions are met. These conditions will include a requirement that o</w:t>
      </w:r>
      <w:r w:rsidRPr="002D770B">
        <w:rPr>
          <w:rFonts w:eastAsia="Calibri" w:cs="Arial"/>
          <w:iCs/>
          <w:szCs w:val="22"/>
          <w:lang w:bidi="ar-SA"/>
        </w:rPr>
        <w:t xml:space="preserve">nly seeds sourced from low </w:t>
      </w:r>
      <w:r>
        <w:rPr>
          <w:rFonts w:eastAsia="Calibri" w:cs="Arial"/>
          <w:iCs/>
          <w:szCs w:val="22"/>
          <w:lang w:bidi="ar-SA"/>
        </w:rPr>
        <w:t xml:space="preserve">level </w:t>
      </w:r>
      <w:r w:rsidRPr="002D770B">
        <w:rPr>
          <w:rFonts w:eastAsia="Calibri" w:cs="Arial"/>
          <w:iCs/>
          <w:szCs w:val="22"/>
          <w:lang w:bidi="ar-SA"/>
        </w:rPr>
        <w:t xml:space="preserve">THC varieties of </w:t>
      </w:r>
      <w:r w:rsidRPr="002D770B">
        <w:rPr>
          <w:rFonts w:eastAsia="Calibri" w:cs="Arial"/>
          <w:i/>
          <w:iCs/>
          <w:szCs w:val="22"/>
          <w:lang w:bidi="ar-SA"/>
        </w:rPr>
        <w:t xml:space="preserve">Cannabis </w:t>
      </w:r>
      <w:proofErr w:type="spellStart"/>
      <w:r w:rsidRPr="002D770B">
        <w:rPr>
          <w:rFonts w:eastAsia="Calibri" w:cs="Arial"/>
          <w:i/>
          <w:iCs/>
          <w:szCs w:val="22"/>
          <w:lang w:bidi="ar-SA"/>
        </w:rPr>
        <w:t>sativa</w:t>
      </w:r>
      <w:proofErr w:type="spellEnd"/>
      <w:r w:rsidRPr="002D770B">
        <w:rPr>
          <w:rFonts w:eastAsia="Calibri" w:cs="Arial"/>
          <w:iCs/>
          <w:szCs w:val="22"/>
          <w:lang w:bidi="ar-SA"/>
        </w:rPr>
        <w:t xml:space="preserve"> </w:t>
      </w:r>
      <w:r>
        <w:rPr>
          <w:rFonts w:eastAsia="Calibri" w:cs="Arial"/>
          <w:iCs/>
          <w:szCs w:val="22"/>
          <w:lang w:bidi="ar-SA"/>
        </w:rPr>
        <w:t>may</w:t>
      </w:r>
      <w:r w:rsidRPr="002D770B">
        <w:rPr>
          <w:rFonts w:eastAsia="Calibri" w:cs="Arial"/>
          <w:iCs/>
          <w:szCs w:val="22"/>
          <w:lang w:bidi="ar-SA"/>
        </w:rPr>
        <w:t xml:space="preserve"> be used to pro</w:t>
      </w:r>
      <w:r>
        <w:rPr>
          <w:rFonts w:eastAsia="Calibri" w:cs="Arial"/>
          <w:iCs/>
          <w:szCs w:val="22"/>
          <w:lang w:bidi="ar-SA"/>
        </w:rPr>
        <w:t>duce foods and food ingredients</w:t>
      </w:r>
      <w:r w:rsidRPr="002D770B">
        <w:rPr>
          <w:rFonts w:eastAsia="Calibri" w:cs="Arial"/>
          <w:iCs/>
          <w:szCs w:val="22"/>
          <w:lang w:bidi="ar-SA"/>
        </w:rPr>
        <w:t xml:space="preserve">. </w:t>
      </w:r>
      <w:r>
        <w:rPr>
          <w:rFonts w:eastAsia="Calibri" w:cs="Arial"/>
          <w:iCs/>
          <w:szCs w:val="22"/>
          <w:lang w:bidi="ar-SA"/>
        </w:rPr>
        <w:t>The</w:t>
      </w:r>
      <w:r w:rsidRPr="002D770B">
        <w:rPr>
          <w:rFonts w:eastAsia="Calibri" w:cs="Arial"/>
          <w:iCs/>
          <w:szCs w:val="22"/>
          <w:lang w:bidi="ar-SA"/>
        </w:rPr>
        <w:t xml:space="preserve"> </w:t>
      </w:r>
      <w:r w:rsidRPr="009444F8">
        <w:rPr>
          <w:szCs w:val="20"/>
        </w:rPr>
        <w:t xml:space="preserve">delta 9-tetrahydrocannabinol and </w:t>
      </w:r>
      <w:r>
        <w:rPr>
          <w:szCs w:val="20"/>
        </w:rPr>
        <w:t xml:space="preserve">the </w:t>
      </w:r>
      <w:r w:rsidRPr="009444F8">
        <w:rPr>
          <w:szCs w:val="20"/>
        </w:rPr>
        <w:t xml:space="preserve">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sidRPr="002D770B">
        <w:rPr>
          <w:rFonts w:eastAsia="Calibri" w:cs="Arial"/>
          <w:iCs/>
          <w:szCs w:val="22"/>
          <w:lang w:bidi="ar-SA"/>
        </w:rPr>
        <w:t xml:space="preserve"> present in </w:t>
      </w:r>
      <w:r>
        <w:rPr>
          <w:rFonts w:eastAsia="Calibri" w:cs="Arial"/>
          <w:iCs/>
          <w:szCs w:val="22"/>
          <w:lang w:bidi="ar-SA"/>
        </w:rPr>
        <w:t>these</w:t>
      </w:r>
      <w:r w:rsidRPr="002D770B">
        <w:rPr>
          <w:rFonts w:eastAsia="Calibri" w:cs="Arial"/>
          <w:iCs/>
          <w:szCs w:val="22"/>
          <w:lang w:bidi="ar-SA"/>
        </w:rPr>
        <w:t xml:space="preserve"> seeds and seed products must </w:t>
      </w:r>
      <w:r>
        <w:rPr>
          <w:rFonts w:eastAsia="Calibri" w:cs="Arial"/>
          <w:iCs/>
          <w:szCs w:val="22"/>
          <w:lang w:bidi="ar-SA"/>
        </w:rPr>
        <w:t xml:space="preserve">be present at no more than specified maximum levels. </w:t>
      </w:r>
      <w:r>
        <w:rPr>
          <w:szCs w:val="20"/>
        </w:rPr>
        <w:t>D</w:t>
      </w:r>
      <w:r w:rsidRPr="009444F8">
        <w:rPr>
          <w:szCs w:val="20"/>
        </w:rPr>
        <w:t>elta 9-tetrahydrocannabinol</w:t>
      </w:r>
      <w:r>
        <w:rPr>
          <w:szCs w:val="20"/>
        </w:rPr>
        <w:t xml:space="preserve">, </w:t>
      </w:r>
      <w:r w:rsidRPr="009444F8">
        <w:rPr>
          <w:szCs w:val="20"/>
        </w:rPr>
        <w:t xml:space="preserve">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sidRPr="002D770B">
        <w:rPr>
          <w:rFonts w:eastAsia="Calibri" w:cs="Arial"/>
          <w:iCs/>
          <w:szCs w:val="22"/>
          <w:lang w:bidi="ar-SA"/>
        </w:rPr>
        <w:t xml:space="preserve"> </w:t>
      </w:r>
      <w:r>
        <w:rPr>
          <w:rFonts w:eastAsia="Calibri" w:cs="Arial"/>
          <w:iCs/>
          <w:szCs w:val="22"/>
          <w:lang w:bidi="ar-SA"/>
        </w:rPr>
        <w:t xml:space="preserve">and any other cannabinoids </w:t>
      </w:r>
      <w:r w:rsidRPr="002D770B">
        <w:rPr>
          <w:rFonts w:eastAsia="Calibri" w:cs="Arial"/>
          <w:iCs/>
          <w:szCs w:val="22"/>
          <w:lang w:bidi="ar-SA"/>
        </w:rPr>
        <w:t xml:space="preserve">present in </w:t>
      </w:r>
      <w:r>
        <w:rPr>
          <w:rFonts w:eastAsia="Calibri" w:cs="Arial"/>
          <w:iCs/>
          <w:szCs w:val="22"/>
          <w:lang w:bidi="ar-SA"/>
        </w:rPr>
        <w:t>these</w:t>
      </w:r>
      <w:r w:rsidRPr="002D770B">
        <w:rPr>
          <w:rFonts w:eastAsia="Calibri" w:cs="Arial"/>
          <w:iCs/>
          <w:szCs w:val="22"/>
          <w:lang w:bidi="ar-SA"/>
        </w:rPr>
        <w:t xml:space="preserve"> seeds and seed products</w:t>
      </w:r>
      <w:r>
        <w:rPr>
          <w:rFonts w:eastAsia="Calibri" w:cs="Arial"/>
          <w:iCs/>
          <w:szCs w:val="22"/>
          <w:lang w:bidi="ar-SA"/>
        </w:rPr>
        <w:t xml:space="preserve"> must be naturally present. </w:t>
      </w:r>
    </w:p>
    <w:p w14:paraId="77323D03" w14:textId="77777777" w:rsidR="002B7C45" w:rsidRDefault="002B7C45" w:rsidP="002B7C45">
      <w:pPr>
        <w:widowControl/>
        <w:rPr>
          <w:rFonts w:eastAsia="Calibri" w:cs="Arial"/>
          <w:iCs/>
          <w:szCs w:val="22"/>
          <w:lang w:bidi="ar-SA"/>
        </w:rPr>
      </w:pPr>
    </w:p>
    <w:p w14:paraId="5D5BA1AF" w14:textId="77777777" w:rsidR="002B7C45" w:rsidRDefault="002B7C45" w:rsidP="002B7C45">
      <w:pPr>
        <w:widowControl/>
        <w:rPr>
          <w:rFonts w:eastAsia="Calibri"/>
        </w:rPr>
      </w:pPr>
      <w:r>
        <w:t>The draft variation does</w:t>
      </w:r>
      <w:r>
        <w:rPr>
          <w:color w:val="000000" w:themeColor="text1"/>
          <w:szCs w:val="22"/>
        </w:rPr>
        <w:t xml:space="preserve"> not provide permission for cannabidiol or other cannabinoids that have been </w:t>
      </w:r>
      <w:r w:rsidRPr="002D770B">
        <w:t xml:space="preserve">extracted or derived from seeds of low THC </w:t>
      </w:r>
      <w:r w:rsidRPr="002D770B">
        <w:rPr>
          <w:i/>
        </w:rPr>
        <w:t>Cannabis</w:t>
      </w:r>
      <w:r w:rsidRPr="002D770B">
        <w:t xml:space="preserve"> </w:t>
      </w:r>
      <w:proofErr w:type="spellStart"/>
      <w:r w:rsidRPr="002D770B">
        <w:rPr>
          <w:i/>
        </w:rPr>
        <w:t>sativa</w:t>
      </w:r>
      <w:proofErr w:type="spellEnd"/>
      <w:r>
        <w:rPr>
          <w:rFonts w:eastAsia="Calibri"/>
        </w:rPr>
        <w:t xml:space="preserve"> to be themselves a food for sale or used as an ingredient in a food for sale. </w:t>
      </w:r>
    </w:p>
    <w:p w14:paraId="1F56B1AF" w14:textId="77777777" w:rsidR="002B7C45" w:rsidRDefault="002B7C45" w:rsidP="002B7C45">
      <w:pPr>
        <w:widowControl/>
        <w:rPr>
          <w:rFonts w:eastAsia="Calibri"/>
        </w:rPr>
      </w:pPr>
    </w:p>
    <w:p w14:paraId="5BEB4AC2" w14:textId="77777777" w:rsidR="002B7C45" w:rsidRDefault="002B7C45" w:rsidP="002B7C45">
      <w:pPr>
        <w:widowControl/>
      </w:pPr>
      <w:r>
        <w:t xml:space="preserve">The draft variation makes clear that </w:t>
      </w:r>
      <w:r w:rsidRPr="00B74645">
        <w:rPr>
          <w:rFonts w:cs="Arial"/>
        </w:rPr>
        <w:t xml:space="preserve">cannabinoids </w:t>
      </w:r>
      <w:r>
        <w:rPr>
          <w:bCs/>
          <w:szCs w:val="20"/>
          <w:lang w:val="en-NZ"/>
        </w:rPr>
        <w:t xml:space="preserve">may be present in or on seed and the </w:t>
      </w:r>
      <w:r w:rsidRPr="00B74645">
        <w:t xml:space="preserve">seed products </w:t>
      </w:r>
      <w:r>
        <w:rPr>
          <w:rFonts w:cs="Arial"/>
        </w:rPr>
        <w:t xml:space="preserve">that will be permitted to be </w:t>
      </w:r>
      <w:r w:rsidRPr="002D770B">
        <w:rPr>
          <w:rFonts w:eastAsia="Calibri" w:cs="Arial"/>
          <w:iCs/>
          <w:szCs w:val="22"/>
          <w:lang w:bidi="ar-SA"/>
        </w:rPr>
        <w:t>sold as food</w:t>
      </w:r>
      <w:r>
        <w:rPr>
          <w:rFonts w:eastAsia="Calibri" w:cs="Arial"/>
          <w:iCs/>
          <w:szCs w:val="22"/>
          <w:lang w:bidi="ar-SA"/>
        </w:rPr>
        <w:t xml:space="preserve"> or used as an ingredient in a food for sale. The requirement is that </w:t>
      </w:r>
      <w:r>
        <w:rPr>
          <w:rFonts w:cs="Arial"/>
        </w:rPr>
        <w:t xml:space="preserve">these </w:t>
      </w:r>
      <w:r w:rsidRPr="00B74645">
        <w:rPr>
          <w:rFonts w:cs="Arial"/>
        </w:rPr>
        <w:t xml:space="preserve">cannabinoids </w:t>
      </w:r>
      <w:r>
        <w:rPr>
          <w:bCs/>
          <w:szCs w:val="20"/>
          <w:lang w:val="en-NZ"/>
        </w:rPr>
        <w:t xml:space="preserve">be present </w:t>
      </w:r>
      <w:r w:rsidRPr="00B74645">
        <w:rPr>
          <w:rFonts w:cs="Arial"/>
        </w:rPr>
        <w:t>by natural occurrence</w:t>
      </w:r>
      <w:r>
        <w:rPr>
          <w:bCs/>
          <w:szCs w:val="20"/>
          <w:lang w:val="en-NZ"/>
        </w:rPr>
        <w:t xml:space="preserve"> only</w:t>
      </w:r>
      <w:r>
        <w:rPr>
          <w:rFonts w:cs="Arial"/>
        </w:rPr>
        <w:t xml:space="preserve">. </w:t>
      </w:r>
      <w:r w:rsidRPr="00790704">
        <w:t xml:space="preserve">While the seeds of the Cannabis plant do not produce cannabinoids, </w:t>
      </w:r>
      <w:r>
        <w:t>in</w:t>
      </w:r>
      <w:r w:rsidRPr="00790704">
        <w:t xml:space="preserve"> </w:t>
      </w:r>
      <w:r>
        <w:t xml:space="preserve">nature they come into </w:t>
      </w:r>
      <w:r w:rsidRPr="00790704">
        <w:t xml:space="preserve">contact </w:t>
      </w:r>
      <w:r>
        <w:t>with those</w:t>
      </w:r>
      <w:r w:rsidRPr="00790704">
        <w:t xml:space="preserve"> parts of the plant that do. As a result, cannabinoids </w:t>
      </w:r>
      <w:r>
        <w:t xml:space="preserve">(including </w:t>
      </w:r>
      <w:r>
        <w:rPr>
          <w:color w:val="000000" w:themeColor="text1"/>
          <w:szCs w:val="22"/>
        </w:rPr>
        <w:t xml:space="preserve">cannabidiol) can </w:t>
      </w:r>
      <w:r w:rsidRPr="00790704">
        <w:t xml:space="preserve">be naturally present </w:t>
      </w:r>
      <w:r w:rsidRPr="00B74645">
        <w:t xml:space="preserve">at low levels </w:t>
      </w:r>
      <w:r w:rsidRPr="00790704">
        <w:t>in seed food</w:t>
      </w:r>
      <w:r>
        <w:t>s</w:t>
      </w:r>
      <w:r w:rsidRPr="00790704">
        <w:t xml:space="preserve"> even under good agricultural</w:t>
      </w:r>
      <w:r>
        <w:t xml:space="preserve"> and </w:t>
      </w:r>
      <w:r w:rsidRPr="00790704">
        <w:t>manufacturing practice</w:t>
      </w:r>
      <w:r>
        <w:t xml:space="preserve">. The draft variation </w:t>
      </w:r>
      <w:r>
        <w:rPr>
          <w:rFonts w:cs="Arial"/>
        </w:rPr>
        <w:t xml:space="preserve">will allow this presence by natural occurrence. Fortification of the seed and seed products with </w:t>
      </w:r>
      <w:r w:rsidRPr="00790704">
        <w:t xml:space="preserve">cannabinoids </w:t>
      </w:r>
      <w:r>
        <w:rPr>
          <w:rFonts w:cs="Arial"/>
        </w:rPr>
        <w:t>will not be permitted.</w:t>
      </w:r>
    </w:p>
    <w:p w14:paraId="6C9FD98D" w14:textId="77777777" w:rsidR="002B7C45" w:rsidRDefault="002B7C45" w:rsidP="002B7C45">
      <w:pPr>
        <w:widowControl/>
        <w:jc w:val="both"/>
      </w:pPr>
    </w:p>
    <w:p w14:paraId="4B69F7B3" w14:textId="77777777" w:rsidR="002B7C45" w:rsidRDefault="002B7C45" w:rsidP="002B7C45">
      <w:pPr>
        <w:widowControl/>
        <w:jc w:val="both"/>
      </w:pPr>
      <w:r w:rsidRPr="002D770B">
        <w:rPr>
          <w:rFonts w:eastAsia="Calibri" w:cs="Arial"/>
          <w:iCs/>
          <w:szCs w:val="22"/>
          <w:lang w:bidi="ar-SA"/>
        </w:rPr>
        <w:lastRenderedPageBreak/>
        <w:t xml:space="preserve">The </w:t>
      </w:r>
      <w:r>
        <w:rPr>
          <w:rFonts w:eastAsia="Calibri" w:cs="Arial"/>
          <w:iCs/>
          <w:szCs w:val="22"/>
          <w:lang w:bidi="ar-SA"/>
        </w:rPr>
        <w:t xml:space="preserve">draft variation will require </w:t>
      </w:r>
      <w:r w:rsidRPr="002D770B">
        <w:rPr>
          <w:rFonts w:eastAsia="Calibri" w:cs="Arial"/>
          <w:iCs/>
          <w:szCs w:val="22"/>
          <w:lang w:bidi="ar-SA"/>
        </w:rPr>
        <w:t xml:space="preserve">seeds </w:t>
      </w:r>
      <w:r>
        <w:rPr>
          <w:rFonts w:eastAsia="Calibri" w:cs="Arial"/>
          <w:iCs/>
          <w:szCs w:val="22"/>
          <w:lang w:bidi="ar-SA"/>
        </w:rPr>
        <w:t>that are</w:t>
      </w:r>
      <w:r w:rsidRPr="002D770B">
        <w:rPr>
          <w:rFonts w:eastAsia="Calibri" w:cs="Arial"/>
          <w:iCs/>
          <w:szCs w:val="22"/>
          <w:lang w:bidi="ar-SA"/>
        </w:rPr>
        <w:t xml:space="preserve"> offered for sale to consumers as foods </w:t>
      </w:r>
      <w:r>
        <w:rPr>
          <w:rFonts w:eastAsia="Calibri" w:cs="Arial"/>
          <w:iCs/>
          <w:szCs w:val="22"/>
          <w:lang w:bidi="ar-SA"/>
        </w:rPr>
        <w:t>or for use</w:t>
      </w:r>
      <w:r w:rsidRPr="002D770B">
        <w:rPr>
          <w:rFonts w:eastAsia="Calibri" w:cs="Arial"/>
          <w:iCs/>
          <w:szCs w:val="22"/>
          <w:lang w:bidi="ar-SA"/>
        </w:rPr>
        <w:t xml:space="preserve"> as ingredients in foods</w:t>
      </w:r>
      <w:r>
        <w:rPr>
          <w:rFonts w:eastAsia="Calibri" w:cs="Arial"/>
          <w:iCs/>
          <w:szCs w:val="22"/>
          <w:lang w:bidi="ar-SA"/>
        </w:rPr>
        <w:t xml:space="preserve"> to be non-viable and hulled.</w:t>
      </w:r>
      <w:r w:rsidRPr="002D770B">
        <w:rPr>
          <w:rFonts w:eastAsia="Calibri" w:cs="Arial"/>
          <w:iCs/>
          <w:szCs w:val="22"/>
          <w:lang w:bidi="ar-SA"/>
        </w:rPr>
        <w:t xml:space="preserve"> </w:t>
      </w:r>
      <w:r>
        <w:rPr>
          <w:rFonts w:eastAsia="Calibri" w:cs="Arial"/>
          <w:iCs/>
          <w:szCs w:val="22"/>
          <w:lang w:bidi="ar-SA"/>
        </w:rPr>
        <w:t>The</w:t>
      </w:r>
      <w:r w:rsidRPr="002D770B">
        <w:rPr>
          <w:rFonts w:eastAsia="Calibri" w:cs="Arial"/>
          <w:iCs/>
          <w:szCs w:val="22"/>
          <w:lang w:bidi="ar-SA"/>
        </w:rPr>
        <w:t xml:space="preserve"> </w:t>
      </w:r>
      <w:r>
        <w:rPr>
          <w:rFonts w:eastAsia="Calibri" w:cs="Arial"/>
          <w:iCs/>
          <w:szCs w:val="22"/>
          <w:lang w:bidi="ar-SA"/>
        </w:rPr>
        <w:t xml:space="preserve">proposed </w:t>
      </w:r>
      <w:r w:rsidRPr="002D770B">
        <w:rPr>
          <w:rFonts w:eastAsia="Calibri" w:cs="Arial"/>
          <w:iCs/>
          <w:szCs w:val="22"/>
          <w:lang w:bidi="ar-SA"/>
        </w:rPr>
        <w:t>amendment</w:t>
      </w:r>
      <w:r>
        <w:rPr>
          <w:rFonts w:eastAsia="Calibri" w:cs="Arial"/>
          <w:iCs/>
          <w:szCs w:val="22"/>
          <w:lang w:bidi="ar-SA"/>
        </w:rPr>
        <w:t>s to Standard 1.4.4 will</w:t>
      </w:r>
      <w:r w:rsidRPr="002D770B">
        <w:rPr>
          <w:rFonts w:eastAsia="Calibri" w:cs="Arial"/>
          <w:iCs/>
          <w:szCs w:val="22"/>
          <w:lang w:bidi="ar-SA"/>
        </w:rPr>
        <w:t xml:space="preserve"> not preclude food manufacturers from using seeds that are viable and not hulled in the manufacture of foods, subject to industrial hemp licensing arrangements</w:t>
      </w:r>
      <w:r>
        <w:rPr>
          <w:rFonts w:eastAsia="Calibri" w:cs="Arial"/>
          <w:iCs/>
          <w:szCs w:val="22"/>
          <w:lang w:bidi="ar-SA"/>
        </w:rPr>
        <w:t xml:space="preserve"> and any other applicable laws</w:t>
      </w:r>
      <w:r w:rsidRPr="002D770B">
        <w:rPr>
          <w:rFonts w:eastAsia="Calibri" w:cs="Arial"/>
          <w:iCs/>
          <w:szCs w:val="22"/>
          <w:lang w:bidi="ar-SA"/>
        </w:rPr>
        <w:t>.</w:t>
      </w:r>
    </w:p>
    <w:p w14:paraId="3B506312" w14:textId="77777777" w:rsidR="002B7C45" w:rsidRPr="002D770B" w:rsidRDefault="002B7C45" w:rsidP="002B7C45">
      <w:pPr>
        <w:widowControl/>
        <w:rPr>
          <w:rFonts w:eastAsia="Calibri" w:cs="Arial"/>
          <w:iCs/>
          <w:szCs w:val="22"/>
          <w:lang w:bidi="ar-SA"/>
        </w:rPr>
      </w:pPr>
    </w:p>
    <w:p w14:paraId="15F5899A" w14:textId="77777777" w:rsidR="002B7C45" w:rsidRPr="007D723A" w:rsidRDefault="002B7C45" w:rsidP="002B7C45">
      <w:pPr>
        <w:widowControl/>
        <w:rPr>
          <w:rFonts w:eastAsia="Calibri" w:cs="Arial"/>
          <w:b/>
          <w:bCs/>
          <w:szCs w:val="22"/>
          <w:lang w:eastAsia="en-GB" w:bidi="ar-SA"/>
        </w:rPr>
      </w:pPr>
      <w:r w:rsidRPr="007D723A">
        <w:rPr>
          <w:rFonts w:eastAsia="Calibri" w:cs="Arial"/>
          <w:b/>
          <w:bCs/>
          <w:szCs w:val="22"/>
          <w:lang w:eastAsia="en-GB" w:bidi="ar-SA"/>
        </w:rPr>
        <w:t>3.</w:t>
      </w:r>
      <w:r w:rsidRPr="007D723A">
        <w:rPr>
          <w:rFonts w:eastAsia="Calibri" w:cs="Arial"/>
          <w:b/>
          <w:bCs/>
          <w:szCs w:val="22"/>
          <w:lang w:eastAsia="en-GB" w:bidi="ar-SA"/>
        </w:rPr>
        <w:tab/>
        <w:t>Documents incorporated by reference</w:t>
      </w:r>
    </w:p>
    <w:p w14:paraId="07AC872E" w14:textId="77777777" w:rsidR="002B7C45" w:rsidRPr="007D723A" w:rsidRDefault="002B7C45" w:rsidP="002B7C45">
      <w:pPr>
        <w:widowControl/>
        <w:rPr>
          <w:rFonts w:eastAsia="Calibri" w:cs="Arial"/>
          <w:szCs w:val="22"/>
          <w:lang w:eastAsia="en-GB" w:bidi="ar-SA"/>
        </w:rPr>
      </w:pPr>
    </w:p>
    <w:p w14:paraId="00CAA5F7" w14:textId="77777777" w:rsidR="002B7C45" w:rsidRPr="007D723A" w:rsidRDefault="002B7C45" w:rsidP="002B7C45">
      <w:pPr>
        <w:widowControl/>
        <w:autoSpaceDE w:val="0"/>
        <w:autoSpaceDN w:val="0"/>
        <w:rPr>
          <w:rFonts w:eastAsia="Calibri" w:cs="Arial"/>
          <w:szCs w:val="22"/>
          <w:lang w:bidi="ar-SA"/>
        </w:rPr>
      </w:pPr>
      <w:r w:rsidRPr="007D723A">
        <w:rPr>
          <w:rFonts w:eastAsia="Calibri" w:cs="Arial"/>
          <w:szCs w:val="22"/>
          <w:lang w:bidi="ar-SA"/>
        </w:rPr>
        <w:t>The variation does not incorporate any documents by reference.</w:t>
      </w:r>
    </w:p>
    <w:p w14:paraId="794D9552" w14:textId="77777777" w:rsidR="002B7C45" w:rsidRPr="007D723A" w:rsidRDefault="002B7C45" w:rsidP="002B7C45">
      <w:pPr>
        <w:widowControl/>
        <w:rPr>
          <w:rFonts w:eastAsia="Calibri" w:cs="Arial"/>
          <w:szCs w:val="22"/>
          <w:lang w:eastAsia="en-GB" w:bidi="ar-SA"/>
        </w:rPr>
      </w:pPr>
    </w:p>
    <w:p w14:paraId="30666B85" w14:textId="77777777" w:rsidR="002B7C45" w:rsidRPr="007D723A" w:rsidRDefault="002B7C45" w:rsidP="002B7C45">
      <w:pPr>
        <w:widowControl/>
        <w:rPr>
          <w:rFonts w:eastAsia="Calibri" w:cs="Arial"/>
          <w:b/>
          <w:bCs/>
          <w:szCs w:val="22"/>
          <w:lang w:eastAsia="en-GB" w:bidi="ar-SA"/>
        </w:rPr>
      </w:pPr>
      <w:r w:rsidRPr="007D723A">
        <w:rPr>
          <w:rFonts w:eastAsia="Calibri" w:cs="Arial"/>
          <w:b/>
          <w:bCs/>
          <w:szCs w:val="22"/>
          <w:lang w:eastAsia="en-GB" w:bidi="ar-SA"/>
        </w:rPr>
        <w:t>4.</w:t>
      </w:r>
      <w:r w:rsidRPr="007D723A">
        <w:rPr>
          <w:rFonts w:eastAsia="Calibri" w:cs="Arial"/>
          <w:b/>
          <w:bCs/>
          <w:szCs w:val="22"/>
          <w:lang w:eastAsia="en-GB" w:bidi="ar-SA"/>
        </w:rPr>
        <w:tab/>
        <w:t>Consultation</w:t>
      </w:r>
    </w:p>
    <w:p w14:paraId="64378E94" w14:textId="77777777" w:rsidR="002B7C45" w:rsidRPr="007D723A" w:rsidRDefault="002B7C45" w:rsidP="002B7C45">
      <w:pPr>
        <w:widowControl/>
        <w:rPr>
          <w:rFonts w:eastAsia="Calibri" w:cs="Arial"/>
          <w:szCs w:val="22"/>
          <w:highlight w:val="yellow"/>
          <w:lang w:eastAsia="en-GB" w:bidi="ar-SA"/>
        </w:rPr>
      </w:pPr>
    </w:p>
    <w:p w14:paraId="4265A59F" w14:textId="77777777" w:rsidR="002B7C45" w:rsidRPr="00D0313D" w:rsidRDefault="002B7C45" w:rsidP="002B7C45">
      <w:pPr>
        <w:rPr>
          <w:lang w:val="en-AU"/>
        </w:rPr>
      </w:pPr>
      <w:r w:rsidRPr="00F634A1">
        <w:rPr>
          <w:szCs w:val="22"/>
        </w:rPr>
        <w:t xml:space="preserve">In accordance with the procedure in Division </w:t>
      </w:r>
      <w:r>
        <w:rPr>
          <w:szCs w:val="22"/>
        </w:rPr>
        <w:t>2</w:t>
      </w:r>
      <w:r>
        <w:rPr>
          <w:color w:val="FF0000"/>
          <w:szCs w:val="22"/>
        </w:rPr>
        <w:t xml:space="preserve"> </w:t>
      </w:r>
      <w:r w:rsidRPr="00F634A1">
        <w:rPr>
          <w:szCs w:val="22"/>
        </w:rPr>
        <w:t xml:space="preserve">of Part </w:t>
      </w:r>
      <w:r>
        <w:rPr>
          <w:szCs w:val="22"/>
        </w:rPr>
        <w:t>3</w:t>
      </w:r>
      <w:r w:rsidRPr="00D06616">
        <w:rPr>
          <w:color w:val="FF0000"/>
          <w:szCs w:val="22"/>
        </w:rPr>
        <w:t xml:space="preserve"> </w:t>
      </w:r>
      <w:r w:rsidRPr="00F634A1">
        <w:rPr>
          <w:szCs w:val="22"/>
        </w:rPr>
        <w:t xml:space="preserve">of the FSANZ Act, </w:t>
      </w:r>
      <w:r w:rsidRPr="00F634A1">
        <w:rPr>
          <w:rFonts w:eastAsia="Calibri" w:cs="Arial"/>
          <w:bCs/>
          <w:szCs w:val="22"/>
          <w:lang w:val="en-AU" w:bidi="ar-SA"/>
        </w:rPr>
        <w:t>the Authority</w:t>
      </w:r>
      <w:r w:rsidRPr="00F634A1">
        <w:rPr>
          <w:szCs w:val="22"/>
        </w:rPr>
        <w:t xml:space="preserve">’s consideration </w:t>
      </w:r>
      <w:r w:rsidRPr="00D0313D">
        <w:rPr>
          <w:szCs w:val="22"/>
        </w:rPr>
        <w:t>of Proposal P1042 will include one round of public consultation.</w:t>
      </w:r>
    </w:p>
    <w:p w14:paraId="508FA724" w14:textId="77777777" w:rsidR="002B7C45" w:rsidRDefault="002B7C45" w:rsidP="002B7C45">
      <w:pPr>
        <w:widowControl/>
        <w:rPr>
          <w:rFonts w:eastAsia="Calibri" w:cs="Arial"/>
          <w:szCs w:val="22"/>
          <w:lang w:bidi="ar-SA"/>
        </w:rPr>
      </w:pPr>
    </w:p>
    <w:p w14:paraId="320BFCE0" w14:textId="77777777" w:rsidR="002B7C45" w:rsidRPr="007D723A" w:rsidRDefault="002B7C45" w:rsidP="002B7C45">
      <w:pPr>
        <w:widowControl/>
        <w:autoSpaceDE w:val="0"/>
        <w:autoSpaceDN w:val="0"/>
        <w:rPr>
          <w:rFonts w:eastAsia="Calibri" w:cs="Arial"/>
          <w:szCs w:val="22"/>
          <w:lang w:bidi="ar-SA"/>
        </w:rPr>
      </w:pPr>
      <w:r w:rsidRPr="007D723A">
        <w:rPr>
          <w:rFonts w:eastAsia="Calibri" w:cs="Arial"/>
          <w:szCs w:val="22"/>
          <w:lang w:bidi="ar-SA"/>
        </w:rPr>
        <w:t>A Regulation Impact Statement</w:t>
      </w:r>
      <w:r>
        <w:rPr>
          <w:rFonts w:eastAsia="Calibri" w:cs="Arial"/>
          <w:szCs w:val="22"/>
          <w:lang w:bidi="ar-SA"/>
        </w:rPr>
        <w:t xml:space="preserve"> (RIS) was not required because</w:t>
      </w:r>
      <w:r w:rsidRPr="007D723A">
        <w:rPr>
          <w:rFonts w:eastAsia="Calibri" w:cs="Arial"/>
          <w:szCs w:val="22"/>
          <w:lang w:bidi="ar-SA"/>
        </w:rPr>
        <w:t xml:space="preserve"> the </w:t>
      </w:r>
      <w:r>
        <w:rPr>
          <w:rFonts w:eastAsia="Calibri" w:cs="Arial"/>
          <w:szCs w:val="22"/>
          <w:lang w:bidi="ar-SA"/>
        </w:rPr>
        <w:t>draft</w:t>
      </w:r>
      <w:r w:rsidRPr="007D723A">
        <w:rPr>
          <w:rFonts w:eastAsia="Calibri" w:cs="Arial"/>
          <w:szCs w:val="22"/>
          <w:lang w:bidi="ar-SA"/>
        </w:rPr>
        <w:t xml:space="preserve"> variation </w:t>
      </w:r>
      <w:r>
        <w:rPr>
          <w:rFonts w:eastAsia="Calibri" w:cs="Arial"/>
          <w:szCs w:val="22"/>
          <w:lang w:bidi="ar-SA"/>
        </w:rPr>
        <w:t>is likely to h</w:t>
      </w:r>
      <w:r w:rsidRPr="00CC3AE1">
        <w:rPr>
          <w:rFonts w:eastAsia="Calibri" w:cs="Arial"/>
          <w:szCs w:val="22"/>
          <w:lang w:bidi="ar-SA"/>
        </w:rPr>
        <w:t>ave no more than minor regulatory impacts on business, community organisations or individuals</w:t>
      </w:r>
      <w:r w:rsidRPr="007D723A">
        <w:rPr>
          <w:rFonts w:eastAsia="Calibri" w:cs="Arial"/>
          <w:szCs w:val="22"/>
          <w:lang w:bidi="ar-SA"/>
        </w:rPr>
        <w:t xml:space="preserve">. </w:t>
      </w:r>
    </w:p>
    <w:p w14:paraId="10F0ED54" w14:textId="77777777" w:rsidR="002B7C45" w:rsidRPr="007D723A" w:rsidRDefault="002B7C45" w:rsidP="002B7C45">
      <w:pPr>
        <w:widowControl/>
        <w:autoSpaceDE w:val="0"/>
        <w:autoSpaceDN w:val="0"/>
        <w:rPr>
          <w:rFonts w:eastAsia="Calibri" w:cs="Arial"/>
          <w:szCs w:val="22"/>
          <w:lang w:bidi="ar-SA"/>
        </w:rPr>
      </w:pPr>
    </w:p>
    <w:p w14:paraId="05CD5BBA" w14:textId="77777777" w:rsidR="002B7C45" w:rsidRPr="007D723A" w:rsidRDefault="002B7C45" w:rsidP="002B7C45">
      <w:pPr>
        <w:widowControl/>
        <w:rPr>
          <w:rFonts w:eastAsia="Calibri" w:cs="Arial"/>
          <w:b/>
          <w:bCs/>
          <w:szCs w:val="22"/>
          <w:lang w:bidi="ar-SA"/>
        </w:rPr>
      </w:pPr>
      <w:r w:rsidRPr="007D723A">
        <w:rPr>
          <w:rFonts w:eastAsia="Calibri" w:cs="Arial"/>
          <w:b/>
          <w:bCs/>
          <w:szCs w:val="22"/>
          <w:lang w:bidi="ar-SA"/>
        </w:rPr>
        <w:t>5.</w:t>
      </w:r>
      <w:r w:rsidRPr="007D723A">
        <w:rPr>
          <w:rFonts w:eastAsia="Calibri" w:cs="Arial"/>
          <w:b/>
          <w:bCs/>
          <w:szCs w:val="22"/>
          <w:lang w:bidi="ar-SA"/>
        </w:rPr>
        <w:tab/>
        <w:t>Statement of compatibility with human rights</w:t>
      </w:r>
    </w:p>
    <w:p w14:paraId="3244A87E" w14:textId="77777777" w:rsidR="002B7C45" w:rsidRPr="007D723A" w:rsidRDefault="002B7C45" w:rsidP="002B7C45">
      <w:pPr>
        <w:rPr>
          <w:rFonts w:eastAsia="Calibri"/>
          <w:lang w:bidi="ar-SA"/>
        </w:rPr>
      </w:pPr>
    </w:p>
    <w:p w14:paraId="0F00ACEA" w14:textId="77777777" w:rsidR="002B7C45" w:rsidRPr="007D723A" w:rsidRDefault="002B7C45" w:rsidP="002B7C45">
      <w:pPr>
        <w:rPr>
          <w:rFonts w:eastAsia="Calibri"/>
          <w:lang w:bidi="ar-SA"/>
        </w:rPr>
      </w:pPr>
      <w:r w:rsidRPr="007D723A">
        <w:rPr>
          <w:rFonts w:eastAsia="Calibri"/>
          <w:lang w:bidi="ar-SA"/>
        </w:rPr>
        <w:t>This instrument is exempt from the requirements for a statement of compatibility with human rights as it is a non-disallowable instrument under section 94 of the FSANZ Act.</w:t>
      </w:r>
    </w:p>
    <w:p w14:paraId="27F636E5" w14:textId="77777777" w:rsidR="002B7C45" w:rsidRPr="007D723A" w:rsidRDefault="002B7C45" w:rsidP="002B7C45">
      <w:pPr>
        <w:widowControl/>
        <w:rPr>
          <w:rFonts w:eastAsia="Calibri" w:cs="Arial"/>
          <w:szCs w:val="22"/>
          <w:lang w:eastAsia="en-GB" w:bidi="ar-SA"/>
        </w:rPr>
      </w:pPr>
    </w:p>
    <w:p w14:paraId="2BA4B746" w14:textId="77777777" w:rsidR="002B7C45" w:rsidRPr="002D770B" w:rsidRDefault="002B7C45" w:rsidP="002B7C45">
      <w:pPr>
        <w:widowControl/>
        <w:rPr>
          <w:rFonts w:eastAsia="Calibri" w:cs="Arial"/>
          <w:b/>
          <w:bCs/>
          <w:szCs w:val="22"/>
          <w:lang w:bidi="ar-SA"/>
        </w:rPr>
      </w:pPr>
      <w:r w:rsidRPr="007D723A">
        <w:rPr>
          <w:rFonts w:eastAsia="Calibri" w:cs="Arial"/>
          <w:b/>
          <w:bCs/>
          <w:szCs w:val="22"/>
          <w:lang w:bidi="ar-SA"/>
        </w:rPr>
        <w:t>6.</w:t>
      </w:r>
      <w:r w:rsidRPr="007D723A">
        <w:rPr>
          <w:rFonts w:eastAsia="Calibri" w:cs="Arial"/>
          <w:b/>
          <w:bCs/>
          <w:szCs w:val="22"/>
          <w:lang w:bidi="ar-SA"/>
        </w:rPr>
        <w:tab/>
        <w:t xml:space="preserve">Variation </w:t>
      </w:r>
    </w:p>
    <w:p w14:paraId="6917C83A" w14:textId="77777777" w:rsidR="002B7C45" w:rsidRPr="007C3A4C" w:rsidRDefault="002B7C45" w:rsidP="002B7C45">
      <w:pPr>
        <w:widowControl/>
        <w:rPr>
          <w:rFonts w:eastAsia="Calibri" w:cs="Arial"/>
          <w:color w:val="000000" w:themeColor="text1"/>
          <w:szCs w:val="22"/>
          <w:lang w:bidi="ar-SA"/>
        </w:rPr>
      </w:pPr>
    </w:p>
    <w:p w14:paraId="50694411" w14:textId="77777777" w:rsidR="002B7C45" w:rsidRDefault="002B7C45" w:rsidP="002B7C45">
      <w:pPr>
        <w:rPr>
          <w:color w:val="000000" w:themeColor="text1"/>
          <w:szCs w:val="22"/>
        </w:rPr>
      </w:pPr>
      <w:r>
        <w:rPr>
          <w:color w:val="000000" w:themeColor="text1"/>
          <w:szCs w:val="22"/>
        </w:rPr>
        <w:t>Item [1]</w:t>
      </w:r>
      <w:r w:rsidRPr="007C3A4C">
        <w:rPr>
          <w:color w:val="000000" w:themeColor="text1"/>
          <w:szCs w:val="22"/>
        </w:rPr>
        <w:t xml:space="preserve"> inserts a new section 1.4.4—6 </w:t>
      </w:r>
      <w:r>
        <w:rPr>
          <w:color w:val="000000" w:themeColor="text1"/>
          <w:szCs w:val="22"/>
        </w:rPr>
        <w:t>into Standard 1.4.4.</w:t>
      </w:r>
    </w:p>
    <w:p w14:paraId="716528B3" w14:textId="77777777" w:rsidR="002B7C45" w:rsidRDefault="002B7C45" w:rsidP="002B7C45">
      <w:pPr>
        <w:rPr>
          <w:color w:val="000000" w:themeColor="text1"/>
          <w:szCs w:val="22"/>
        </w:rPr>
      </w:pPr>
    </w:p>
    <w:p w14:paraId="50D743C7" w14:textId="77777777" w:rsidR="002B7C45" w:rsidRDefault="002B7C45" w:rsidP="002B7C45">
      <w:pPr>
        <w:rPr>
          <w:color w:val="000000" w:themeColor="text1"/>
          <w:szCs w:val="22"/>
        </w:rPr>
      </w:pPr>
      <w:r>
        <w:rPr>
          <w:color w:val="000000" w:themeColor="text1"/>
          <w:szCs w:val="22"/>
        </w:rPr>
        <w:t>The proposed section will provide a permission for the purposes of</w:t>
      </w:r>
      <w:r w:rsidRPr="007C3A4C">
        <w:rPr>
          <w:color w:val="000000" w:themeColor="text1"/>
          <w:szCs w:val="22"/>
        </w:rPr>
        <w:t xml:space="preserve"> </w:t>
      </w:r>
      <w:r>
        <w:rPr>
          <w:color w:val="000000" w:themeColor="text1"/>
          <w:szCs w:val="22"/>
        </w:rPr>
        <w:t>paragraphs</w:t>
      </w:r>
      <w:r w:rsidRPr="007C3A4C">
        <w:rPr>
          <w:color w:val="000000" w:themeColor="text1"/>
          <w:szCs w:val="22"/>
        </w:rPr>
        <w:t xml:space="preserve"> 1.</w:t>
      </w:r>
      <w:r>
        <w:rPr>
          <w:color w:val="000000" w:themeColor="text1"/>
          <w:szCs w:val="22"/>
        </w:rPr>
        <w:t>1.1—10(5)(a) and 1.1.1—10(6)(e) of the Code</w:t>
      </w:r>
      <w:r w:rsidRPr="007C3A4C">
        <w:rPr>
          <w:color w:val="000000" w:themeColor="text1"/>
          <w:szCs w:val="22"/>
        </w:rPr>
        <w:t xml:space="preserve"> to permit certain seeds and seed products from low THC varieties of </w:t>
      </w:r>
      <w:r w:rsidRPr="007C3A4C">
        <w:rPr>
          <w:rFonts w:eastAsia="Calibri" w:cs="Arial"/>
          <w:i/>
          <w:iCs/>
          <w:color w:val="000000" w:themeColor="text1"/>
          <w:szCs w:val="22"/>
          <w:lang w:bidi="ar-SA"/>
        </w:rPr>
        <w:t xml:space="preserve">Cannabis </w:t>
      </w:r>
      <w:proofErr w:type="spellStart"/>
      <w:r w:rsidRPr="007C3A4C">
        <w:rPr>
          <w:rFonts w:eastAsia="Calibri" w:cs="Arial"/>
          <w:i/>
          <w:iCs/>
          <w:color w:val="000000" w:themeColor="text1"/>
          <w:szCs w:val="22"/>
          <w:lang w:bidi="ar-SA"/>
        </w:rPr>
        <w:t>sativa</w:t>
      </w:r>
      <w:proofErr w:type="spellEnd"/>
      <w:r>
        <w:rPr>
          <w:color w:val="000000" w:themeColor="text1"/>
          <w:szCs w:val="22"/>
        </w:rPr>
        <w:t xml:space="preserve"> to be sold as food or added to food.</w:t>
      </w:r>
    </w:p>
    <w:p w14:paraId="6D500095" w14:textId="77777777" w:rsidR="002B7C45" w:rsidRDefault="002B7C45" w:rsidP="002B7C45">
      <w:pPr>
        <w:rPr>
          <w:color w:val="000000" w:themeColor="text1"/>
          <w:szCs w:val="22"/>
        </w:rPr>
      </w:pPr>
    </w:p>
    <w:p w14:paraId="3133456C" w14:textId="77777777" w:rsidR="002B7C45" w:rsidRDefault="002B7C45" w:rsidP="002B7C45">
      <w:pPr>
        <w:rPr>
          <w:rFonts w:eastAsia="Calibri" w:cs="Arial"/>
          <w:i/>
          <w:iCs/>
          <w:color w:val="000000" w:themeColor="text1"/>
          <w:szCs w:val="22"/>
          <w:lang w:bidi="ar-SA"/>
        </w:rPr>
      </w:pPr>
      <w:r>
        <w:rPr>
          <w:color w:val="000000" w:themeColor="text1"/>
          <w:szCs w:val="22"/>
        </w:rPr>
        <w:t xml:space="preserve">Proposed subsection </w:t>
      </w:r>
      <w:r w:rsidRPr="007C3A4C">
        <w:rPr>
          <w:color w:val="000000" w:themeColor="text1"/>
          <w:szCs w:val="22"/>
        </w:rPr>
        <w:t>1.4.4—6</w:t>
      </w:r>
      <w:r>
        <w:rPr>
          <w:color w:val="000000" w:themeColor="text1"/>
          <w:szCs w:val="22"/>
        </w:rPr>
        <w:t xml:space="preserve">(1) provides that </w:t>
      </w:r>
      <w:r w:rsidRPr="007C3A4C">
        <w:rPr>
          <w:rFonts w:eastAsia="Calibri" w:cs="Arial"/>
          <w:i/>
          <w:iCs/>
          <w:color w:val="000000" w:themeColor="text1"/>
          <w:szCs w:val="22"/>
          <w:lang w:bidi="ar-SA"/>
        </w:rPr>
        <w:t xml:space="preserve">Cannabis </w:t>
      </w:r>
      <w:proofErr w:type="spellStart"/>
      <w:r w:rsidRPr="007C3A4C">
        <w:rPr>
          <w:rFonts w:eastAsia="Calibri" w:cs="Arial"/>
          <w:i/>
          <w:iCs/>
          <w:color w:val="000000" w:themeColor="text1"/>
          <w:szCs w:val="22"/>
          <w:lang w:bidi="ar-SA"/>
        </w:rPr>
        <w:t>sativa</w:t>
      </w:r>
      <w:proofErr w:type="spellEnd"/>
      <w:r>
        <w:rPr>
          <w:rFonts w:eastAsia="Calibri" w:cs="Arial"/>
          <w:i/>
          <w:iCs/>
          <w:color w:val="000000" w:themeColor="text1"/>
          <w:szCs w:val="22"/>
          <w:lang w:bidi="ar-SA"/>
        </w:rPr>
        <w:t xml:space="preserve"> </w:t>
      </w:r>
      <w:r w:rsidRPr="00790704">
        <w:rPr>
          <w:rFonts w:eastAsia="Calibri" w:cs="Arial"/>
          <w:iCs/>
          <w:color w:val="000000" w:themeColor="text1"/>
          <w:szCs w:val="22"/>
          <w:lang w:bidi="ar-SA"/>
        </w:rPr>
        <w:t xml:space="preserve">seeds </w:t>
      </w:r>
      <w:r>
        <w:rPr>
          <w:rFonts w:eastAsia="Calibri" w:cs="Arial"/>
          <w:iCs/>
          <w:color w:val="000000" w:themeColor="text1"/>
          <w:szCs w:val="22"/>
          <w:lang w:bidi="ar-SA"/>
        </w:rPr>
        <w:t>may be a food for sale or used as an ingredient in a food for sale only if</w:t>
      </w:r>
      <w:r>
        <w:rPr>
          <w:rFonts w:eastAsia="Calibri" w:cs="Arial"/>
          <w:i/>
          <w:iCs/>
          <w:color w:val="000000" w:themeColor="text1"/>
          <w:szCs w:val="22"/>
          <w:lang w:bidi="ar-SA"/>
        </w:rPr>
        <w:t xml:space="preserve"> </w:t>
      </w:r>
      <w:r>
        <w:rPr>
          <w:rFonts w:eastAsia="Calibri" w:cs="Arial"/>
          <w:iCs/>
          <w:color w:val="000000" w:themeColor="text1"/>
          <w:szCs w:val="22"/>
          <w:lang w:bidi="ar-SA"/>
        </w:rPr>
        <w:t>each of the following conditions is met.</w:t>
      </w:r>
    </w:p>
    <w:p w14:paraId="16FB0C4A" w14:textId="77777777" w:rsidR="002B7C45" w:rsidRDefault="002B7C45" w:rsidP="002B7C45">
      <w:pPr>
        <w:rPr>
          <w:rFonts w:eastAsia="Calibri" w:cs="Arial"/>
          <w:i/>
          <w:iCs/>
          <w:color w:val="000000" w:themeColor="text1"/>
          <w:szCs w:val="22"/>
          <w:lang w:bidi="ar-SA"/>
        </w:rPr>
      </w:pPr>
    </w:p>
    <w:p w14:paraId="3813345F" w14:textId="012A0064" w:rsidR="002B7C45" w:rsidRPr="00790704" w:rsidRDefault="002B7C45" w:rsidP="002B7C45">
      <w:pPr>
        <w:pStyle w:val="FSBullet1"/>
        <w:widowControl/>
        <w:numPr>
          <w:ilvl w:val="0"/>
          <w:numId w:val="6"/>
        </w:numPr>
        <w:ind w:left="567" w:hanging="567"/>
        <w:rPr>
          <w:rFonts w:eastAsia="Calibri"/>
        </w:rPr>
      </w:pPr>
      <w:r>
        <w:rPr>
          <w:rFonts w:eastAsia="Calibri"/>
        </w:rPr>
        <w:t>The seeds are</w:t>
      </w:r>
      <w:r w:rsidRPr="002D770B">
        <w:rPr>
          <w:rFonts w:eastAsia="Calibri"/>
        </w:rPr>
        <w:t xml:space="preserve"> </w:t>
      </w:r>
      <w:r>
        <w:rPr>
          <w:rFonts w:eastAsia="Calibri"/>
        </w:rPr>
        <w:t>of</w:t>
      </w:r>
      <w:r w:rsidRPr="00790704">
        <w:rPr>
          <w:rFonts w:eastAsia="Calibri"/>
        </w:rPr>
        <w:t xml:space="preserve"> a </w:t>
      </w:r>
      <w:r w:rsidRPr="00790704">
        <w:rPr>
          <w:rFonts w:eastAsia="Calibri"/>
          <w:i/>
          <w:iCs/>
          <w:color w:val="000000" w:themeColor="text1"/>
          <w:szCs w:val="22"/>
        </w:rPr>
        <w:t xml:space="preserve">Cannabis </w:t>
      </w:r>
      <w:proofErr w:type="spellStart"/>
      <w:r w:rsidRPr="00790704">
        <w:rPr>
          <w:rFonts w:eastAsia="Calibri"/>
          <w:i/>
          <w:iCs/>
          <w:color w:val="000000" w:themeColor="text1"/>
          <w:szCs w:val="22"/>
        </w:rPr>
        <w:t>sativa</w:t>
      </w:r>
      <w:proofErr w:type="spellEnd"/>
      <w:r w:rsidRPr="00790704">
        <w:rPr>
          <w:rFonts w:eastAsia="Calibri"/>
        </w:rPr>
        <w:t xml:space="preserve"> plant</w:t>
      </w:r>
      <w:r>
        <w:rPr>
          <w:rFonts w:eastAsia="Calibri"/>
        </w:rPr>
        <w:t xml:space="preserve">, the leaves and flowering heads of which </w:t>
      </w:r>
      <w:r w:rsidRPr="002D770B">
        <w:rPr>
          <w:rFonts w:eastAsia="Calibri"/>
          <w:iCs/>
          <w:szCs w:val="22"/>
        </w:rPr>
        <w:t xml:space="preserve">contain no more than </w:t>
      </w:r>
      <w:r w:rsidR="004A796B">
        <w:rPr>
          <w:rFonts w:eastAsia="Calibri"/>
          <w:iCs/>
          <w:szCs w:val="22"/>
        </w:rPr>
        <w:t>1</w:t>
      </w:r>
      <w:r w:rsidRPr="002D770B">
        <w:t>% delta 9</w:t>
      </w:r>
      <w:r>
        <w:rPr>
          <w:szCs w:val="20"/>
          <w:lang w:val="en-NZ"/>
        </w:rPr>
        <w:t>-</w:t>
      </w:r>
      <w:r>
        <w:rPr>
          <w:lang w:val="en-NZ"/>
        </w:rPr>
        <w:t>tetrahydrocannabinol</w:t>
      </w:r>
      <w:r>
        <w:t xml:space="preserve">. </w:t>
      </w:r>
    </w:p>
    <w:p w14:paraId="53CCF0E9" w14:textId="77777777" w:rsidR="002B7C45" w:rsidRDefault="002B7C45" w:rsidP="002B7C45">
      <w:pPr>
        <w:pStyle w:val="FSBullet1"/>
        <w:widowControl/>
        <w:numPr>
          <w:ilvl w:val="0"/>
          <w:numId w:val="6"/>
        </w:numPr>
        <w:ind w:left="567" w:hanging="567"/>
        <w:rPr>
          <w:rFonts w:eastAsia="Calibri"/>
        </w:rPr>
      </w:pPr>
      <w:r>
        <w:rPr>
          <w:rFonts w:eastAsia="Calibri"/>
        </w:rPr>
        <w:t xml:space="preserve">The </w:t>
      </w:r>
      <w:r w:rsidRPr="009444F8">
        <w:rPr>
          <w:szCs w:val="20"/>
        </w:rPr>
        <w:t xml:space="preserve">total </w:t>
      </w:r>
      <w:r>
        <w:rPr>
          <w:szCs w:val="20"/>
        </w:rPr>
        <w:t xml:space="preserve">combined </w:t>
      </w:r>
      <w:r w:rsidRPr="009444F8">
        <w:rPr>
          <w:szCs w:val="20"/>
        </w:rPr>
        <w:t xml:space="preserve">amount of delta 9-tetrahydrocannabinol and 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Pr>
          <w:rFonts w:eastAsia="Calibri"/>
        </w:rPr>
        <w:t xml:space="preserve"> in the seeds does not exceed </w:t>
      </w:r>
      <w:r w:rsidRPr="002D770B">
        <w:rPr>
          <w:rFonts w:eastAsia="Calibri"/>
        </w:rPr>
        <w:t>5 mg per kg of seeds</w:t>
      </w:r>
      <w:r>
        <w:rPr>
          <w:rFonts w:eastAsia="Calibri"/>
        </w:rPr>
        <w:t>.</w:t>
      </w:r>
    </w:p>
    <w:p w14:paraId="7842F0A9" w14:textId="77777777" w:rsidR="002B7C45" w:rsidRPr="00790704" w:rsidRDefault="002B7C45" w:rsidP="002B7C45">
      <w:pPr>
        <w:pStyle w:val="FSBullet1"/>
        <w:widowControl/>
        <w:numPr>
          <w:ilvl w:val="0"/>
          <w:numId w:val="6"/>
        </w:numPr>
        <w:ind w:left="567" w:hanging="567"/>
        <w:rPr>
          <w:rFonts w:eastAsia="Calibri"/>
        </w:rPr>
      </w:pPr>
      <w:r w:rsidRPr="00B74645">
        <w:rPr>
          <w:rFonts w:eastAsia="Calibri"/>
        </w:rPr>
        <w:t xml:space="preserve">The </w:t>
      </w:r>
      <w:r w:rsidRPr="009444F8">
        <w:rPr>
          <w:szCs w:val="20"/>
        </w:rPr>
        <w:t>delta 9-tetrahydrocannabinol</w:t>
      </w:r>
      <w:r>
        <w:rPr>
          <w:szCs w:val="20"/>
        </w:rPr>
        <w:t xml:space="preserve">, </w:t>
      </w:r>
      <w:r w:rsidRPr="009444F8">
        <w:rPr>
          <w:szCs w:val="20"/>
        </w:rPr>
        <w:t xml:space="preserve">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Pr>
          <w:rFonts w:eastAsia="Calibri"/>
        </w:rPr>
        <w:t xml:space="preserve"> and any other cannabinoids </w:t>
      </w:r>
      <w:r w:rsidRPr="00B74645">
        <w:rPr>
          <w:rFonts w:eastAsia="Calibri"/>
        </w:rPr>
        <w:t xml:space="preserve">present in the seeds </w:t>
      </w:r>
      <w:r>
        <w:rPr>
          <w:rFonts w:eastAsia="Calibri"/>
        </w:rPr>
        <w:t xml:space="preserve">are </w:t>
      </w:r>
      <w:r w:rsidRPr="00B74645">
        <w:rPr>
          <w:rFonts w:eastAsia="Calibri"/>
        </w:rPr>
        <w:t>naturally occurring</w:t>
      </w:r>
      <w:r>
        <w:rPr>
          <w:rFonts w:eastAsia="Calibri"/>
        </w:rPr>
        <w:t xml:space="preserve"> in or on the seeds</w:t>
      </w:r>
      <w:r w:rsidRPr="00B74645">
        <w:rPr>
          <w:rFonts w:eastAsia="Calibri"/>
        </w:rPr>
        <w:t>.</w:t>
      </w:r>
    </w:p>
    <w:p w14:paraId="3B177151" w14:textId="77777777" w:rsidR="002B7C45" w:rsidRPr="00707FC0" w:rsidRDefault="002B7C45" w:rsidP="002B7C45">
      <w:pPr>
        <w:pStyle w:val="FSBullet1"/>
        <w:widowControl/>
        <w:numPr>
          <w:ilvl w:val="0"/>
          <w:numId w:val="6"/>
        </w:numPr>
        <w:ind w:left="567" w:hanging="567"/>
        <w:rPr>
          <w:rFonts w:eastAsia="Calibri"/>
        </w:rPr>
      </w:pPr>
      <w:r>
        <w:rPr>
          <w:rFonts w:eastAsia="Calibri"/>
        </w:rPr>
        <w:t xml:space="preserve">If for retail sale – the seeds are non-viable and </w:t>
      </w:r>
      <w:r w:rsidRPr="00707FC0">
        <w:rPr>
          <w:rFonts w:eastAsia="Calibri"/>
        </w:rPr>
        <w:t xml:space="preserve">hulled </w:t>
      </w:r>
      <w:r w:rsidRPr="00707FC0">
        <w:rPr>
          <w:color w:val="000000" w:themeColor="text1"/>
          <w:szCs w:val="22"/>
        </w:rPr>
        <w:t>(that is, the outer coat has been removed)</w:t>
      </w:r>
      <w:r w:rsidRPr="00707FC0">
        <w:rPr>
          <w:rFonts w:eastAsia="Calibri"/>
        </w:rPr>
        <w:t>.</w:t>
      </w:r>
    </w:p>
    <w:p w14:paraId="0D62F5E3" w14:textId="77777777" w:rsidR="002B7C45" w:rsidRDefault="002B7C45" w:rsidP="002B7C45">
      <w:pPr>
        <w:pStyle w:val="FSBullet1"/>
        <w:widowControl/>
        <w:numPr>
          <w:ilvl w:val="0"/>
          <w:numId w:val="0"/>
        </w:numPr>
        <w:ind w:left="567"/>
        <w:rPr>
          <w:rFonts w:eastAsia="Calibri"/>
        </w:rPr>
      </w:pPr>
    </w:p>
    <w:p w14:paraId="287FC78E" w14:textId="77777777" w:rsidR="002B7C45" w:rsidRDefault="002B7C45" w:rsidP="002B7C45">
      <w:pPr>
        <w:rPr>
          <w:rFonts w:eastAsia="Calibri" w:cs="Arial"/>
          <w:iCs/>
          <w:color w:val="000000" w:themeColor="text1"/>
          <w:szCs w:val="22"/>
          <w:lang w:bidi="ar-SA"/>
        </w:rPr>
      </w:pPr>
      <w:r>
        <w:rPr>
          <w:color w:val="000000" w:themeColor="text1"/>
          <w:szCs w:val="22"/>
        </w:rPr>
        <w:t xml:space="preserve">Proposed subsection </w:t>
      </w:r>
      <w:r w:rsidRPr="007C3A4C">
        <w:rPr>
          <w:color w:val="000000" w:themeColor="text1"/>
          <w:szCs w:val="22"/>
        </w:rPr>
        <w:t>1.4.4—6</w:t>
      </w:r>
      <w:r>
        <w:rPr>
          <w:color w:val="000000" w:themeColor="text1"/>
          <w:szCs w:val="22"/>
        </w:rPr>
        <w:t xml:space="preserve">(2) provides a permission for three specific types of products derived </w:t>
      </w:r>
      <w:r w:rsidRPr="007C3A4C">
        <w:rPr>
          <w:color w:val="000000" w:themeColor="text1"/>
          <w:szCs w:val="22"/>
        </w:rPr>
        <w:t xml:space="preserve">from </w:t>
      </w:r>
      <w:r>
        <w:rPr>
          <w:color w:val="000000" w:themeColor="text1"/>
          <w:szCs w:val="22"/>
        </w:rPr>
        <w:t xml:space="preserve">seeds of </w:t>
      </w:r>
      <w:r w:rsidRPr="007C3A4C">
        <w:rPr>
          <w:color w:val="000000" w:themeColor="text1"/>
          <w:szCs w:val="22"/>
        </w:rPr>
        <w:t xml:space="preserve">low THC varieties of </w:t>
      </w:r>
      <w:r w:rsidRPr="007C3A4C">
        <w:rPr>
          <w:rFonts w:eastAsia="Calibri" w:cs="Arial"/>
          <w:i/>
          <w:iCs/>
          <w:color w:val="000000" w:themeColor="text1"/>
          <w:szCs w:val="22"/>
          <w:lang w:bidi="ar-SA"/>
        </w:rPr>
        <w:t xml:space="preserve">Cannabis </w:t>
      </w:r>
      <w:proofErr w:type="spellStart"/>
      <w:r w:rsidRPr="007C3A4C">
        <w:rPr>
          <w:rFonts w:eastAsia="Calibri" w:cs="Arial"/>
          <w:i/>
          <w:iCs/>
          <w:color w:val="000000" w:themeColor="text1"/>
          <w:szCs w:val="22"/>
          <w:lang w:bidi="ar-SA"/>
        </w:rPr>
        <w:t>sativa</w:t>
      </w:r>
      <w:proofErr w:type="spellEnd"/>
      <w:r>
        <w:rPr>
          <w:rFonts w:eastAsia="Calibri" w:cs="Arial"/>
          <w:iCs/>
          <w:color w:val="000000" w:themeColor="text1"/>
          <w:szCs w:val="22"/>
          <w:lang w:bidi="ar-SA"/>
        </w:rPr>
        <w:t>.</w:t>
      </w:r>
    </w:p>
    <w:p w14:paraId="49174E01" w14:textId="77777777" w:rsidR="002B7C45" w:rsidRDefault="002B7C45" w:rsidP="002B7C45">
      <w:pPr>
        <w:rPr>
          <w:rFonts w:eastAsia="Calibri" w:cs="Arial"/>
          <w:iCs/>
          <w:color w:val="000000" w:themeColor="text1"/>
          <w:szCs w:val="22"/>
          <w:lang w:bidi="ar-SA"/>
        </w:rPr>
      </w:pPr>
    </w:p>
    <w:p w14:paraId="1E1857C7" w14:textId="77777777" w:rsidR="002B7C45" w:rsidRDefault="002B7C45" w:rsidP="002B7C45">
      <w:pPr>
        <w:rPr>
          <w:rFonts w:eastAsia="Calibri"/>
        </w:rPr>
      </w:pPr>
      <w:r>
        <w:rPr>
          <w:rFonts w:eastAsia="Calibri" w:cs="Arial"/>
          <w:iCs/>
          <w:color w:val="000000" w:themeColor="text1"/>
          <w:szCs w:val="22"/>
          <w:lang w:bidi="ar-SA"/>
        </w:rPr>
        <w:t xml:space="preserve">Paragraph </w:t>
      </w:r>
      <w:r w:rsidRPr="007C3A4C">
        <w:rPr>
          <w:color w:val="000000" w:themeColor="text1"/>
          <w:szCs w:val="22"/>
        </w:rPr>
        <w:t>1.4.4—6</w:t>
      </w:r>
      <w:r>
        <w:rPr>
          <w:color w:val="000000" w:themeColor="text1"/>
          <w:szCs w:val="22"/>
        </w:rPr>
        <w:t xml:space="preserve">(2)(a) and subsection </w:t>
      </w:r>
      <w:r w:rsidRPr="007C3A4C">
        <w:rPr>
          <w:color w:val="000000" w:themeColor="text1"/>
          <w:szCs w:val="22"/>
        </w:rPr>
        <w:t>1.4.4—6</w:t>
      </w:r>
      <w:r>
        <w:rPr>
          <w:color w:val="000000" w:themeColor="text1"/>
          <w:szCs w:val="22"/>
        </w:rPr>
        <w:t xml:space="preserve">(3) will permit </w:t>
      </w:r>
      <w:r w:rsidRPr="002D770B">
        <w:rPr>
          <w:rFonts w:eastAsia="Calibri"/>
        </w:rPr>
        <w:t>oil extracted from the seed</w:t>
      </w:r>
      <w:r>
        <w:rPr>
          <w:rFonts w:eastAsia="Calibri"/>
        </w:rPr>
        <w:t>s</w:t>
      </w:r>
      <w:r w:rsidRPr="002D770B">
        <w:rPr>
          <w:rFonts w:eastAsia="Calibri"/>
        </w:rPr>
        <w:t xml:space="preserve"> of low THC </w:t>
      </w:r>
      <w:r w:rsidRPr="002D770B">
        <w:rPr>
          <w:rFonts w:eastAsia="Calibri"/>
          <w:i/>
        </w:rPr>
        <w:t xml:space="preserve">Cannabis </w:t>
      </w:r>
      <w:proofErr w:type="spellStart"/>
      <w:r w:rsidRPr="002D770B">
        <w:rPr>
          <w:rFonts w:eastAsia="Calibri"/>
          <w:i/>
        </w:rPr>
        <w:t>sativa</w:t>
      </w:r>
      <w:proofErr w:type="spellEnd"/>
      <w:r>
        <w:rPr>
          <w:rFonts w:eastAsia="Calibri"/>
          <w:i/>
        </w:rPr>
        <w:t xml:space="preserve"> </w:t>
      </w:r>
      <w:r w:rsidRPr="00790704">
        <w:rPr>
          <w:rFonts w:eastAsia="Calibri"/>
        </w:rPr>
        <w:t>to</w:t>
      </w:r>
      <w:r>
        <w:rPr>
          <w:rFonts w:eastAsia="Calibri"/>
          <w:i/>
        </w:rPr>
        <w:t xml:space="preserve"> </w:t>
      </w:r>
      <w:r>
        <w:rPr>
          <w:rFonts w:eastAsia="Calibri" w:cs="Arial"/>
          <w:iCs/>
          <w:color w:val="000000" w:themeColor="text1"/>
          <w:szCs w:val="22"/>
          <w:lang w:bidi="ar-SA"/>
        </w:rPr>
        <w:t xml:space="preserve">be a food for sale or used as an ingredient in a food for sale if: </w:t>
      </w:r>
      <w:r>
        <w:rPr>
          <w:rFonts w:eastAsia="Calibri"/>
        </w:rPr>
        <w:t xml:space="preserve">the </w:t>
      </w:r>
      <w:r w:rsidRPr="009444F8">
        <w:rPr>
          <w:szCs w:val="20"/>
        </w:rPr>
        <w:t xml:space="preserve">total </w:t>
      </w:r>
      <w:r>
        <w:rPr>
          <w:szCs w:val="20"/>
        </w:rPr>
        <w:t xml:space="preserve">combined </w:t>
      </w:r>
      <w:r w:rsidRPr="009444F8">
        <w:rPr>
          <w:szCs w:val="20"/>
        </w:rPr>
        <w:t xml:space="preserve">amount of delta 9-tetrahydrocannabinol and 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Pr>
          <w:rFonts w:eastAsia="Calibri"/>
        </w:rPr>
        <w:t xml:space="preserve"> in the oil does not exceed </w:t>
      </w:r>
      <w:r w:rsidRPr="002D770B">
        <w:rPr>
          <w:rFonts w:eastAsia="Calibri"/>
        </w:rPr>
        <w:t xml:space="preserve">5 mg per kg of </w:t>
      </w:r>
      <w:r>
        <w:rPr>
          <w:rFonts w:eastAsia="Calibri"/>
        </w:rPr>
        <w:t>oil; and the</w:t>
      </w:r>
      <w:r>
        <w:rPr>
          <w:rFonts w:eastAsia="Calibri"/>
          <w:b/>
          <w:i/>
        </w:rPr>
        <w:t xml:space="preserve"> </w:t>
      </w:r>
      <w:r>
        <w:rPr>
          <w:szCs w:val="20"/>
        </w:rPr>
        <w:t>only cannabinoids present in the oil are those that were naturally present in or on the seeds from which the oil was extracted</w:t>
      </w:r>
      <w:r>
        <w:rPr>
          <w:rFonts w:eastAsia="Calibri"/>
        </w:rPr>
        <w:t xml:space="preserve">. </w:t>
      </w:r>
    </w:p>
    <w:p w14:paraId="26EC37D9" w14:textId="77777777" w:rsidR="002B7C45" w:rsidRDefault="002B7C45" w:rsidP="002B7C45">
      <w:pPr>
        <w:rPr>
          <w:rFonts w:eastAsia="Calibri"/>
        </w:rPr>
      </w:pPr>
    </w:p>
    <w:p w14:paraId="4F274F68" w14:textId="77777777" w:rsidR="002B7C45" w:rsidRDefault="002B7C45" w:rsidP="002B7C45">
      <w:pPr>
        <w:rPr>
          <w:rFonts w:eastAsia="Calibri"/>
        </w:rPr>
      </w:pPr>
      <w:r>
        <w:rPr>
          <w:rFonts w:eastAsia="Calibri" w:cs="Arial"/>
          <w:iCs/>
          <w:color w:val="000000" w:themeColor="text1"/>
          <w:szCs w:val="22"/>
          <w:lang w:bidi="ar-SA"/>
        </w:rPr>
        <w:t xml:space="preserve">Paragraph </w:t>
      </w:r>
      <w:r w:rsidRPr="007C3A4C">
        <w:rPr>
          <w:color w:val="000000" w:themeColor="text1"/>
          <w:szCs w:val="22"/>
        </w:rPr>
        <w:t>1.4.4—6</w:t>
      </w:r>
      <w:r>
        <w:rPr>
          <w:color w:val="000000" w:themeColor="text1"/>
          <w:szCs w:val="22"/>
        </w:rPr>
        <w:t xml:space="preserve">(2)(b) and subsection </w:t>
      </w:r>
      <w:r w:rsidRPr="007C3A4C">
        <w:rPr>
          <w:color w:val="000000" w:themeColor="text1"/>
          <w:szCs w:val="22"/>
        </w:rPr>
        <w:t>1.4.4—6</w:t>
      </w:r>
      <w:r>
        <w:rPr>
          <w:color w:val="000000" w:themeColor="text1"/>
          <w:szCs w:val="22"/>
        </w:rPr>
        <w:t xml:space="preserve">(3) will permit </w:t>
      </w:r>
      <w:r w:rsidRPr="002D770B">
        <w:rPr>
          <w:rFonts w:eastAsia="Calibri"/>
        </w:rPr>
        <w:t xml:space="preserve">a beverage derived from the seed of low THC </w:t>
      </w:r>
      <w:r w:rsidRPr="002D770B">
        <w:rPr>
          <w:rFonts w:eastAsia="Calibri"/>
          <w:i/>
        </w:rPr>
        <w:t xml:space="preserve">Cannabis </w:t>
      </w:r>
      <w:proofErr w:type="spellStart"/>
      <w:r w:rsidRPr="002D770B">
        <w:rPr>
          <w:rFonts w:eastAsia="Calibri"/>
          <w:i/>
        </w:rPr>
        <w:t>sativa</w:t>
      </w:r>
      <w:proofErr w:type="spellEnd"/>
      <w:r w:rsidRPr="002D770B">
        <w:rPr>
          <w:rFonts w:eastAsia="Calibri"/>
        </w:rPr>
        <w:t xml:space="preserve"> </w:t>
      </w:r>
      <w:r w:rsidRPr="00790704">
        <w:rPr>
          <w:rFonts w:eastAsia="Calibri"/>
        </w:rPr>
        <w:t>to</w:t>
      </w:r>
      <w:r>
        <w:rPr>
          <w:rFonts w:eastAsia="Calibri"/>
          <w:i/>
        </w:rPr>
        <w:t xml:space="preserve"> </w:t>
      </w:r>
      <w:r>
        <w:rPr>
          <w:rFonts w:eastAsia="Calibri" w:cs="Arial"/>
          <w:iCs/>
          <w:color w:val="000000" w:themeColor="text1"/>
          <w:szCs w:val="22"/>
          <w:lang w:bidi="ar-SA"/>
        </w:rPr>
        <w:t xml:space="preserve">be a food for sale or used as an ingredient in a food for </w:t>
      </w:r>
      <w:r>
        <w:rPr>
          <w:rFonts w:eastAsia="Calibri" w:cs="Arial"/>
          <w:iCs/>
          <w:color w:val="000000" w:themeColor="text1"/>
          <w:szCs w:val="22"/>
          <w:lang w:bidi="ar-SA"/>
        </w:rPr>
        <w:lastRenderedPageBreak/>
        <w:t xml:space="preserve">sale if: </w:t>
      </w:r>
      <w:r>
        <w:rPr>
          <w:rFonts w:eastAsia="Calibri"/>
        </w:rPr>
        <w:t xml:space="preserve">the </w:t>
      </w:r>
      <w:r w:rsidRPr="009444F8">
        <w:rPr>
          <w:szCs w:val="20"/>
        </w:rPr>
        <w:t xml:space="preserve">total </w:t>
      </w:r>
      <w:r>
        <w:rPr>
          <w:szCs w:val="20"/>
        </w:rPr>
        <w:t xml:space="preserve">combined </w:t>
      </w:r>
      <w:r w:rsidRPr="009444F8">
        <w:rPr>
          <w:szCs w:val="20"/>
        </w:rPr>
        <w:t xml:space="preserve">amount of delta 9-tetrahydrocannabinol and 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Pr>
          <w:rFonts w:eastAsia="Calibri"/>
        </w:rPr>
        <w:t xml:space="preserve"> in the beverage does not exceed 0.2</w:t>
      </w:r>
      <w:r w:rsidRPr="002D770B">
        <w:rPr>
          <w:rFonts w:eastAsia="Calibri"/>
        </w:rPr>
        <w:t xml:space="preserve"> mg per kg of </w:t>
      </w:r>
      <w:r>
        <w:rPr>
          <w:rFonts w:eastAsia="Calibri"/>
        </w:rPr>
        <w:t>the beverage; and the</w:t>
      </w:r>
      <w:r>
        <w:rPr>
          <w:rFonts w:eastAsia="Calibri"/>
          <w:b/>
          <w:i/>
        </w:rPr>
        <w:t xml:space="preserve"> </w:t>
      </w:r>
      <w:r>
        <w:rPr>
          <w:szCs w:val="20"/>
        </w:rPr>
        <w:t>only cannabinoids present in the beverage are those that were naturally present in or on the seeds from which the beverage was derived</w:t>
      </w:r>
      <w:r>
        <w:rPr>
          <w:rFonts w:eastAsia="Calibri"/>
        </w:rPr>
        <w:t>.</w:t>
      </w:r>
    </w:p>
    <w:p w14:paraId="321E1EE0" w14:textId="77777777" w:rsidR="002B7C45" w:rsidRDefault="002B7C45" w:rsidP="002B7C45">
      <w:pPr>
        <w:rPr>
          <w:rFonts w:eastAsia="Calibri"/>
          <w:b/>
          <w:i/>
        </w:rPr>
      </w:pPr>
    </w:p>
    <w:p w14:paraId="489345E6" w14:textId="77777777" w:rsidR="002B7C45" w:rsidRDefault="002B7C45" w:rsidP="002B7C45">
      <w:pPr>
        <w:rPr>
          <w:rFonts w:eastAsia="Calibri"/>
        </w:rPr>
      </w:pPr>
      <w:r>
        <w:rPr>
          <w:rFonts w:eastAsia="Calibri" w:cs="Arial"/>
          <w:iCs/>
          <w:color w:val="000000" w:themeColor="text1"/>
          <w:szCs w:val="22"/>
          <w:lang w:bidi="ar-SA"/>
        </w:rPr>
        <w:t xml:space="preserve">Paragraph </w:t>
      </w:r>
      <w:r w:rsidRPr="007C3A4C">
        <w:rPr>
          <w:color w:val="000000" w:themeColor="text1"/>
          <w:szCs w:val="22"/>
        </w:rPr>
        <w:t>1.4.4—6</w:t>
      </w:r>
      <w:r>
        <w:rPr>
          <w:color w:val="000000" w:themeColor="text1"/>
          <w:szCs w:val="22"/>
        </w:rPr>
        <w:t xml:space="preserve">(2)(c) and subsection </w:t>
      </w:r>
      <w:r w:rsidRPr="007C3A4C">
        <w:rPr>
          <w:color w:val="000000" w:themeColor="text1"/>
          <w:szCs w:val="22"/>
        </w:rPr>
        <w:t>1.4.4—6</w:t>
      </w:r>
      <w:r>
        <w:rPr>
          <w:color w:val="000000" w:themeColor="text1"/>
          <w:szCs w:val="22"/>
        </w:rPr>
        <w:t xml:space="preserve">(3) will permit </w:t>
      </w:r>
      <w:r w:rsidRPr="002D770B">
        <w:rPr>
          <w:rFonts w:eastAsia="Calibri"/>
        </w:rPr>
        <w:t xml:space="preserve">any other substance extracted or derived from the seed of low THC </w:t>
      </w:r>
      <w:r w:rsidRPr="002D770B">
        <w:rPr>
          <w:rFonts w:eastAsia="Calibri"/>
          <w:i/>
        </w:rPr>
        <w:t xml:space="preserve">Cannabis </w:t>
      </w:r>
      <w:proofErr w:type="spellStart"/>
      <w:r w:rsidRPr="002D770B">
        <w:rPr>
          <w:rFonts w:eastAsia="Calibri"/>
          <w:i/>
        </w:rPr>
        <w:t>sativa</w:t>
      </w:r>
      <w:proofErr w:type="spellEnd"/>
      <w:r>
        <w:rPr>
          <w:rFonts w:eastAsia="Calibri"/>
          <w:i/>
        </w:rPr>
        <w:t xml:space="preserve"> </w:t>
      </w:r>
      <w:r w:rsidRPr="00790704">
        <w:rPr>
          <w:rFonts w:eastAsia="Calibri"/>
        </w:rPr>
        <w:t>to</w:t>
      </w:r>
      <w:r>
        <w:rPr>
          <w:rFonts w:eastAsia="Calibri"/>
          <w:i/>
        </w:rPr>
        <w:t xml:space="preserve"> </w:t>
      </w:r>
      <w:r>
        <w:rPr>
          <w:rFonts w:eastAsia="Calibri" w:cs="Arial"/>
          <w:iCs/>
          <w:color w:val="000000" w:themeColor="text1"/>
          <w:szCs w:val="22"/>
          <w:lang w:bidi="ar-SA"/>
        </w:rPr>
        <w:t xml:space="preserve">be a food for sale or used as an ingredient in a food for sale if: </w:t>
      </w:r>
      <w:r>
        <w:rPr>
          <w:rFonts w:eastAsia="Calibri"/>
        </w:rPr>
        <w:t xml:space="preserve">the </w:t>
      </w:r>
      <w:r w:rsidRPr="009444F8">
        <w:rPr>
          <w:szCs w:val="20"/>
        </w:rPr>
        <w:t xml:space="preserve">total </w:t>
      </w:r>
      <w:r>
        <w:rPr>
          <w:szCs w:val="20"/>
        </w:rPr>
        <w:t xml:space="preserve">combined </w:t>
      </w:r>
      <w:r w:rsidRPr="009444F8">
        <w:rPr>
          <w:szCs w:val="20"/>
        </w:rPr>
        <w:t>amount of delta 9-t</w:t>
      </w:r>
      <w:r>
        <w:rPr>
          <w:szCs w:val="20"/>
        </w:rPr>
        <w:t xml:space="preserve">etrahydrocannabinol and delta </w:t>
      </w:r>
      <w:r w:rsidRPr="009444F8">
        <w:rPr>
          <w:szCs w:val="20"/>
          <w:lang w:val="en-NZ"/>
        </w:rPr>
        <w:t>9</w:t>
      </w:r>
      <w:r>
        <w:rPr>
          <w:szCs w:val="20"/>
          <w:lang w:val="en-NZ"/>
        </w:rPr>
        <w:t>-</w:t>
      </w:r>
      <w:r w:rsidRPr="009444F8">
        <w:rPr>
          <w:szCs w:val="20"/>
          <w:lang w:val="en-NZ"/>
        </w:rPr>
        <w:t>tetrahydrocannabinol</w:t>
      </w:r>
      <w:r w:rsidRPr="009444F8">
        <w:rPr>
          <w:bCs/>
          <w:szCs w:val="20"/>
          <w:lang w:val="en-NZ"/>
        </w:rPr>
        <w:t>ic acid</w:t>
      </w:r>
      <w:r>
        <w:rPr>
          <w:rFonts w:eastAsia="Calibri"/>
        </w:rPr>
        <w:t xml:space="preserve"> in the substance does not exceed </w:t>
      </w:r>
      <w:r w:rsidRPr="002D770B">
        <w:rPr>
          <w:rFonts w:eastAsia="Calibri"/>
        </w:rPr>
        <w:t xml:space="preserve">5 mg per kg of </w:t>
      </w:r>
      <w:r>
        <w:rPr>
          <w:rFonts w:eastAsia="Calibri"/>
        </w:rPr>
        <w:t>the substance; and the</w:t>
      </w:r>
      <w:r>
        <w:rPr>
          <w:rFonts w:eastAsia="Calibri"/>
          <w:b/>
          <w:i/>
        </w:rPr>
        <w:t xml:space="preserve"> </w:t>
      </w:r>
      <w:r>
        <w:rPr>
          <w:szCs w:val="20"/>
        </w:rPr>
        <w:t>only cannabinoids present in the substance are those that were naturally present in or on the seeds from which the substance was extracted or derived</w:t>
      </w:r>
      <w:r>
        <w:rPr>
          <w:rFonts w:eastAsia="Calibri"/>
        </w:rPr>
        <w:t>.</w:t>
      </w:r>
    </w:p>
    <w:p w14:paraId="54ED702E" w14:textId="77777777" w:rsidR="002B7C45" w:rsidRDefault="002B7C45" w:rsidP="002B7C45">
      <w:pPr>
        <w:rPr>
          <w:color w:val="000000" w:themeColor="text1"/>
          <w:szCs w:val="22"/>
        </w:rPr>
      </w:pPr>
    </w:p>
    <w:p w14:paraId="33F57691" w14:textId="77777777" w:rsidR="002B7C45" w:rsidRDefault="002B7C45" w:rsidP="002B7C45">
      <w:pPr>
        <w:rPr>
          <w:rFonts w:eastAsia="Calibri"/>
        </w:rPr>
      </w:pPr>
      <w:r>
        <w:rPr>
          <w:color w:val="000000" w:themeColor="text1"/>
          <w:szCs w:val="22"/>
        </w:rPr>
        <w:t xml:space="preserve">Proposed subsection </w:t>
      </w:r>
      <w:r w:rsidRPr="007C3A4C">
        <w:rPr>
          <w:color w:val="000000" w:themeColor="text1"/>
          <w:szCs w:val="22"/>
        </w:rPr>
        <w:t>1.4.4—6</w:t>
      </w:r>
      <w:r>
        <w:rPr>
          <w:color w:val="000000" w:themeColor="text1"/>
          <w:szCs w:val="22"/>
        </w:rPr>
        <w:t xml:space="preserve">(3) will require that </w:t>
      </w:r>
      <w:r>
        <w:rPr>
          <w:rFonts w:eastAsia="Calibri"/>
        </w:rPr>
        <w:t>the</w:t>
      </w:r>
      <w:r>
        <w:rPr>
          <w:rFonts w:eastAsia="Calibri"/>
          <w:b/>
          <w:i/>
        </w:rPr>
        <w:t xml:space="preserve"> </w:t>
      </w:r>
      <w:r>
        <w:rPr>
          <w:szCs w:val="20"/>
        </w:rPr>
        <w:t xml:space="preserve">only cannabinoids present in a product listed in </w:t>
      </w:r>
      <w:r>
        <w:rPr>
          <w:color w:val="000000" w:themeColor="text1"/>
          <w:szCs w:val="22"/>
        </w:rPr>
        <w:t xml:space="preserve">subsection </w:t>
      </w:r>
      <w:r w:rsidRPr="007C3A4C">
        <w:rPr>
          <w:color w:val="000000" w:themeColor="text1"/>
          <w:szCs w:val="22"/>
        </w:rPr>
        <w:t>1.4.4—6</w:t>
      </w:r>
      <w:r>
        <w:rPr>
          <w:color w:val="000000" w:themeColor="text1"/>
          <w:szCs w:val="22"/>
        </w:rPr>
        <w:t xml:space="preserve">(2) </w:t>
      </w:r>
      <w:r>
        <w:rPr>
          <w:szCs w:val="20"/>
        </w:rPr>
        <w:t>must be those that were naturally present in or on the seeds from which the product was extracted or derived. The purpose of this requirement is to prevent the fortification of seed products with cannabinoids.</w:t>
      </w:r>
    </w:p>
    <w:p w14:paraId="6AD27B0E" w14:textId="77777777" w:rsidR="002B7C45" w:rsidRPr="00790704" w:rsidRDefault="002B7C45" w:rsidP="002B7C45">
      <w:pPr>
        <w:rPr>
          <w:rFonts w:eastAsia="Calibri"/>
          <w:b/>
          <w:i/>
        </w:rPr>
      </w:pPr>
    </w:p>
    <w:p w14:paraId="27C7B4E2" w14:textId="77777777" w:rsidR="002B7C45" w:rsidRDefault="002B7C45" w:rsidP="002B7C45">
      <w:pPr>
        <w:rPr>
          <w:rFonts w:eastAsia="Calibri" w:cs="Arial"/>
          <w:i/>
          <w:iCs/>
          <w:color w:val="000000" w:themeColor="text1"/>
          <w:szCs w:val="22"/>
          <w:lang w:bidi="ar-SA"/>
        </w:rPr>
      </w:pPr>
      <w:r>
        <w:rPr>
          <w:color w:val="000000" w:themeColor="text1"/>
          <w:szCs w:val="22"/>
        </w:rPr>
        <w:t>Proposed subsection 1.4.4—6(4</w:t>
      </w:r>
      <w:r w:rsidRPr="00790704">
        <w:rPr>
          <w:color w:val="000000" w:themeColor="text1"/>
          <w:szCs w:val="22"/>
        </w:rPr>
        <w:t>)</w:t>
      </w:r>
      <w:r>
        <w:rPr>
          <w:color w:val="000000" w:themeColor="text1"/>
          <w:szCs w:val="22"/>
        </w:rPr>
        <w:t xml:space="preserve"> will provide that the seed products permitted by subsection </w:t>
      </w:r>
      <w:r w:rsidRPr="007C3A4C">
        <w:rPr>
          <w:color w:val="000000" w:themeColor="text1"/>
          <w:szCs w:val="22"/>
        </w:rPr>
        <w:t>1.4.4—6</w:t>
      </w:r>
      <w:r>
        <w:rPr>
          <w:color w:val="000000" w:themeColor="text1"/>
          <w:szCs w:val="22"/>
        </w:rPr>
        <w:t xml:space="preserve">(2) may be derived or extracted from hulled, </w:t>
      </w:r>
      <w:proofErr w:type="spellStart"/>
      <w:r>
        <w:rPr>
          <w:color w:val="000000" w:themeColor="text1"/>
          <w:szCs w:val="22"/>
        </w:rPr>
        <w:t>unhulled</w:t>
      </w:r>
      <w:proofErr w:type="spellEnd"/>
      <w:r>
        <w:rPr>
          <w:color w:val="000000" w:themeColor="text1"/>
          <w:szCs w:val="22"/>
        </w:rPr>
        <w:t xml:space="preserve">, viable or non-viable seeds. </w:t>
      </w:r>
    </w:p>
    <w:p w14:paraId="3373120D" w14:textId="77777777" w:rsidR="002B7C45" w:rsidRDefault="002B7C45" w:rsidP="002B7C45">
      <w:pPr>
        <w:pStyle w:val="FSBullet1"/>
        <w:widowControl/>
        <w:numPr>
          <w:ilvl w:val="0"/>
          <w:numId w:val="0"/>
        </w:numPr>
        <w:rPr>
          <w:rFonts w:eastAsia="Calibri"/>
        </w:rPr>
      </w:pPr>
    </w:p>
    <w:p w14:paraId="60884F4B" w14:textId="77777777" w:rsidR="002B7C45" w:rsidRDefault="002B7C45" w:rsidP="002B7C45">
      <w:pPr>
        <w:rPr>
          <w:color w:val="000000" w:themeColor="text1"/>
          <w:szCs w:val="22"/>
        </w:rPr>
      </w:pPr>
      <w:r>
        <w:rPr>
          <w:color w:val="000000" w:themeColor="text1"/>
          <w:szCs w:val="22"/>
        </w:rPr>
        <w:t xml:space="preserve">Proposed subsection </w:t>
      </w:r>
      <w:r w:rsidRPr="00B74645">
        <w:rPr>
          <w:color w:val="000000" w:themeColor="text1"/>
          <w:szCs w:val="22"/>
        </w:rPr>
        <w:t>1.4.4—6</w:t>
      </w:r>
      <w:r>
        <w:rPr>
          <w:color w:val="000000" w:themeColor="text1"/>
          <w:szCs w:val="22"/>
        </w:rPr>
        <w:t>(5</w:t>
      </w:r>
      <w:r w:rsidRPr="00B74645">
        <w:rPr>
          <w:color w:val="000000" w:themeColor="text1"/>
          <w:szCs w:val="22"/>
        </w:rPr>
        <w:t>)</w:t>
      </w:r>
      <w:r>
        <w:rPr>
          <w:color w:val="000000" w:themeColor="text1"/>
          <w:szCs w:val="22"/>
        </w:rPr>
        <w:t xml:space="preserve"> defines certain terms for the purposes of section </w:t>
      </w:r>
      <w:r w:rsidRPr="00B74645">
        <w:rPr>
          <w:color w:val="000000" w:themeColor="text1"/>
          <w:szCs w:val="22"/>
        </w:rPr>
        <w:t>1.4.4—6</w:t>
      </w:r>
      <w:r>
        <w:rPr>
          <w:color w:val="000000" w:themeColor="text1"/>
          <w:szCs w:val="22"/>
        </w:rPr>
        <w:t xml:space="preserve">. </w:t>
      </w:r>
    </w:p>
    <w:p w14:paraId="6856D087" w14:textId="77777777" w:rsidR="002B7C45" w:rsidRDefault="002B7C45" w:rsidP="002B7C45">
      <w:pPr>
        <w:rPr>
          <w:color w:val="000000" w:themeColor="text1"/>
          <w:szCs w:val="22"/>
        </w:rPr>
      </w:pPr>
    </w:p>
    <w:p w14:paraId="658AB48A" w14:textId="77777777" w:rsidR="002B7C45" w:rsidRPr="00790704" w:rsidRDefault="002B7C45" w:rsidP="002B7C45">
      <w:pPr>
        <w:rPr>
          <w:rFonts w:eastAsia="Calibri"/>
        </w:rPr>
      </w:pPr>
      <w:r>
        <w:rPr>
          <w:color w:val="000000" w:themeColor="text1"/>
          <w:szCs w:val="22"/>
        </w:rPr>
        <w:t xml:space="preserve">Proposed subsection </w:t>
      </w:r>
      <w:r w:rsidRPr="00B74645">
        <w:rPr>
          <w:color w:val="000000" w:themeColor="text1"/>
          <w:szCs w:val="22"/>
        </w:rPr>
        <w:t>1.4.4—6</w:t>
      </w:r>
      <w:r>
        <w:rPr>
          <w:color w:val="000000" w:themeColor="text1"/>
          <w:szCs w:val="22"/>
        </w:rPr>
        <w:t>(6) defines the phrase ‘</w:t>
      </w:r>
      <w:r w:rsidRPr="00790704">
        <w:rPr>
          <w:rFonts w:eastAsia="Calibri"/>
        </w:rPr>
        <w:t xml:space="preserve">low THC </w:t>
      </w:r>
      <w:r w:rsidRPr="00B178B6">
        <w:rPr>
          <w:rFonts w:eastAsia="Calibri"/>
          <w:i/>
        </w:rPr>
        <w:t xml:space="preserve">Cannabis </w:t>
      </w:r>
      <w:proofErr w:type="spellStart"/>
      <w:r w:rsidRPr="00B178B6">
        <w:rPr>
          <w:rFonts w:eastAsia="Calibri"/>
          <w:i/>
        </w:rPr>
        <w:t>sativa</w:t>
      </w:r>
      <w:proofErr w:type="spellEnd"/>
      <w:r>
        <w:rPr>
          <w:rFonts w:eastAsia="Calibri"/>
        </w:rPr>
        <w:t>’</w:t>
      </w:r>
      <w:r>
        <w:rPr>
          <w:rFonts w:eastAsia="Calibri"/>
          <w:i/>
        </w:rPr>
        <w:t xml:space="preserve"> </w:t>
      </w:r>
      <w:r w:rsidRPr="00790704">
        <w:rPr>
          <w:rFonts w:eastAsia="Calibri"/>
        </w:rPr>
        <w:t xml:space="preserve">for the purposes of </w:t>
      </w:r>
      <w:r w:rsidRPr="00790704">
        <w:rPr>
          <w:color w:val="000000" w:themeColor="text1"/>
          <w:szCs w:val="22"/>
        </w:rPr>
        <w:t>section 1.4.4—6.</w:t>
      </w:r>
    </w:p>
    <w:p w14:paraId="6A6F876F" w14:textId="77777777" w:rsidR="00AF06FC" w:rsidRDefault="00AF06FC" w:rsidP="00AB0275">
      <w:pPr>
        <w:rPr>
          <w:lang w:val="en-AU" w:eastAsia="en-GB" w:bidi="ar-SA"/>
        </w:rPr>
      </w:pPr>
    </w:p>
    <w:sectPr w:rsidR="00AF06FC" w:rsidSect="007C29EB">
      <w:pgSz w:w="11906" w:h="16838"/>
      <w:pgMar w:top="1418"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D91F40" w14:textId="77777777" w:rsidR="00F85594" w:rsidRDefault="00F85594">
      <w:r>
        <w:separator/>
      </w:r>
    </w:p>
  </w:endnote>
  <w:endnote w:type="continuationSeparator" w:id="0">
    <w:p w14:paraId="09C60991" w14:textId="77777777" w:rsidR="00F85594" w:rsidRDefault="00F85594">
      <w:r>
        <w:continuationSeparator/>
      </w:r>
    </w:p>
  </w:endnote>
  <w:endnote w:type="continuationNotice" w:id="1">
    <w:p w14:paraId="2BA320FB" w14:textId="77777777" w:rsidR="00F85594" w:rsidRDefault="00F855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013C9" w14:textId="77777777" w:rsidR="00074620" w:rsidRDefault="0007462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B3D00D" w14:textId="77777777" w:rsidR="00074620" w:rsidRDefault="000746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6F75AE" w14:textId="77777777" w:rsidR="00074620" w:rsidRDefault="00074620"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850F9">
      <w:rPr>
        <w:rStyle w:val="PageNumber"/>
        <w:noProof/>
      </w:rPr>
      <w:t>i</w:t>
    </w:r>
    <w:r>
      <w:rPr>
        <w:rStyle w:val="PageNumber"/>
      </w:rPr>
      <w:fldChar w:fldCharType="end"/>
    </w:r>
  </w:p>
  <w:p w14:paraId="0F02601E" w14:textId="77777777" w:rsidR="00074620" w:rsidRDefault="0007462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7976D" w14:textId="77777777" w:rsidR="00A365B8" w:rsidRDefault="00A365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BC4EDA" w14:textId="77777777" w:rsidR="00F85594" w:rsidRDefault="00F85594">
      <w:r>
        <w:separator/>
      </w:r>
    </w:p>
  </w:footnote>
  <w:footnote w:type="continuationSeparator" w:id="0">
    <w:p w14:paraId="3573BB09" w14:textId="77777777" w:rsidR="00F85594" w:rsidRDefault="00F85594">
      <w:r>
        <w:continuationSeparator/>
      </w:r>
    </w:p>
  </w:footnote>
  <w:footnote w:type="continuationNotice" w:id="1">
    <w:p w14:paraId="74CA4B1B" w14:textId="77777777" w:rsidR="00F85594" w:rsidRDefault="00F85594"/>
  </w:footnote>
  <w:footnote w:id="2">
    <w:p w14:paraId="5CF97309" w14:textId="0C1E8E96" w:rsidR="00074620" w:rsidRPr="00014A0B" w:rsidRDefault="00074620" w:rsidP="009544C8">
      <w:pPr>
        <w:pStyle w:val="FootnoteText"/>
        <w:rPr>
          <w:szCs w:val="18"/>
          <w:lang w:val="en-AU"/>
        </w:rPr>
      </w:pPr>
      <w:r w:rsidRPr="00014A0B">
        <w:rPr>
          <w:rStyle w:val="FootnoteReference"/>
          <w:szCs w:val="18"/>
        </w:rPr>
        <w:footnoteRef/>
      </w:r>
      <w:hyperlink r:id="rId1" w:history="1">
        <w:r w:rsidRPr="006F562B">
          <w:rPr>
            <w:rStyle w:val="Hyperlink"/>
            <w:szCs w:val="18"/>
            <w:lang w:val="en-AU"/>
          </w:rPr>
          <w:t xml:space="preserve">Application A360 </w:t>
        </w:r>
        <w:r>
          <w:rPr>
            <w:rStyle w:val="Hyperlink"/>
            <w:szCs w:val="18"/>
            <w:lang w:val="en-AU"/>
          </w:rPr>
          <w:t>–</w:t>
        </w:r>
        <w:r w:rsidRPr="006F562B">
          <w:rPr>
            <w:rStyle w:val="Hyperlink"/>
            <w:szCs w:val="18"/>
            <w:lang w:val="en-AU"/>
          </w:rPr>
          <w:t xml:space="preserve"> </w:t>
        </w:r>
        <w:r>
          <w:rPr>
            <w:rStyle w:val="Hyperlink"/>
            <w:szCs w:val="18"/>
            <w:lang w:val="en-AU"/>
          </w:rPr>
          <w:t>Use of Industrial Hemp as a No</w:t>
        </w:r>
        <w:r w:rsidRPr="006F562B">
          <w:rPr>
            <w:rStyle w:val="Hyperlink"/>
            <w:szCs w:val="18"/>
            <w:lang w:val="en-AU"/>
          </w:rPr>
          <w:t xml:space="preserve">vel </w:t>
        </w:r>
        <w:r>
          <w:rPr>
            <w:rStyle w:val="Hyperlink"/>
            <w:szCs w:val="18"/>
            <w:lang w:val="en-AU"/>
          </w:rPr>
          <w:t>F</w:t>
        </w:r>
        <w:r w:rsidRPr="006F562B">
          <w:rPr>
            <w:rStyle w:val="Hyperlink"/>
            <w:szCs w:val="18"/>
            <w:lang w:val="en-AU"/>
          </w:rPr>
          <w:t>ood</w:t>
        </w:r>
      </w:hyperlink>
      <w:r>
        <w:rPr>
          <w:szCs w:val="18"/>
          <w:lang w:val="en-AU"/>
        </w:rPr>
        <w:t xml:space="preserve"> and </w:t>
      </w:r>
      <w:hyperlink r:id="rId2" w:history="1">
        <w:r w:rsidRPr="006F562B">
          <w:rPr>
            <w:rStyle w:val="Hyperlink"/>
            <w:szCs w:val="18"/>
            <w:lang w:val="en-AU"/>
          </w:rPr>
          <w:t>Application A1039 - Low THC Hemp as a Food</w:t>
        </w:r>
      </w:hyperlink>
    </w:p>
  </w:footnote>
  <w:footnote w:id="3">
    <w:p w14:paraId="68BF0306" w14:textId="7323B03D" w:rsidR="00074620" w:rsidRPr="001C3104" w:rsidRDefault="00074620" w:rsidP="009544C8">
      <w:pPr>
        <w:pStyle w:val="FootnoteText"/>
        <w:rPr>
          <w:szCs w:val="18"/>
          <w:lang w:val="en-AU"/>
        </w:rPr>
      </w:pPr>
      <w:r w:rsidRPr="00014A0B">
        <w:rPr>
          <w:rStyle w:val="FootnoteReference"/>
          <w:szCs w:val="18"/>
        </w:rPr>
        <w:footnoteRef/>
      </w:r>
      <w:r w:rsidRPr="00014A0B">
        <w:rPr>
          <w:szCs w:val="18"/>
        </w:rPr>
        <w:t xml:space="preserve"> </w:t>
      </w:r>
      <w:r>
        <w:rPr>
          <w:szCs w:val="18"/>
        </w:rPr>
        <w:t>A360 was rejected by the</w:t>
      </w:r>
      <w:r w:rsidRPr="001C3104">
        <w:rPr>
          <w:szCs w:val="18"/>
        </w:rPr>
        <w:t xml:space="preserve"> Food Regulation</w:t>
      </w:r>
      <w:r>
        <w:rPr>
          <w:szCs w:val="18"/>
        </w:rPr>
        <w:t xml:space="preserve"> </w:t>
      </w:r>
      <w:r w:rsidRPr="006F562B">
        <w:rPr>
          <w:szCs w:val="18"/>
          <w:lang w:val="en-AU"/>
        </w:rPr>
        <w:t>Australia and New Zealand Food Regulation Ministerial Council</w:t>
      </w:r>
      <w:r>
        <w:rPr>
          <w:szCs w:val="18"/>
          <w:lang w:val="en-AU"/>
        </w:rPr>
        <w:t xml:space="preserve"> in 2002 and A1039 was rejected by the</w:t>
      </w:r>
      <w:r w:rsidRPr="00215F7B">
        <w:rPr>
          <w:sz w:val="22"/>
          <w:szCs w:val="24"/>
        </w:rPr>
        <w:t xml:space="preserve"> </w:t>
      </w:r>
      <w:r w:rsidRPr="00215F7B">
        <w:rPr>
          <w:szCs w:val="18"/>
        </w:rPr>
        <w:t>Australia and New Zealand Ministerial Forum on Food Regulation</w:t>
      </w:r>
      <w:r>
        <w:rPr>
          <w:szCs w:val="18"/>
          <w:lang w:val="en-AU"/>
        </w:rPr>
        <w:t xml:space="preserve"> in 2015. </w:t>
      </w:r>
    </w:p>
  </w:footnote>
  <w:footnote w:id="4">
    <w:p w14:paraId="3CF4C88F" w14:textId="77774755" w:rsidR="00074620" w:rsidRDefault="00074620" w:rsidP="00DE2DEF">
      <w:pPr>
        <w:pStyle w:val="FootnoteText"/>
      </w:pPr>
      <w:r>
        <w:rPr>
          <w:rStyle w:val="FootnoteReference"/>
        </w:rPr>
        <w:footnoteRef/>
      </w:r>
      <w:r>
        <w:t xml:space="preserve"> Prohibited plant or fungus means:</w:t>
      </w:r>
    </w:p>
    <w:p w14:paraId="15BEE680" w14:textId="77777777" w:rsidR="00074620" w:rsidRDefault="00074620" w:rsidP="00DE2DEF">
      <w:pPr>
        <w:pStyle w:val="FootnoteText"/>
      </w:pPr>
      <w:r>
        <w:tab/>
        <w:t>(a)</w:t>
      </w:r>
      <w:r>
        <w:tab/>
        <w:t>a plant or fungus listed in Schedule 23; or</w:t>
      </w:r>
    </w:p>
    <w:p w14:paraId="579D7A17" w14:textId="77777777" w:rsidR="00074620" w:rsidRDefault="00074620" w:rsidP="00DE2DEF">
      <w:pPr>
        <w:pStyle w:val="FootnoteText"/>
      </w:pPr>
      <w:r>
        <w:tab/>
        <w:t>(b)</w:t>
      </w:r>
      <w:r>
        <w:tab/>
        <w:t>a part or a derivative of such a plant or fungus; or</w:t>
      </w:r>
    </w:p>
    <w:p w14:paraId="0FF444F3" w14:textId="11347865" w:rsidR="00074620" w:rsidRPr="00DE2DEF" w:rsidRDefault="00074620" w:rsidP="000E0D13">
      <w:pPr>
        <w:pStyle w:val="FootnoteText"/>
        <w:ind w:left="567" w:hanging="567"/>
        <w:rPr>
          <w:lang w:val="en-AU"/>
        </w:rPr>
      </w:pPr>
      <w:r>
        <w:tab/>
        <w:t>(c)</w:t>
      </w:r>
      <w:r>
        <w:tab/>
        <w:t>a substance derived from a plant, fungus, part or derivative referred to in paragraph (a) or</w:t>
      </w:r>
      <w:r>
        <w:tab/>
        <w:t>(b).</w:t>
      </w:r>
    </w:p>
  </w:footnote>
  <w:footnote w:id="5">
    <w:p w14:paraId="573113E1" w14:textId="5474CC75" w:rsidR="00074620" w:rsidRPr="00B72DB9" w:rsidRDefault="00074620">
      <w:pPr>
        <w:pStyle w:val="FootnoteText"/>
        <w:rPr>
          <w:lang w:val="en-AU"/>
        </w:rPr>
      </w:pPr>
      <w:r>
        <w:rPr>
          <w:rStyle w:val="FootnoteReference"/>
        </w:rPr>
        <w:footnoteRef/>
      </w:r>
      <w:r>
        <w:t xml:space="preserve"> </w:t>
      </w:r>
      <w:hyperlink r:id="rId3" w:history="1">
        <w:r w:rsidRPr="002F30C9">
          <w:rPr>
            <w:rStyle w:val="Hyperlink"/>
          </w:rPr>
          <w:t>http://www.foodstandards.gov.au/code/applications/Pages/applicationa360hempasanovelfood/Default.aspx</w:t>
        </w:r>
      </w:hyperlink>
      <w:r>
        <w:t xml:space="preserve"> </w:t>
      </w:r>
    </w:p>
  </w:footnote>
  <w:footnote w:id="6">
    <w:p w14:paraId="0BF777DC" w14:textId="77777777" w:rsidR="00074620" w:rsidRPr="007A2658" w:rsidRDefault="00074620" w:rsidP="003E4C56">
      <w:pPr>
        <w:pStyle w:val="FootnoteText"/>
        <w:rPr>
          <w:lang w:val="en-AU"/>
        </w:rPr>
      </w:pPr>
      <w:r>
        <w:rPr>
          <w:rStyle w:val="FootnoteReference"/>
        </w:rPr>
        <w:footnoteRef/>
      </w:r>
      <w:r>
        <w:t xml:space="preserve"> </w:t>
      </w:r>
      <w:hyperlink r:id="rId4" w:history="1">
        <w:r w:rsidRPr="007A2658">
          <w:rPr>
            <w:rStyle w:val="Hyperlink"/>
          </w:rPr>
          <w:t>http://www.foodstandards.gov.au/code/applications/Pages/applicationa1039lowt4708.aspx</w:t>
        </w:r>
      </w:hyperlink>
      <w:r>
        <w:t>.</w:t>
      </w:r>
    </w:p>
  </w:footnote>
  <w:footnote w:id="7">
    <w:p w14:paraId="5A868A2D" w14:textId="2E681964" w:rsidR="00074620" w:rsidRPr="00015179" w:rsidRDefault="00074620" w:rsidP="009A5A3D">
      <w:pPr>
        <w:pStyle w:val="FootnoteText"/>
        <w:rPr>
          <w:lang w:val="en-AU"/>
        </w:rPr>
      </w:pPr>
      <w:r>
        <w:rPr>
          <w:rStyle w:val="FootnoteReference"/>
        </w:rPr>
        <w:footnoteRef/>
      </w:r>
      <w:r>
        <w:t xml:space="preserve"> Supporting Document 1 of A1039 Approval Report: </w:t>
      </w:r>
      <w:hyperlink r:id="rId5" w:history="1">
        <w:r w:rsidRPr="006C75D8">
          <w:rPr>
            <w:rStyle w:val="Hyperlink"/>
          </w:rPr>
          <w:t>http://www.foodstandards.gov.au/code/applications/pages/applicationa1039lowt4708.aspx</w:t>
        </w:r>
      </w:hyperlink>
      <w:r>
        <w:t xml:space="preserve"> </w:t>
      </w:r>
    </w:p>
  </w:footnote>
  <w:footnote w:id="8">
    <w:p w14:paraId="0EC2F416" w14:textId="1BAB0B2F" w:rsidR="00074620" w:rsidRDefault="00074620">
      <w:pPr>
        <w:pStyle w:val="FootnoteText"/>
        <w:rPr>
          <w:lang w:val="en-AU"/>
        </w:rPr>
      </w:pPr>
      <w:r>
        <w:rPr>
          <w:rStyle w:val="FootnoteReference"/>
        </w:rPr>
        <w:footnoteRef/>
      </w:r>
      <w:r>
        <w:t xml:space="preserve"> </w:t>
      </w:r>
      <w:r w:rsidRPr="00F7315F">
        <w:rPr>
          <w:lang w:val="en-AU"/>
        </w:rPr>
        <w:t>Council Regulation (EC) No 1782/2003</w:t>
      </w:r>
      <w:r>
        <w:rPr>
          <w:lang w:val="en-AU"/>
        </w:rPr>
        <w:t>:</w:t>
      </w:r>
    </w:p>
    <w:p w14:paraId="2FE29565" w14:textId="7C27CC97" w:rsidR="00074620" w:rsidRPr="00CB34C4" w:rsidRDefault="00F85594">
      <w:pPr>
        <w:pStyle w:val="FootnoteText"/>
        <w:rPr>
          <w:lang w:val="en-AU"/>
        </w:rPr>
      </w:pPr>
      <w:hyperlink r:id="rId6" w:history="1">
        <w:r w:rsidR="00074620" w:rsidRPr="00EE1DD0">
          <w:rPr>
            <w:rStyle w:val="Hyperlink"/>
            <w:lang w:val="en-AU"/>
          </w:rPr>
          <w:t>http://eur-lex.europa.eu/legal-content/EN/TXT/HTML/?uri=CELEX:32003R1782&amp;from=en</w:t>
        </w:r>
      </w:hyperlink>
      <w:r w:rsidR="00074620">
        <w:rPr>
          <w:lang w:val="en-AU"/>
        </w:rPr>
        <w:t xml:space="preserve">  </w:t>
      </w:r>
    </w:p>
  </w:footnote>
  <w:footnote w:id="9">
    <w:p w14:paraId="10A70376" w14:textId="5C7A7035" w:rsidR="00074620" w:rsidRPr="00152B0D" w:rsidRDefault="00074620">
      <w:pPr>
        <w:pStyle w:val="FootnoteText"/>
        <w:rPr>
          <w:lang w:val="en-AU"/>
        </w:rPr>
      </w:pPr>
      <w:r>
        <w:rPr>
          <w:rStyle w:val="FootnoteReference"/>
        </w:rPr>
        <w:footnoteRef/>
      </w:r>
      <w:r>
        <w:t xml:space="preserve"> </w:t>
      </w:r>
      <w:r>
        <w:rPr>
          <w:lang w:val="en-AU"/>
        </w:rPr>
        <w:t xml:space="preserve">See SD5 of A1039 Approval Report: </w:t>
      </w:r>
      <w:hyperlink r:id="rId7" w:history="1">
        <w:r w:rsidRPr="00D2177F">
          <w:rPr>
            <w:rStyle w:val="Hyperlink"/>
            <w:lang w:val="en-AU"/>
          </w:rPr>
          <w:t>http://www.foodstandards.gov.au/code/applications/pages/applicationa1039lowt4708.aspx</w:t>
        </w:r>
      </w:hyperlink>
      <w:r>
        <w:rPr>
          <w:lang w:val="en-AU"/>
        </w:rPr>
        <w:t xml:space="preserve"> </w:t>
      </w:r>
    </w:p>
  </w:footnote>
  <w:footnote w:id="10">
    <w:p w14:paraId="038E7D53" w14:textId="5EEA48AB" w:rsidR="00074620" w:rsidRPr="00BC6D3D" w:rsidRDefault="00074620">
      <w:pPr>
        <w:pStyle w:val="FootnoteText"/>
        <w:rPr>
          <w:lang w:val="en-AU"/>
        </w:rPr>
      </w:pPr>
      <w:r>
        <w:rPr>
          <w:rStyle w:val="FootnoteReference"/>
        </w:rPr>
        <w:footnoteRef/>
      </w:r>
      <w:r>
        <w:t xml:space="preserve"> </w:t>
      </w:r>
      <w:hyperlink r:id="rId8" w:history="1">
        <w:r w:rsidRPr="006C75D8">
          <w:rPr>
            <w:rStyle w:val="Hyperlink"/>
          </w:rPr>
          <w:t>http://www.foodstandards.gov.au/code/applications/pages/applicationa1039lowt4708.aspx</w:t>
        </w:r>
      </w:hyperlink>
      <w:r>
        <w:t xml:space="preserve"> </w:t>
      </w:r>
    </w:p>
  </w:footnote>
  <w:footnote w:id="11">
    <w:p w14:paraId="73742A2D" w14:textId="382CC9AA" w:rsidR="00074620" w:rsidRPr="002C39E4" w:rsidRDefault="00074620">
      <w:pPr>
        <w:pStyle w:val="FootnoteText"/>
        <w:rPr>
          <w:lang w:val="en-AU"/>
        </w:rPr>
      </w:pPr>
      <w:r>
        <w:rPr>
          <w:rStyle w:val="FootnoteReference"/>
        </w:rPr>
        <w:footnoteRef/>
      </w:r>
      <w:r>
        <w:t xml:space="preserve"> </w:t>
      </w:r>
      <w:hyperlink r:id="rId9" w:history="1">
        <w:r w:rsidRPr="006C75D8">
          <w:rPr>
            <w:rStyle w:val="Hyperlink"/>
          </w:rPr>
          <w:t>http://www.foodstandards.gov.au/code/applications/pages/applicationa1039lowt4708.aspx</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0580F1" w14:textId="77777777" w:rsidR="00A365B8" w:rsidRDefault="00A365B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FAED2" w14:textId="77777777" w:rsidR="00A365B8" w:rsidRDefault="00A365B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3E6AA2" w14:textId="77777777" w:rsidR="00074620" w:rsidRDefault="00074620">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740C"/>
    <w:multiLevelType w:val="hybridMultilevel"/>
    <w:tmpl w:val="0DA0F73C"/>
    <w:lvl w:ilvl="0" w:tplc="60424EB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973A04"/>
    <w:multiLevelType w:val="hybridMultilevel"/>
    <w:tmpl w:val="E3B2C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AF21905"/>
    <w:multiLevelType w:val="hybridMultilevel"/>
    <w:tmpl w:val="C08EA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33D36FD"/>
    <w:multiLevelType w:val="hybridMultilevel"/>
    <w:tmpl w:val="764A81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26054271"/>
    <w:multiLevelType w:val="hybridMultilevel"/>
    <w:tmpl w:val="7AC0B316"/>
    <w:lvl w:ilvl="0" w:tplc="FDFEA674">
      <w:start w:val="1"/>
      <w:numFmt w:val="bullet"/>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BFD33E8"/>
    <w:multiLevelType w:val="hybridMultilevel"/>
    <w:tmpl w:val="F348A5B4"/>
    <w:lvl w:ilvl="0" w:tplc="E188D8D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4273095D"/>
    <w:multiLevelType w:val="hybridMultilevel"/>
    <w:tmpl w:val="DA78F074"/>
    <w:lvl w:ilvl="0" w:tplc="62E45508">
      <w:start w:val="1"/>
      <w:numFmt w:val="bullet"/>
      <w:lvlText w:val=""/>
      <w:lvlJc w:val="left"/>
      <w:pPr>
        <w:ind w:left="153" w:hanging="360"/>
      </w:pPr>
      <w:rPr>
        <w:rFonts w:ascii="Symbol" w:hAnsi="Symbol" w:hint="default"/>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10">
    <w:nsid w:val="49DD584A"/>
    <w:multiLevelType w:val="hybridMultilevel"/>
    <w:tmpl w:val="936E8F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4A9A349C"/>
    <w:multiLevelType w:val="hybridMultilevel"/>
    <w:tmpl w:val="DE90E2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CBD36CE"/>
    <w:multiLevelType w:val="hybridMultilevel"/>
    <w:tmpl w:val="D0D06602"/>
    <w:lvl w:ilvl="0" w:tplc="0388B4F4">
      <w:start w:val="1"/>
      <w:numFmt w:val="bullet"/>
      <w:lvlText w:val=""/>
      <w:lvlJc w:val="left"/>
      <w:pPr>
        <w:ind w:left="720" w:hanging="360"/>
      </w:pPr>
      <w:rPr>
        <w:rFonts w:ascii="Symbol" w:hAnsi="Symbol" w:hint="default"/>
      </w:rPr>
    </w:lvl>
    <w:lvl w:ilvl="1" w:tplc="EB76D212">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D835856"/>
    <w:multiLevelType w:val="hybridMultilevel"/>
    <w:tmpl w:val="5950EF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DF20F63"/>
    <w:multiLevelType w:val="hybridMultilevel"/>
    <w:tmpl w:val="F5F8B0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51282DCF"/>
    <w:multiLevelType w:val="hybridMultilevel"/>
    <w:tmpl w:val="28D28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0F035A5"/>
    <w:multiLevelType w:val="hybridMultilevel"/>
    <w:tmpl w:val="5DCA6794"/>
    <w:lvl w:ilvl="0" w:tplc="6C6869BA">
      <w:numFmt w:val="bullet"/>
      <w:lvlText w:val="•"/>
      <w:lvlJc w:val="left"/>
      <w:pPr>
        <w:ind w:left="930" w:hanging="57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64A42C0C"/>
    <w:multiLevelType w:val="hybridMultilevel"/>
    <w:tmpl w:val="EFE47D9E"/>
    <w:lvl w:ilvl="0" w:tplc="C16A92F8">
      <w:start w:val="1"/>
      <w:numFmt w:val="bullet"/>
      <w:pStyle w:val="FSBullet3"/>
      <w:lvlText w:val="o"/>
      <w:lvlJc w:val="left"/>
      <w:pPr>
        <w:ind w:left="1854" w:hanging="360"/>
      </w:pPr>
      <w:rPr>
        <w:rFonts w:ascii="Courier New" w:hAnsi="Courier New" w:cs="Courier New" w:hint="default"/>
      </w:rPr>
    </w:lvl>
    <w:lvl w:ilvl="1" w:tplc="0C090003" w:tentative="1">
      <w:start w:val="1"/>
      <w:numFmt w:val="bullet"/>
      <w:lvlText w:val="o"/>
      <w:lvlJc w:val="left"/>
      <w:pPr>
        <w:ind w:left="2574" w:hanging="360"/>
      </w:pPr>
      <w:rPr>
        <w:rFonts w:ascii="Courier New" w:hAnsi="Courier New" w:cs="Courier New" w:hint="default"/>
      </w:rPr>
    </w:lvl>
    <w:lvl w:ilvl="2" w:tplc="0C090005" w:tentative="1">
      <w:start w:val="1"/>
      <w:numFmt w:val="bullet"/>
      <w:lvlText w:val=""/>
      <w:lvlJc w:val="left"/>
      <w:pPr>
        <w:ind w:left="3294" w:hanging="360"/>
      </w:pPr>
      <w:rPr>
        <w:rFonts w:ascii="Wingdings" w:hAnsi="Wingdings" w:hint="default"/>
      </w:rPr>
    </w:lvl>
    <w:lvl w:ilvl="3" w:tplc="0C090001" w:tentative="1">
      <w:start w:val="1"/>
      <w:numFmt w:val="bullet"/>
      <w:lvlText w:val=""/>
      <w:lvlJc w:val="left"/>
      <w:pPr>
        <w:ind w:left="4014" w:hanging="360"/>
      </w:pPr>
      <w:rPr>
        <w:rFonts w:ascii="Symbol" w:hAnsi="Symbol" w:hint="default"/>
      </w:rPr>
    </w:lvl>
    <w:lvl w:ilvl="4" w:tplc="0C090003" w:tentative="1">
      <w:start w:val="1"/>
      <w:numFmt w:val="bullet"/>
      <w:lvlText w:val="o"/>
      <w:lvlJc w:val="left"/>
      <w:pPr>
        <w:ind w:left="4734" w:hanging="360"/>
      </w:pPr>
      <w:rPr>
        <w:rFonts w:ascii="Courier New" w:hAnsi="Courier New" w:cs="Courier New" w:hint="default"/>
      </w:rPr>
    </w:lvl>
    <w:lvl w:ilvl="5" w:tplc="0C090005" w:tentative="1">
      <w:start w:val="1"/>
      <w:numFmt w:val="bullet"/>
      <w:lvlText w:val=""/>
      <w:lvlJc w:val="left"/>
      <w:pPr>
        <w:ind w:left="5454" w:hanging="360"/>
      </w:pPr>
      <w:rPr>
        <w:rFonts w:ascii="Wingdings" w:hAnsi="Wingdings" w:hint="default"/>
      </w:rPr>
    </w:lvl>
    <w:lvl w:ilvl="6" w:tplc="0C090001" w:tentative="1">
      <w:start w:val="1"/>
      <w:numFmt w:val="bullet"/>
      <w:lvlText w:val=""/>
      <w:lvlJc w:val="left"/>
      <w:pPr>
        <w:ind w:left="6174" w:hanging="360"/>
      </w:pPr>
      <w:rPr>
        <w:rFonts w:ascii="Symbol" w:hAnsi="Symbol" w:hint="default"/>
      </w:rPr>
    </w:lvl>
    <w:lvl w:ilvl="7" w:tplc="0C090003" w:tentative="1">
      <w:start w:val="1"/>
      <w:numFmt w:val="bullet"/>
      <w:lvlText w:val="o"/>
      <w:lvlJc w:val="left"/>
      <w:pPr>
        <w:ind w:left="6894" w:hanging="360"/>
      </w:pPr>
      <w:rPr>
        <w:rFonts w:ascii="Courier New" w:hAnsi="Courier New" w:cs="Courier New" w:hint="default"/>
      </w:rPr>
    </w:lvl>
    <w:lvl w:ilvl="8" w:tplc="0C090005" w:tentative="1">
      <w:start w:val="1"/>
      <w:numFmt w:val="bullet"/>
      <w:lvlText w:val=""/>
      <w:lvlJc w:val="left"/>
      <w:pPr>
        <w:ind w:left="7614" w:hanging="360"/>
      </w:pPr>
      <w:rPr>
        <w:rFonts w:ascii="Wingdings" w:hAnsi="Wingdings" w:hint="default"/>
      </w:rPr>
    </w:lvl>
  </w:abstractNum>
  <w:abstractNum w:abstractNumId="18">
    <w:nsid w:val="71755AD1"/>
    <w:multiLevelType w:val="hybridMultilevel"/>
    <w:tmpl w:val="075E09E8"/>
    <w:lvl w:ilvl="0" w:tplc="85825364">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9">
    <w:nsid w:val="72F615AD"/>
    <w:multiLevelType w:val="hybridMultilevel"/>
    <w:tmpl w:val="5830B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3901F0F"/>
    <w:multiLevelType w:val="hybridMultilevel"/>
    <w:tmpl w:val="069C11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2"/>
  </w:num>
  <w:num w:numId="3">
    <w:abstractNumId w:val="0"/>
  </w:num>
  <w:num w:numId="4">
    <w:abstractNumId w:val="17"/>
  </w:num>
  <w:num w:numId="5">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8"/>
  </w:num>
  <w:num w:numId="8">
    <w:abstractNumId w:val="14"/>
  </w:num>
  <w:num w:numId="9">
    <w:abstractNumId w:val="16"/>
  </w:num>
  <w:num w:numId="10">
    <w:abstractNumId w:val="5"/>
  </w:num>
  <w:num w:numId="11">
    <w:abstractNumId w:val="7"/>
  </w:num>
  <w:num w:numId="12">
    <w:abstractNumId w:val="9"/>
  </w:num>
  <w:num w:numId="13">
    <w:abstractNumId w:val="11"/>
  </w:num>
  <w:num w:numId="14">
    <w:abstractNumId w:val="3"/>
  </w:num>
  <w:num w:numId="15">
    <w:abstractNumId w:val="19"/>
  </w:num>
  <w:num w:numId="16">
    <w:abstractNumId w:val="15"/>
  </w:num>
  <w:num w:numId="17">
    <w:abstractNumId w:val="20"/>
  </w:num>
  <w:num w:numId="18">
    <w:abstractNumId w:val="2"/>
  </w:num>
  <w:num w:numId="19">
    <w:abstractNumId w:val="13"/>
  </w:num>
  <w:num w:numId="20">
    <w:abstractNumId w:val="10"/>
  </w:num>
  <w:num w:numId="21">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CF2"/>
    <w:rsid w:val="0000247B"/>
    <w:rsid w:val="00004274"/>
    <w:rsid w:val="0000469B"/>
    <w:rsid w:val="0000602B"/>
    <w:rsid w:val="0000717F"/>
    <w:rsid w:val="00013397"/>
    <w:rsid w:val="00015179"/>
    <w:rsid w:val="00016CB6"/>
    <w:rsid w:val="000212E7"/>
    <w:rsid w:val="00022DBC"/>
    <w:rsid w:val="00025A41"/>
    <w:rsid w:val="000332B9"/>
    <w:rsid w:val="00034F87"/>
    <w:rsid w:val="00035FF3"/>
    <w:rsid w:val="000369DC"/>
    <w:rsid w:val="000427B2"/>
    <w:rsid w:val="000502E4"/>
    <w:rsid w:val="00051021"/>
    <w:rsid w:val="00051ED9"/>
    <w:rsid w:val="00052CEB"/>
    <w:rsid w:val="000562DE"/>
    <w:rsid w:val="000564DE"/>
    <w:rsid w:val="00056F8F"/>
    <w:rsid w:val="00057181"/>
    <w:rsid w:val="00057567"/>
    <w:rsid w:val="00064B2D"/>
    <w:rsid w:val="000650A6"/>
    <w:rsid w:val="00065D43"/>
    <w:rsid w:val="00065F1F"/>
    <w:rsid w:val="00070812"/>
    <w:rsid w:val="00074620"/>
    <w:rsid w:val="0007466A"/>
    <w:rsid w:val="000767D8"/>
    <w:rsid w:val="00076D33"/>
    <w:rsid w:val="000778D6"/>
    <w:rsid w:val="00083C86"/>
    <w:rsid w:val="00091CC2"/>
    <w:rsid w:val="00094C1A"/>
    <w:rsid w:val="000A27E9"/>
    <w:rsid w:val="000A2D41"/>
    <w:rsid w:val="000A306C"/>
    <w:rsid w:val="000A3D8B"/>
    <w:rsid w:val="000A5DE1"/>
    <w:rsid w:val="000A5DF8"/>
    <w:rsid w:val="000B6AF2"/>
    <w:rsid w:val="000B76A0"/>
    <w:rsid w:val="000C273D"/>
    <w:rsid w:val="000C3049"/>
    <w:rsid w:val="000C412C"/>
    <w:rsid w:val="000D295F"/>
    <w:rsid w:val="000D3066"/>
    <w:rsid w:val="000D69E2"/>
    <w:rsid w:val="000D6FD4"/>
    <w:rsid w:val="000E0AE4"/>
    <w:rsid w:val="000E0D13"/>
    <w:rsid w:val="000E12E6"/>
    <w:rsid w:val="000E2B99"/>
    <w:rsid w:val="000E365D"/>
    <w:rsid w:val="000E3DBC"/>
    <w:rsid w:val="000E6C9F"/>
    <w:rsid w:val="000F3298"/>
    <w:rsid w:val="000F41E9"/>
    <w:rsid w:val="00107F7D"/>
    <w:rsid w:val="00113CE3"/>
    <w:rsid w:val="00116749"/>
    <w:rsid w:val="00117522"/>
    <w:rsid w:val="001243C4"/>
    <w:rsid w:val="001274CE"/>
    <w:rsid w:val="001314EA"/>
    <w:rsid w:val="00131FE8"/>
    <w:rsid w:val="0013202E"/>
    <w:rsid w:val="0013261D"/>
    <w:rsid w:val="0013455E"/>
    <w:rsid w:val="00152B0D"/>
    <w:rsid w:val="001542D8"/>
    <w:rsid w:val="00154A7C"/>
    <w:rsid w:val="001614A2"/>
    <w:rsid w:val="00163D38"/>
    <w:rsid w:val="00170F58"/>
    <w:rsid w:val="001771E2"/>
    <w:rsid w:val="00180C41"/>
    <w:rsid w:val="00182B8E"/>
    <w:rsid w:val="00182C4C"/>
    <w:rsid w:val="00191929"/>
    <w:rsid w:val="00197D8D"/>
    <w:rsid w:val="001A0D85"/>
    <w:rsid w:val="001A1A75"/>
    <w:rsid w:val="001A3BA3"/>
    <w:rsid w:val="001A6588"/>
    <w:rsid w:val="001A70A2"/>
    <w:rsid w:val="001A7E9A"/>
    <w:rsid w:val="001B0E60"/>
    <w:rsid w:val="001B1709"/>
    <w:rsid w:val="001B37F7"/>
    <w:rsid w:val="001B5C20"/>
    <w:rsid w:val="001B7C6E"/>
    <w:rsid w:val="001C27A3"/>
    <w:rsid w:val="001C282C"/>
    <w:rsid w:val="001C2ACE"/>
    <w:rsid w:val="001C3D2F"/>
    <w:rsid w:val="001C45D8"/>
    <w:rsid w:val="001C5295"/>
    <w:rsid w:val="001C5CFC"/>
    <w:rsid w:val="001D1F0B"/>
    <w:rsid w:val="001D45EC"/>
    <w:rsid w:val="001D730D"/>
    <w:rsid w:val="001E09FA"/>
    <w:rsid w:val="001E4F73"/>
    <w:rsid w:val="001F0743"/>
    <w:rsid w:val="001F31A2"/>
    <w:rsid w:val="001F5101"/>
    <w:rsid w:val="001F51BF"/>
    <w:rsid w:val="001F5B9C"/>
    <w:rsid w:val="001F6652"/>
    <w:rsid w:val="001F6BCF"/>
    <w:rsid w:val="001F74B2"/>
    <w:rsid w:val="00203540"/>
    <w:rsid w:val="00204369"/>
    <w:rsid w:val="00206B76"/>
    <w:rsid w:val="00210952"/>
    <w:rsid w:val="002118AE"/>
    <w:rsid w:val="00215F7B"/>
    <w:rsid w:val="00221D07"/>
    <w:rsid w:val="0022267A"/>
    <w:rsid w:val="00222BCF"/>
    <w:rsid w:val="00224FCE"/>
    <w:rsid w:val="00226EBC"/>
    <w:rsid w:val="00227E4A"/>
    <w:rsid w:val="00232E2F"/>
    <w:rsid w:val="0023329F"/>
    <w:rsid w:val="00242208"/>
    <w:rsid w:val="0024249D"/>
    <w:rsid w:val="002432EE"/>
    <w:rsid w:val="00244B02"/>
    <w:rsid w:val="0024507A"/>
    <w:rsid w:val="0024532B"/>
    <w:rsid w:val="0024582E"/>
    <w:rsid w:val="002547EF"/>
    <w:rsid w:val="0025549D"/>
    <w:rsid w:val="00256D65"/>
    <w:rsid w:val="002712CD"/>
    <w:rsid w:val="00271F00"/>
    <w:rsid w:val="00273A80"/>
    <w:rsid w:val="0027513D"/>
    <w:rsid w:val="00276026"/>
    <w:rsid w:val="002835D5"/>
    <w:rsid w:val="002851C8"/>
    <w:rsid w:val="002857FC"/>
    <w:rsid w:val="0029204E"/>
    <w:rsid w:val="00294BAD"/>
    <w:rsid w:val="0029631C"/>
    <w:rsid w:val="002978BF"/>
    <w:rsid w:val="002A0194"/>
    <w:rsid w:val="002A09C4"/>
    <w:rsid w:val="002A2F9D"/>
    <w:rsid w:val="002A567D"/>
    <w:rsid w:val="002A5F8B"/>
    <w:rsid w:val="002A7F6C"/>
    <w:rsid w:val="002B0D8E"/>
    <w:rsid w:val="002B182A"/>
    <w:rsid w:val="002B5DA5"/>
    <w:rsid w:val="002B7483"/>
    <w:rsid w:val="002B7C45"/>
    <w:rsid w:val="002C1056"/>
    <w:rsid w:val="002C39E4"/>
    <w:rsid w:val="002C4A91"/>
    <w:rsid w:val="002C53D8"/>
    <w:rsid w:val="002D358C"/>
    <w:rsid w:val="002D3E30"/>
    <w:rsid w:val="002D6809"/>
    <w:rsid w:val="002E086A"/>
    <w:rsid w:val="002F0B76"/>
    <w:rsid w:val="002F1997"/>
    <w:rsid w:val="002F39E8"/>
    <w:rsid w:val="002F5C6F"/>
    <w:rsid w:val="002F6488"/>
    <w:rsid w:val="00302496"/>
    <w:rsid w:val="0030279C"/>
    <w:rsid w:val="00310E84"/>
    <w:rsid w:val="0031268F"/>
    <w:rsid w:val="00315A71"/>
    <w:rsid w:val="003213F9"/>
    <w:rsid w:val="00323DBF"/>
    <w:rsid w:val="003309A8"/>
    <w:rsid w:val="00331BCC"/>
    <w:rsid w:val="00332B12"/>
    <w:rsid w:val="003345A2"/>
    <w:rsid w:val="0033470E"/>
    <w:rsid w:val="003365A4"/>
    <w:rsid w:val="00336711"/>
    <w:rsid w:val="00337BF7"/>
    <w:rsid w:val="00343B03"/>
    <w:rsid w:val="00347935"/>
    <w:rsid w:val="00350DBD"/>
    <w:rsid w:val="00351927"/>
    <w:rsid w:val="00351B07"/>
    <w:rsid w:val="0036268A"/>
    <w:rsid w:val="003634DB"/>
    <w:rsid w:val="00364841"/>
    <w:rsid w:val="00366D12"/>
    <w:rsid w:val="003671B9"/>
    <w:rsid w:val="00367F00"/>
    <w:rsid w:val="00370F3F"/>
    <w:rsid w:val="00371B29"/>
    <w:rsid w:val="00372182"/>
    <w:rsid w:val="0037520F"/>
    <w:rsid w:val="00382AEF"/>
    <w:rsid w:val="00383071"/>
    <w:rsid w:val="00384864"/>
    <w:rsid w:val="003904FF"/>
    <w:rsid w:val="00391769"/>
    <w:rsid w:val="00393DD5"/>
    <w:rsid w:val="003953E1"/>
    <w:rsid w:val="003956B3"/>
    <w:rsid w:val="003A68BE"/>
    <w:rsid w:val="003A7725"/>
    <w:rsid w:val="003B02C8"/>
    <w:rsid w:val="003B3C9D"/>
    <w:rsid w:val="003B78E0"/>
    <w:rsid w:val="003C4969"/>
    <w:rsid w:val="003C54F8"/>
    <w:rsid w:val="003D084F"/>
    <w:rsid w:val="003D26B1"/>
    <w:rsid w:val="003D71D6"/>
    <w:rsid w:val="003D73A9"/>
    <w:rsid w:val="003E035C"/>
    <w:rsid w:val="003E0EB3"/>
    <w:rsid w:val="003E3382"/>
    <w:rsid w:val="003E40AD"/>
    <w:rsid w:val="003E41D5"/>
    <w:rsid w:val="003E46BA"/>
    <w:rsid w:val="003E4C56"/>
    <w:rsid w:val="003E7D22"/>
    <w:rsid w:val="003F1104"/>
    <w:rsid w:val="003F54C3"/>
    <w:rsid w:val="003F74C1"/>
    <w:rsid w:val="00405B1A"/>
    <w:rsid w:val="00407241"/>
    <w:rsid w:val="0040761E"/>
    <w:rsid w:val="00407C09"/>
    <w:rsid w:val="00407DF4"/>
    <w:rsid w:val="00410C76"/>
    <w:rsid w:val="00411907"/>
    <w:rsid w:val="004121D3"/>
    <w:rsid w:val="004121E2"/>
    <w:rsid w:val="00413CA8"/>
    <w:rsid w:val="00416DAB"/>
    <w:rsid w:val="00417EE3"/>
    <w:rsid w:val="004207EB"/>
    <w:rsid w:val="00423166"/>
    <w:rsid w:val="00425BCE"/>
    <w:rsid w:val="00425CCF"/>
    <w:rsid w:val="0043581D"/>
    <w:rsid w:val="00435FA5"/>
    <w:rsid w:val="00436B8D"/>
    <w:rsid w:val="00437276"/>
    <w:rsid w:val="00437B32"/>
    <w:rsid w:val="004423EA"/>
    <w:rsid w:val="00442C4A"/>
    <w:rsid w:val="00443D77"/>
    <w:rsid w:val="004440A7"/>
    <w:rsid w:val="00445951"/>
    <w:rsid w:val="00447E67"/>
    <w:rsid w:val="00450726"/>
    <w:rsid w:val="004531AD"/>
    <w:rsid w:val="0045556F"/>
    <w:rsid w:val="00455B90"/>
    <w:rsid w:val="00456B54"/>
    <w:rsid w:val="00457855"/>
    <w:rsid w:val="00461588"/>
    <w:rsid w:val="00464643"/>
    <w:rsid w:val="004646F8"/>
    <w:rsid w:val="00466138"/>
    <w:rsid w:val="00483D97"/>
    <w:rsid w:val="004850F9"/>
    <w:rsid w:val="004857E2"/>
    <w:rsid w:val="00486793"/>
    <w:rsid w:val="004925D4"/>
    <w:rsid w:val="0049729B"/>
    <w:rsid w:val="00497FDA"/>
    <w:rsid w:val="004A0D86"/>
    <w:rsid w:val="004A2037"/>
    <w:rsid w:val="004A3685"/>
    <w:rsid w:val="004A796B"/>
    <w:rsid w:val="004A7ACD"/>
    <w:rsid w:val="004B2E6C"/>
    <w:rsid w:val="004C2CE7"/>
    <w:rsid w:val="004C49C3"/>
    <w:rsid w:val="004D30A6"/>
    <w:rsid w:val="004D5C2C"/>
    <w:rsid w:val="004D6BBF"/>
    <w:rsid w:val="004E19D2"/>
    <w:rsid w:val="004E2220"/>
    <w:rsid w:val="004E53E1"/>
    <w:rsid w:val="004E5452"/>
    <w:rsid w:val="004E5A5B"/>
    <w:rsid w:val="004F4F98"/>
    <w:rsid w:val="004F69F6"/>
    <w:rsid w:val="004F79AC"/>
    <w:rsid w:val="005017CF"/>
    <w:rsid w:val="00502CB8"/>
    <w:rsid w:val="00504E41"/>
    <w:rsid w:val="00510AC6"/>
    <w:rsid w:val="00512290"/>
    <w:rsid w:val="00516D96"/>
    <w:rsid w:val="00516E7C"/>
    <w:rsid w:val="00517DC1"/>
    <w:rsid w:val="005207D8"/>
    <w:rsid w:val="00521F70"/>
    <w:rsid w:val="00523CE6"/>
    <w:rsid w:val="0053464E"/>
    <w:rsid w:val="005358B0"/>
    <w:rsid w:val="00542B00"/>
    <w:rsid w:val="00544DA4"/>
    <w:rsid w:val="005476CF"/>
    <w:rsid w:val="00553939"/>
    <w:rsid w:val="00553969"/>
    <w:rsid w:val="00553DF5"/>
    <w:rsid w:val="00553FE9"/>
    <w:rsid w:val="00562917"/>
    <w:rsid w:val="0057013C"/>
    <w:rsid w:val="0057037B"/>
    <w:rsid w:val="0057089A"/>
    <w:rsid w:val="00574213"/>
    <w:rsid w:val="00575F3C"/>
    <w:rsid w:val="005817C3"/>
    <w:rsid w:val="00581AA7"/>
    <w:rsid w:val="00583369"/>
    <w:rsid w:val="00585D44"/>
    <w:rsid w:val="00586228"/>
    <w:rsid w:val="0059227F"/>
    <w:rsid w:val="0059498B"/>
    <w:rsid w:val="005958E5"/>
    <w:rsid w:val="00597433"/>
    <w:rsid w:val="005A1699"/>
    <w:rsid w:val="005A3A03"/>
    <w:rsid w:val="005A6376"/>
    <w:rsid w:val="005B01E7"/>
    <w:rsid w:val="005B2104"/>
    <w:rsid w:val="005B46B9"/>
    <w:rsid w:val="005B615C"/>
    <w:rsid w:val="005B623E"/>
    <w:rsid w:val="005B6AF4"/>
    <w:rsid w:val="005C04CB"/>
    <w:rsid w:val="005C150C"/>
    <w:rsid w:val="005C6F63"/>
    <w:rsid w:val="005C71BA"/>
    <w:rsid w:val="005D0876"/>
    <w:rsid w:val="005D15F0"/>
    <w:rsid w:val="005D160F"/>
    <w:rsid w:val="005D16AD"/>
    <w:rsid w:val="005D41DC"/>
    <w:rsid w:val="005D52A2"/>
    <w:rsid w:val="005D72E1"/>
    <w:rsid w:val="005E1360"/>
    <w:rsid w:val="005E2F53"/>
    <w:rsid w:val="005E34CB"/>
    <w:rsid w:val="005E6E16"/>
    <w:rsid w:val="005F400E"/>
    <w:rsid w:val="005F7342"/>
    <w:rsid w:val="00603A08"/>
    <w:rsid w:val="006045EB"/>
    <w:rsid w:val="006066BC"/>
    <w:rsid w:val="00606C88"/>
    <w:rsid w:val="00610A3C"/>
    <w:rsid w:val="00610D6E"/>
    <w:rsid w:val="0061527B"/>
    <w:rsid w:val="006210F1"/>
    <w:rsid w:val="0062154B"/>
    <w:rsid w:val="00627F48"/>
    <w:rsid w:val="00633ACA"/>
    <w:rsid w:val="006342E0"/>
    <w:rsid w:val="00642A47"/>
    <w:rsid w:val="00645FB1"/>
    <w:rsid w:val="00646E27"/>
    <w:rsid w:val="00646FDD"/>
    <w:rsid w:val="00653112"/>
    <w:rsid w:val="006607FB"/>
    <w:rsid w:val="00662464"/>
    <w:rsid w:val="00663FCF"/>
    <w:rsid w:val="006652A2"/>
    <w:rsid w:val="006667C0"/>
    <w:rsid w:val="006734DE"/>
    <w:rsid w:val="00681754"/>
    <w:rsid w:val="00681D53"/>
    <w:rsid w:val="0068370C"/>
    <w:rsid w:val="00683E69"/>
    <w:rsid w:val="00685269"/>
    <w:rsid w:val="00686B28"/>
    <w:rsid w:val="00687893"/>
    <w:rsid w:val="006915FD"/>
    <w:rsid w:val="00691CEF"/>
    <w:rsid w:val="006937FF"/>
    <w:rsid w:val="00695420"/>
    <w:rsid w:val="006965BF"/>
    <w:rsid w:val="006A0979"/>
    <w:rsid w:val="006A09CA"/>
    <w:rsid w:val="006A302C"/>
    <w:rsid w:val="006A48A7"/>
    <w:rsid w:val="006B2AFA"/>
    <w:rsid w:val="006B4BA1"/>
    <w:rsid w:val="006B4D84"/>
    <w:rsid w:val="006C042A"/>
    <w:rsid w:val="006C28E2"/>
    <w:rsid w:val="006C5CF5"/>
    <w:rsid w:val="006D2CC3"/>
    <w:rsid w:val="006E0E6A"/>
    <w:rsid w:val="006E0F6A"/>
    <w:rsid w:val="006E527D"/>
    <w:rsid w:val="006E5808"/>
    <w:rsid w:val="006F17A0"/>
    <w:rsid w:val="006F4A82"/>
    <w:rsid w:val="00700239"/>
    <w:rsid w:val="00700B3E"/>
    <w:rsid w:val="0070373B"/>
    <w:rsid w:val="00706334"/>
    <w:rsid w:val="007077AA"/>
    <w:rsid w:val="00707E72"/>
    <w:rsid w:val="00710564"/>
    <w:rsid w:val="00710B98"/>
    <w:rsid w:val="007113EB"/>
    <w:rsid w:val="00711A48"/>
    <w:rsid w:val="007151A4"/>
    <w:rsid w:val="007168FE"/>
    <w:rsid w:val="0072150F"/>
    <w:rsid w:val="00721934"/>
    <w:rsid w:val="00724FA4"/>
    <w:rsid w:val="007257D9"/>
    <w:rsid w:val="00726C2F"/>
    <w:rsid w:val="00730800"/>
    <w:rsid w:val="00730CB2"/>
    <w:rsid w:val="00735C43"/>
    <w:rsid w:val="007368AB"/>
    <w:rsid w:val="00737778"/>
    <w:rsid w:val="00737902"/>
    <w:rsid w:val="00741EFE"/>
    <w:rsid w:val="007454DD"/>
    <w:rsid w:val="00752025"/>
    <w:rsid w:val="00752A1C"/>
    <w:rsid w:val="00754F0B"/>
    <w:rsid w:val="00756AD1"/>
    <w:rsid w:val="007602AA"/>
    <w:rsid w:val="007652EF"/>
    <w:rsid w:val="00766196"/>
    <w:rsid w:val="00767137"/>
    <w:rsid w:val="00772BDC"/>
    <w:rsid w:val="00773033"/>
    <w:rsid w:val="0077340C"/>
    <w:rsid w:val="00774496"/>
    <w:rsid w:val="0077568F"/>
    <w:rsid w:val="00780792"/>
    <w:rsid w:val="0079262A"/>
    <w:rsid w:val="0079616F"/>
    <w:rsid w:val="00797810"/>
    <w:rsid w:val="007A2658"/>
    <w:rsid w:val="007A44B4"/>
    <w:rsid w:val="007A7D3D"/>
    <w:rsid w:val="007B225D"/>
    <w:rsid w:val="007B7860"/>
    <w:rsid w:val="007C174F"/>
    <w:rsid w:val="007C1C64"/>
    <w:rsid w:val="007C29EB"/>
    <w:rsid w:val="007C3A4C"/>
    <w:rsid w:val="007D2294"/>
    <w:rsid w:val="007D40A1"/>
    <w:rsid w:val="007D7475"/>
    <w:rsid w:val="007E48BC"/>
    <w:rsid w:val="007E5F1F"/>
    <w:rsid w:val="007E79F7"/>
    <w:rsid w:val="007F10EE"/>
    <w:rsid w:val="007F29F4"/>
    <w:rsid w:val="007F3630"/>
    <w:rsid w:val="00807559"/>
    <w:rsid w:val="008114D2"/>
    <w:rsid w:val="008123FE"/>
    <w:rsid w:val="0081613F"/>
    <w:rsid w:val="0082169D"/>
    <w:rsid w:val="00827286"/>
    <w:rsid w:val="00827407"/>
    <w:rsid w:val="008316EE"/>
    <w:rsid w:val="00832C16"/>
    <w:rsid w:val="00834B6D"/>
    <w:rsid w:val="00836552"/>
    <w:rsid w:val="00836AE0"/>
    <w:rsid w:val="0083703A"/>
    <w:rsid w:val="008430F7"/>
    <w:rsid w:val="00843224"/>
    <w:rsid w:val="00844147"/>
    <w:rsid w:val="008442F6"/>
    <w:rsid w:val="008450BC"/>
    <w:rsid w:val="00846BA1"/>
    <w:rsid w:val="008475EE"/>
    <w:rsid w:val="00847B5A"/>
    <w:rsid w:val="00847C79"/>
    <w:rsid w:val="00851A60"/>
    <w:rsid w:val="0085334B"/>
    <w:rsid w:val="008552D4"/>
    <w:rsid w:val="00855E4B"/>
    <w:rsid w:val="00865249"/>
    <w:rsid w:val="00867B23"/>
    <w:rsid w:val="00867B3C"/>
    <w:rsid w:val="00870214"/>
    <w:rsid w:val="008719F7"/>
    <w:rsid w:val="00876515"/>
    <w:rsid w:val="008770B6"/>
    <w:rsid w:val="008828D9"/>
    <w:rsid w:val="0088340A"/>
    <w:rsid w:val="00885C51"/>
    <w:rsid w:val="00885EB0"/>
    <w:rsid w:val="0089264A"/>
    <w:rsid w:val="008928C7"/>
    <w:rsid w:val="008949A1"/>
    <w:rsid w:val="00894CBD"/>
    <w:rsid w:val="00896B85"/>
    <w:rsid w:val="00897554"/>
    <w:rsid w:val="008A0B89"/>
    <w:rsid w:val="008A22BE"/>
    <w:rsid w:val="008A3221"/>
    <w:rsid w:val="008A35FB"/>
    <w:rsid w:val="008B0075"/>
    <w:rsid w:val="008B054D"/>
    <w:rsid w:val="008B1276"/>
    <w:rsid w:val="008B13A5"/>
    <w:rsid w:val="008B3FAD"/>
    <w:rsid w:val="008C0E7A"/>
    <w:rsid w:val="008C1B36"/>
    <w:rsid w:val="008C37A1"/>
    <w:rsid w:val="008D06C6"/>
    <w:rsid w:val="008E1E50"/>
    <w:rsid w:val="008E6250"/>
    <w:rsid w:val="008F43BF"/>
    <w:rsid w:val="008F7506"/>
    <w:rsid w:val="00902AF6"/>
    <w:rsid w:val="00904DFD"/>
    <w:rsid w:val="00914030"/>
    <w:rsid w:val="009141A1"/>
    <w:rsid w:val="00914FFC"/>
    <w:rsid w:val="00915202"/>
    <w:rsid w:val="009163B2"/>
    <w:rsid w:val="00917B6D"/>
    <w:rsid w:val="00920249"/>
    <w:rsid w:val="00921109"/>
    <w:rsid w:val="0092156C"/>
    <w:rsid w:val="00924C80"/>
    <w:rsid w:val="009321BB"/>
    <w:rsid w:val="009322FA"/>
    <w:rsid w:val="00932F14"/>
    <w:rsid w:val="0093617B"/>
    <w:rsid w:val="00937CC4"/>
    <w:rsid w:val="0094239C"/>
    <w:rsid w:val="0094247F"/>
    <w:rsid w:val="00942D60"/>
    <w:rsid w:val="00942E72"/>
    <w:rsid w:val="00944BA4"/>
    <w:rsid w:val="009456D6"/>
    <w:rsid w:val="009544C8"/>
    <w:rsid w:val="00960BAD"/>
    <w:rsid w:val="009651DD"/>
    <w:rsid w:val="0096523B"/>
    <w:rsid w:val="00966EE3"/>
    <w:rsid w:val="00971673"/>
    <w:rsid w:val="00972D06"/>
    <w:rsid w:val="00973B40"/>
    <w:rsid w:val="00977998"/>
    <w:rsid w:val="00977C66"/>
    <w:rsid w:val="00985D9C"/>
    <w:rsid w:val="0099211C"/>
    <w:rsid w:val="00992ABB"/>
    <w:rsid w:val="00994500"/>
    <w:rsid w:val="009961B9"/>
    <w:rsid w:val="009A16D0"/>
    <w:rsid w:val="009A29E9"/>
    <w:rsid w:val="009A2A85"/>
    <w:rsid w:val="009A2B30"/>
    <w:rsid w:val="009A391C"/>
    <w:rsid w:val="009A491B"/>
    <w:rsid w:val="009A50F2"/>
    <w:rsid w:val="009A5A3D"/>
    <w:rsid w:val="009A6FBC"/>
    <w:rsid w:val="009B187A"/>
    <w:rsid w:val="009B7402"/>
    <w:rsid w:val="009C200D"/>
    <w:rsid w:val="009C4322"/>
    <w:rsid w:val="009C6BBC"/>
    <w:rsid w:val="009D0605"/>
    <w:rsid w:val="009D22AD"/>
    <w:rsid w:val="009D2491"/>
    <w:rsid w:val="009D4AA9"/>
    <w:rsid w:val="009D790B"/>
    <w:rsid w:val="009E0A61"/>
    <w:rsid w:val="009E3010"/>
    <w:rsid w:val="009E72E2"/>
    <w:rsid w:val="009F007E"/>
    <w:rsid w:val="009F7065"/>
    <w:rsid w:val="009F741F"/>
    <w:rsid w:val="00A0011E"/>
    <w:rsid w:val="00A01D50"/>
    <w:rsid w:val="00A03AA4"/>
    <w:rsid w:val="00A078C8"/>
    <w:rsid w:val="00A11591"/>
    <w:rsid w:val="00A12B44"/>
    <w:rsid w:val="00A14DEC"/>
    <w:rsid w:val="00A17A28"/>
    <w:rsid w:val="00A17DDD"/>
    <w:rsid w:val="00A30AE8"/>
    <w:rsid w:val="00A321AD"/>
    <w:rsid w:val="00A36538"/>
    <w:rsid w:val="00A365B8"/>
    <w:rsid w:val="00A37D0E"/>
    <w:rsid w:val="00A40193"/>
    <w:rsid w:val="00A4175D"/>
    <w:rsid w:val="00A452B5"/>
    <w:rsid w:val="00A5070F"/>
    <w:rsid w:val="00A54934"/>
    <w:rsid w:val="00A5653D"/>
    <w:rsid w:val="00A56DC7"/>
    <w:rsid w:val="00A56E34"/>
    <w:rsid w:val="00A62B4A"/>
    <w:rsid w:val="00A653C2"/>
    <w:rsid w:val="00A730EA"/>
    <w:rsid w:val="00A74A89"/>
    <w:rsid w:val="00A74FD1"/>
    <w:rsid w:val="00A766CF"/>
    <w:rsid w:val="00A808D5"/>
    <w:rsid w:val="00A84A58"/>
    <w:rsid w:val="00A84D47"/>
    <w:rsid w:val="00A91DF1"/>
    <w:rsid w:val="00A92D9D"/>
    <w:rsid w:val="00A96FDB"/>
    <w:rsid w:val="00AA153D"/>
    <w:rsid w:val="00AA3432"/>
    <w:rsid w:val="00AA4C70"/>
    <w:rsid w:val="00AB0275"/>
    <w:rsid w:val="00AB3265"/>
    <w:rsid w:val="00AB4956"/>
    <w:rsid w:val="00AC0732"/>
    <w:rsid w:val="00AC1B6A"/>
    <w:rsid w:val="00AC74CB"/>
    <w:rsid w:val="00AC7509"/>
    <w:rsid w:val="00AD22F9"/>
    <w:rsid w:val="00AD3E18"/>
    <w:rsid w:val="00AD5BA3"/>
    <w:rsid w:val="00AD5CF9"/>
    <w:rsid w:val="00AD7A3D"/>
    <w:rsid w:val="00AE01B7"/>
    <w:rsid w:val="00AE4E6E"/>
    <w:rsid w:val="00AE766D"/>
    <w:rsid w:val="00AF06FC"/>
    <w:rsid w:val="00AF3391"/>
    <w:rsid w:val="00AF387F"/>
    <w:rsid w:val="00AF3F41"/>
    <w:rsid w:val="00AF602C"/>
    <w:rsid w:val="00B00E7F"/>
    <w:rsid w:val="00B05287"/>
    <w:rsid w:val="00B109F2"/>
    <w:rsid w:val="00B12E59"/>
    <w:rsid w:val="00B15470"/>
    <w:rsid w:val="00B15838"/>
    <w:rsid w:val="00B173DA"/>
    <w:rsid w:val="00B21DCC"/>
    <w:rsid w:val="00B25F37"/>
    <w:rsid w:val="00B2676A"/>
    <w:rsid w:val="00B37CCB"/>
    <w:rsid w:val="00B402AA"/>
    <w:rsid w:val="00B414EE"/>
    <w:rsid w:val="00B43AC8"/>
    <w:rsid w:val="00B44422"/>
    <w:rsid w:val="00B44742"/>
    <w:rsid w:val="00B451F8"/>
    <w:rsid w:val="00B46EA0"/>
    <w:rsid w:val="00B51E03"/>
    <w:rsid w:val="00B52729"/>
    <w:rsid w:val="00B57358"/>
    <w:rsid w:val="00B65710"/>
    <w:rsid w:val="00B702C1"/>
    <w:rsid w:val="00B70F94"/>
    <w:rsid w:val="00B71F51"/>
    <w:rsid w:val="00B72DB9"/>
    <w:rsid w:val="00B731D3"/>
    <w:rsid w:val="00B73A96"/>
    <w:rsid w:val="00B820F0"/>
    <w:rsid w:val="00B822D3"/>
    <w:rsid w:val="00B839A3"/>
    <w:rsid w:val="00B853D2"/>
    <w:rsid w:val="00B902BD"/>
    <w:rsid w:val="00B9643D"/>
    <w:rsid w:val="00B9684A"/>
    <w:rsid w:val="00B9694C"/>
    <w:rsid w:val="00B97694"/>
    <w:rsid w:val="00BA24E2"/>
    <w:rsid w:val="00BA2FFA"/>
    <w:rsid w:val="00BA648E"/>
    <w:rsid w:val="00BA6E45"/>
    <w:rsid w:val="00BB5930"/>
    <w:rsid w:val="00BB6B9E"/>
    <w:rsid w:val="00BC216A"/>
    <w:rsid w:val="00BC3820"/>
    <w:rsid w:val="00BC60DB"/>
    <w:rsid w:val="00BC6190"/>
    <w:rsid w:val="00BC6D3D"/>
    <w:rsid w:val="00BD2A39"/>
    <w:rsid w:val="00BD2E80"/>
    <w:rsid w:val="00BD51DD"/>
    <w:rsid w:val="00BD51F8"/>
    <w:rsid w:val="00BE0C50"/>
    <w:rsid w:val="00BE0C78"/>
    <w:rsid w:val="00BE11B8"/>
    <w:rsid w:val="00BE3818"/>
    <w:rsid w:val="00BE7F14"/>
    <w:rsid w:val="00BF1833"/>
    <w:rsid w:val="00BF34F0"/>
    <w:rsid w:val="00BF3E21"/>
    <w:rsid w:val="00BF5058"/>
    <w:rsid w:val="00BF7FF0"/>
    <w:rsid w:val="00C01902"/>
    <w:rsid w:val="00C12502"/>
    <w:rsid w:val="00C1266C"/>
    <w:rsid w:val="00C12DDE"/>
    <w:rsid w:val="00C13A47"/>
    <w:rsid w:val="00C14FD2"/>
    <w:rsid w:val="00C3525F"/>
    <w:rsid w:val="00C36578"/>
    <w:rsid w:val="00C36A48"/>
    <w:rsid w:val="00C40504"/>
    <w:rsid w:val="00C40AA5"/>
    <w:rsid w:val="00C42AB4"/>
    <w:rsid w:val="00C44365"/>
    <w:rsid w:val="00C46F70"/>
    <w:rsid w:val="00C476D0"/>
    <w:rsid w:val="00C527A6"/>
    <w:rsid w:val="00C546BF"/>
    <w:rsid w:val="00C54D64"/>
    <w:rsid w:val="00C56389"/>
    <w:rsid w:val="00C56F71"/>
    <w:rsid w:val="00C62419"/>
    <w:rsid w:val="00C63580"/>
    <w:rsid w:val="00C6418F"/>
    <w:rsid w:val="00C75566"/>
    <w:rsid w:val="00C75DC2"/>
    <w:rsid w:val="00C76006"/>
    <w:rsid w:val="00C836E3"/>
    <w:rsid w:val="00C86577"/>
    <w:rsid w:val="00C87760"/>
    <w:rsid w:val="00C92E07"/>
    <w:rsid w:val="00C94942"/>
    <w:rsid w:val="00C94BE7"/>
    <w:rsid w:val="00C94CD2"/>
    <w:rsid w:val="00C95A0C"/>
    <w:rsid w:val="00C95A55"/>
    <w:rsid w:val="00C96868"/>
    <w:rsid w:val="00C96A50"/>
    <w:rsid w:val="00C97E66"/>
    <w:rsid w:val="00CA0416"/>
    <w:rsid w:val="00CA245F"/>
    <w:rsid w:val="00CA3C65"/>
    <w:rsid w:val="00CA7F35"/>
    <w:rsid w:val="00CB1375"/>
    <w:rsid w:val="00CB1BE7"/>
    <w:rsid w:val="00CB34C4"/>
    <w:rsid w:val="00CB4FCC"/>
    <w:rsid w:val="00CC36E7"/>
    <w:rsid w:val="00CC3AE1"/>
    <w:rsid w:val="00CC560B"/>
    <w:rsid w:val="00CC75E2"/>
    <w:rsid w:val="00CD46EB"/>
    <w:rsid w:val="00CD5A1E"/>
    <w:rsid w:val="00CD7EBF"/>
    <w:rsid w:val="00CE0AEB"/>
    <w:rsid w:val="00CE25C8"/>
    <w:rsid w:val="00CE2B1B"/>
    <w:rsid w:val="00CE57C9"/>
    <w:rsid w:val="00CE6C12"/>
    <w:rsid w:val="00CE7580"/>
    <w:rsid w:val="00CF06F3"/>
    <w:rsid w:val="00CF16F8"/>
    <w:rsid w:val="00CF38FB"/>
    <w:rsid w:val="00D0012C"/>
    <w:rsid w:val="00D0313D"/>
    <w:rsid w:val="00D04529"/>
    <w:rsid w:val="00D056F1"/>
    <w:rsid w:val="00D062E4"/>
    <w:rsid w:val="00D078CA"/>
    <w:rsid w:val="00D11171"/>
    <w:rsid w:val="00D13D68"/>
    <w:rsid w:val="00D14405"/>
    <w:rsid w:val="00D14FD4"/>
    <w:rsid w:val="00D2071E"/>
    <w:rsid w:val="00D209C9"/>
    <w:rsid w:val="00D22F3C"/>
    <w:rsid w:val="00D23986"/>
    <w:rsid w:val="00D23DB6"/>
    <w:rsid w:val="00D2656F"/>
    <w:rsid w:val="00D26814"/>
    <w:rsid w:val="00D30484"/>
    <w:rsid w:val="00D3171B"/>
    <w:rsid w:val="00D31E61"/>
    <w:rsid w:val="00D33F56"/>
    <w:rsid w:val="00D34B4B"/>
    <w:rsid w:val="00D43FE6"/>
    <w:rsid w:val="00D51A95"/>
    <w:rsid w:val="00D520C0"/>
    <w:rsid w:val="00D5792D"/>
    <w:rsid w:val="00D60568"/>
    <w:rsid w:val="00D61A84"/>
    <w:rsid w:val="00D67325"/>
    <w:rsid w:val="00D70C7A"/>
    <w:rsid w:val="00D73931"/>
    <w:rsid w:val="00D73EDD"/>
    <w:rsid w:val="00D740BD"/>
    <w:rsid w:val="00D74614"/>
    <w:rsid w:val="00D80C79"/>
    <w:rsid w:val="00D81D38"/>
    <w:rsid w:val="00D823F5"/>
    <w:rsid w:val="00D8470F"/>
    <w:rsid w:val="00D8471A"/>
    <w:rsid w:val="00D870F2"/>
    <w:rsid w:val="00D90FEE"/>
    <w:rsid w:val="00D9136F"/>
    <w:rsid w:val="00D94020"/>
    <w:rsid w:val="00D96BDB"/>
    <w:rsid w:val="00DA10A8"/>
    <w:rsid w:val="00DA6A79"/>
    <w:rsid w:val="00DB0F51"/>
    <w:rsid w:val="00DB1E08"/>
    <w:rsid w:val="00DB2973"/>
    <w:rsid w:val="00DB324A"/>
    <w:rsid w:val="00DB5008"/>
    <w:rsid w:val="00DB7A08"/>
    <w:rsid w:val="00DC1B56"/>
    <w:rsid w:val="00DC2129"/>
    <w:rsid w:val="00DC29D1"/>
    <w:rsid w:val="00DC3C72"/>
    <w:rsid w:val="00DC6364"/>
    <w:rsid w:val="00DC6570"/>
    <w:rsid w:val="00DD2383"/>
    <w:rsid w:val="00DD3C5E"/>
    <w:rsid w:val="00DD75AD"/>
    <w:rsid w:val="00DE0E84"/>
    <w:rsid w:val="00DE2DEF"/>
    <w:rsid w:val="00DE761E"/>
    <w:rsid w:val="00DE79D9"/>
    <w:rsid w:val="00DE7AE4"/>
    <w:rsid w:val="00DF25C3"/>
    <w:rsid w:val="00DF35BD"/>
    <w:rsid w:val="00DF4258"/>
    <w:rsid w:val="00DF5CEC"/>
    <w:rsid w:val="00E03ED4"/>
    <w:rsid w:val="00E04062"/>
    <w:rsid w:val="00E063C6"/>
    <w:rsid w:val="00E12E14"/>
    <w:rsid w:val="00E1421D"/>
    <w:rsid w:val="00E16D18"/>
    <w:rsid w:val="00E2003B"/>
    <w:rsid w:val="00E203C2"/>
    <w:rsid w:val="00E20E2C"/>
    <w:rsid w:val="00E22167"/>
    <w:rsid w:val="00E24DE8"/>
    <w:rsid w:val="00E279D8"/>
    <w:rsid w:val="00E319B1"/>
    <w:rsid w:val="00E40ED4"/>
    <w:rsid w:val="00E44E0D"/>
    <w:rsid w:val="00E520FE"/>
    <w:rsid w:val="00E5492F"/>
    <w:rsid w:val="00E57605"/>
    <w:rsid w:val="00E62DEF"/>
    <w:rsid w:val="00E62F06"/>
    <w:rsid w:val="00E64C2F"/>
    <w:rsid w:val="00E65B73"/>
    <w:rsid w:val="00E661CA"/>
    <w:rsid w:val="00E70A86"/>
    <w:rsid w:val="00E70E3B"/>
    <w:rsid w:val="00E75054"/>
    <w:rsid w:val="00E751D6"/>
    <w:rsid w:val="00E777EC"/>
    <w:rsid w:val="00E77C98"/>
    <w:rsid w:val="00E80FCD"/>
    <w:rsid w:val="00E81F6E"/>
    <w:rsid w:val="00E83581"/>
    <w:rsid w:val="00E90B30"/>
    <w:rsid w:val="00E9737D"/>
    <w:rsid w:val="00EA104C"/>
    <w:rsid w:val="00EA6B2B"/>
    <w:rsid w:val="00EA7F2F"/>
    <w:rsid w:val="00EB2976"/>
    <w:rsid w:val="00EB73B0"/>
    <w:rsid w:val="00EC00DE"/>
    <w:rsid w:val="00EC040F"/>
    <w:rsid w:val="00EC30E1"/>
    <w:rsid w:val="00EC3EFF"/>
    <w:rsid w:val="00EC7B6A"/>
    <w:rsid w:val="00ED0DD9"/>
    <w:rsid w:val="00ED172A"/>
    <w:rsid w:val="00ED1E49"/>
    <w:rsid w:val="00ED4F74"/>
    <w:rsid w:val="00EE0A23"/>
    <w:rsid w:val="00EE3114"/>
    <w:rsid w:val="00EF472B"/>
    <w:rsid w:val="00EF4B81"/>
    <w:rsid w:val="00F02773"/>
    <w:rsid w:val="00F0750B"/>
    <w:rsid w:val="00F07F95"/>
    <w:rsid w:val="00F12DA2"/>
    <w:rsid w:val="00F14BEC"/>
    <w:rsid w:val="00F17227"/>
    <w:rsid w:val="00F225C5"/>
    <w:rsid w:val="00F234A6"/>
    <w:rsid w:val="00F2512E"/>
    <w:rsid w:val="00F257A9"/>
    <w:rsid w:val="00F2587A"/>
    <w:rsid w:val="00F33BB8"/>
    <w:rsid w:val="00F367E7"/>
    <w:rsid w:val="00F3715D"/>
    <w:rsid w:val="00F420C8"/>
    <w:rsid w:val="00F42937"/>
    <w:rsid w:val="00F42A4C"/>
    <w:rsid w:val="00F42C37"/>
    <w:rsid w:val="00F45CB9"/>
    <w:rsid w:val="00F45D71"/>
    <w:rsid w:val="00F53B04"/>
    <w:rsid w:val="00F604DE"/>
    <w:rsid w:val="00F628CD"/>
    <w:rsid w:val="00F62CF3"/>
    <w:rsid w:val="00F645B4"/>
    <w:rsid w:val="00F64653"/>
    <w:rsid w:val="00F66AEC"/>
    <w:rsid w:val="00F7170C"/>
    <w:rsid w:val="00F7315F"/>
    <w:rsid w:val="00F73E22"/>
    <w:rsid w:val="00F845E3"/>
    <w:rsid w:val="00F84DF5"/>
    <w:rsid w:val="00F85594"/>
    <w:rsid w:val="00F93CFC"/>
    <w:rsid w:val="00FA5DCA"/>
    <w:rsid w:val="00FA7637"/>
    <w:rsid w:val="00FB01C2"/>
    <w:rsid w:val="00FB0F22"/>
    <w:rsid w:val="00FB1533"/>
    <w:rsid w:val="00FB2847"/>
    <w:rsid w:val="00FB4791"/>
    <w:rsid w:val="00FB5062"/>
    <w:rsid w:val="00FB57E2"/>
    <w:rsid w:val="00FB60F4"/>
    <w:rsid w:val="00FB67A3"/>
    <w:rsid w:val="00FB7512"/>
    <w:rsid w:val="00FC1CE5"/>
    <w:rsid w:val="00FC4FAB"/>
    <w:rsid w:val="00FD2FBE"/>
    <w:rsid w:val="00FD3589"/>
    <w:rsid w:val="00FD379B"/>
    <w:rsid w:val="00FD7547"/>
    <w:rsid w:val="00FE1446"/>
    <w:rsid w:val="00FE1B9E"/>
    <w:rsid w:val="00FE623F"/>
    <w:rsid w:val="00FE6E63"/>
    <w:rsid w:val="00FF3BB9"/>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BFD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caption" w:semiHidden="1" w:unhideWhenUsed="1"/>
    <w:lsdException w:name="footnote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0279C"/>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D73931"/>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7393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2432EE"/>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E40ED4"/>
    <w:pPr>
      <w:tabs>
        <w:tab w:val="center" w:pos="4153"/>
        <w:tab w:val="right" w:pos="8306"/>
      </w:tabs>
    </w:pPr>
    <w:rPr>
      <w:sz w:val="20"/>
    </w:rPr>
  </w:style>
  <w:style w:type="character" w:styleId="PageNumber">
    <w:name w:val="page number"/>
    <w:basedOn w:val="DefaultParagraphFont"/>
    <w:rsid w:val="00E40ED4"/>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ootnote">
    <w:name w:val="Footnote"/>
    <w:basedOn w:val="Normal"/>
    <w:rsid w:val="00E40ED4"/>
    <w:pPr>
      <w:tabs>
        <w:tab w:val="left" w:pos="851"/>
      </w:tabs>
    </w:pPr>
    <w:rPr>
      <w:sz w:val="18"/>
      <w:szCs w:val="20"/>
    </w:rPr>
  </w:style>
  <w:style w:type="paragraph" w:customStyle="1" w:styleId="Table2">
    <w:name w:val="Table 2"/>
    <w:basedOn w:val="Normal"/>
    <w:rsid w:val="00E40ED4"/>
    <w:pPr>
      <w:ind w:left="142" w:hanging="142"/>
    </w:pPr>
    <w:rPr>
      <w:bCs/>
      <w:sz w:val="18"/>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uiPriority w:val="99"/>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semiHidden/>
    <w:rsid w:val="00BD2A39"/>
    <w:rPr>
      <w:rFonts w:ascii="Tahoma" w:hAnsi="Tahoma" w:cs="Tahoma"/>
      <w:sz w:val="16"/>
      <w:szCs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customStyle="1" w:styleId="FSBullet1">
    <w:name w:val="FSBullet 1"/>
    <w:basedOn w:val="Normal"/>
    <w:next w:val="Normal"/>
    <w:link w:val="FSBullet1Char"/>
    <w:qFormat/>
    <w:rsid w:val="00ED4F74"/>
    <w:pPr>
      <w:numPr>
        <w:numId w:val="7"/>
      </w:numPr>
      <w:ind w:left="567" w:hanging="567"/>
    </w:pPr>
    <w:rPr>
      <w:rFonts w:cs="Arial"/>
      <w:lang w:bidi="ar-SA"/>
    </w:rPr>
  </w:style>
  <w:style w:type="character" w:customStyle="1" w:styleId="FSBullet1Char">
    <w:name w:val="FSBullet 1 Char"/>
    <w:link w:val="FSBullet1"/>
    <w:rsid w:val="00ED4F74"/>
    <w:rPr>
      <w:rFonts w:ascii="Arial" w:hAnsi="Arial" w:cs="Arial"/>
      <w:sz w:val="22"/>
      <w:szCs w:val="24"/>
      <w:lang w:eastAsia="en-US"/>
    </w:rPr>
  </w:style>
  <w:style w:type="paragraph" w:customStyle="1" w:styleId="FSBullet2">
    <w:name w:val="FSBullet 2"/>
    <w:basedOn w:val="Normal"/>
    <w:uiPriority w:val="6"/>
    <w:qFormat/>
    <w:rsid w:val="00ED4F74"/>
    <w:pPr>
      <w:widowControl/>
      <w:numPr>
        <w:numId w:val="3"/>
      </w:numPr>
      <w:ind w:left="1134" w:hanging="567"/>
    </w:pPr>
    <w:rPr>
      <w:rFonts w:eastAsia="Calibri"/>
      <w:bCs/>
      <w:szCs w:val="22"/>
      <w:lang w:bidi="ar-SA"/>
    </w:rPr>
  </w:style>
  <w:style w:type="paragraph" w:customStyle="1" w:styleId="FSBullet3">
    <w:name w:val="FSBullet 3"/>
    <w:basedOn w:val="Normal"/>
    <w:qFormat/>
    <w:rsid w:val="00944BA4"/>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basedOn w:val="DefaultParagraphFont"/>
    <w:link w:val="Header"/>
    <w:rsid w:val="006342E0"/>
    <w:rPr>
      <w:rFonts w:ascii="Arial" w:hAnsi="Arial"/>
      <w:sz w:val="22"/>
      <w:szCs w:val="24"/>
      <w:lang w:eastAsia="en-US" w:bidi="en-US"/>
    </w:rPr>
  </w:style>
  <w:style w:type="character" w:customStyle="1" w:styleId="FootnoteTextChar">
    <w:name w:val="Footnote Text Char"/>
    <w:aliases w:val="FSFootnote Text Char,Footnotes Text Char,FSFootnotes Text Char"/>
    <w:basedOn w:val="DefaultParagraphFont"/>
    <w:link w:val="FootnoteText"/>
    <w:uiPriority w:val="99"/>
    <w:rsid w:val="00F42937"/>
    <w:rPr>
      <w:rFonts w:ascii="Arial" w:hAnsi="Arial"/>
      <w:lang w:eastAsia="en-US" w:bidi="en-US"/>
    </w:rPr>
  </w:style>
  <w:style w:type="paragraph" w:customStyle="1" w:styleId="FSCbaseheading">
    <w:name w:val="FSC_base_heading"/>
    <w:rsid w:val="006E527D"/>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6E527D"/>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6E527D"/>
    <w:pPr>
      <w:spacing w:before="60" w:after="60"/>
      <w:ind w:left="0" w:firstLine="0"/>
    </w:pPr>
    <w:rPr>
      <w:sz w:val="18"/>
    </w:rPr>
  </w:style>
  <w:style w:type="paragraph" w:customStyle="1" w:styleId="FSCbaseTOC">
    <w:name w:val="FSC_base_TOC"/>
    <w:rsid w:val="006E527D"/>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6E527D"/>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6E527D"/>
    <w:pPr>
      <w:spacing w:before="120" w:after="120"/>
      <w:ind w:left="851" w:hanging="851"/>
    </w:pPr>
    <w:rPr>
      <w:b/>
      <w:sz w:val="20"/>
      <w:szCs w:val="20"/>
      <w:lang w:bidi="ar-SA"/>
    </w:rPr>
  </w:style>
  <w:style w:type="paragraph" w:customStyle="1" w:styleId="FSCfooter">
    <w:name w:val="FSC_footer"/>
    <w:basedOn w:val="Normal"/>
    <w:rsid w:val="006E527D"/>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6E527D"/>
    <w:pPr>
      <w:spacing w:before="0" w:after="240"/>
      <w:outlineLvl w:val="0"/>
    </w:pPr>
    <w:rPr>
      <w:bCs w:val="0"/>
      <w:sz w:val="40"/>
    </w:rPr>
  </w:style>
  <w:style w:type="paragraph" w:customStyle="1" w:styleId="FSCh2Part">
    <w:name w:val="FSC_h2_Part"/>
    <w:basedOn w:val="FSCbaseheading"/>
    <w:next w:val="FSCh3Standard"/>
    <w:qFormat/>
    <w:rsid w:val="006E527D"/>
    <w:pPr>
      <w:spacing w:before="240" w:after="240"/>
      <w:outlineLvl w:val="1"/>
    </w:pPr>
    <w:rPr>
      <w:bCs w:val="0"/>
      <w:sz w:val="36"/>
      <w:szCs w:val="22"/>
    </w:rPr>
  </w:style>
  <w:style w:type="paragraph" w:customStyle="1" w:styleId="FSCh3Standard">
    <w:name w:val="FSC_h3_Standard"/>
    <w:basedOn w:val="FSCbaseheading"/>
    <w:next w:val="FSCh5Section"/>
    <w:qFormat/>
    <w:rsid w:val="006E527D"/>
    <w:pPr>
      <w:spacing w:before="0" w:after="240"/>
      <w:outlineLvl w:val="2"/>
    </w:pPr>
    <w:rPr>
      <w:sz w:val="32"/>
    </w:rPr>
  </w:style>
  <w:style w:type="paragraph" w:customStyle="1" w:styleId="FSCh3Contents">
    <w:name w:val="FSC_h3_Contents"/>
    <w:basedOn w:val="FSCh3Standard"/>
    <w:rsid w:val="006E527D"/>
    <w:pPr>
      <w:ind w:left="0" w:firstLine="0"/>
      <w:jc w:val="center"/>
    </w:pPr>
  </w:style>
  <w:style w:type="paragraph" w:customStyle="1" w:styleId="FSCh4Div">
    <w:name w:val="FSC_h4_Div"/>
    <w:basedOn w:val="FSCbaseheading"/>
    <w:next w:val="FSCh5Section"/>
    <w:qFormat/>
    <w:rsid w:val="006E527D"/>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6E527D"/>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6E527D"/>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6E527D"/>
    <w:pPr>
      <w:keepLines w:val="0"/>
      <w:widowControl w:val="0"/>
      <w:spacing w:before="120" w:after="60"/>
      <w:ind w:left="1701" w:firstLine="0"/>
    </w:pPr>
    <w:rPr>
      <w:b w:val="0"/>
      <w:i/>
      <w:sz w:val="20"/>
    </w:rPr>
  </w:style>
  <w:style w:type="paragraph" w:customStyle="1" w:styleId="FSCtMain">
    <w:name w:val="FSC_t_Main"/>
    <w:basedOn w:val="FSCbasepara"/>
    <w:rsid w:val="006E527D"/>
    <w:pPr>
      <w:keepLines w:val="0"/>
      <w:widowControl w:val="0"/>
      <w:tabs>
        <w:tab w:val="left" w:pos="1134"/>
      </w:tabs>
      <w:spacing w:after="120"/>
    </w:pPr>
  </w:style>
  <w:style w:type="paragraph" w:customStyle="1" w:styleId="FSCnatHeading">
    <w:name w:val="FSC_n_at_Heading"/>
    <w:basedOn w:val="FSCtMain"/>
    <w:qFormat/>
    <w:rsid w:val="006E527D"/>
    <w:pPr>
      <w:ind w:left="851" w:hanging="851"/>
    </w:pPr>
    <w:rPr>
      <w:sz w:val="16"/>
    </w:rPr>
  </w:style>
  <w:style w:type="paragraph" w:customStyle="1" w:styleId="FSCtPara">
    <w:name w:val="FSC_t_Para"/>
    <w:basedOn w:val="FSCtMain"/>
    <w:qFormat/>
    <w:rsid w:val="006E527D"/>
    <w:pPr>
      <w:tabs>
        <w:tab w:val="clear" w:pos="1134"/>
        <w:tab w:val="left" w:pos="1701"/>
      </w:tabs>
      <w:spacing w:before="60" w:after="60"/>
      <w:ind w:left="2268" w:hanging="2268"/>
    </w:pPr>
  </w:style>
  <w:style w:type="paragraph" w:customStyle="1" w:styleId="FSCnMain">
    <w:name w:val="FSC_n_Main"/>
    <w:basedOn w:val="FSCtPara"/>
    <w:qFormat/>
    <w:rsid w:val="006E527D"/>
    <w:rPr>
      <w:iCs w:val="0"/>
      <w:sz w:val="16"/>
      <w:szCs w:val="18"/>
    </w:rPr>
  </w:style>
  <w:style w:type="paragraph" w:customStyle="1" w:styleId="FSCtSubpara">
    <w:name w:val="FSC_t_Subpara"/>
    <w:basedOn w:val="FSCtMain"/>
    <w:qFormat/>
    <w:rsid w:val="006E527D"/>
    <w:pPr>
      <w:tabs>
        <w:tab w:val="clear" w:pos="1134"/>
        <w:tab w:val="left" w:pos="2268"/>
      </w:tabs>
      <w:spacing w:before="60" w:after="60"/>
      <w:ind w:left="2835" w:hanging="2835"/>
    </w:pPr>
  </w:style>
  <w:style w:type="paragraph" w:customStyle="1" w:styleId="FSCnPara">
    <w:name w:val="FSC_n_Para"/>
    <w:basedOn w:val="FSCtSubpara"/>
    <w:qFormat/>
    <w:rsid w:val="006E527D"/>
    <w:rPr>
      <w:sz w:val="16"/>
    </w:rPr>
  </w:style>
  <w:style w:type="paragraph" w:customStyle="1" w:styleId="FSCtSubsub">
    <w:name w:val="FSC_t_Subsub"/>
    <w:basedOn w:val="FSCtPara"/>
    <w:qFormat/>
    <w:rsid w:val="006E527D"/>
    <w:pPr>
      <w:tabs>
        <w:tab w:val="clear" w:pos="1701"/>
        <w:tab w:val="left" w:pos="2835"/>
      </w:tabs>
      <w:ind w:left="3402" w:hanging="3402"/>
    </w:pPr>
  </w:style>
  <w:style w:type="paragraph" w:customStyle="1" w:styleId="FSCnSubpara">
    <w:name w:val="FSC_n_Subpara"/>
    <w:basedOn w:val="FSCtSubsub"/>
    <w:qFormat/>
    <w:rsid w:val="006E527D"/>
    <w:rPr>
      <w:sz w:val="16"/>
    </w:rPr>
  </w:style>
  <w:style w:type="paragraph" w:customStyle="1" w:styleId="FSCnSubsub">
    <w:name w:val="FSC_n_Subsub"/>
    <w:basedOn w:val="FSCnSubpara"/>
    <w:qFormat/>
    <w:rsid w:val="006E527D"/>
    <w:pPr>
      <w:tabs>
        <w:tab w:val="clear" w:pos="2835"/>
        <w:tab w:val="left" w:pos="3402"/>
      </w:tabs>
      <w:ind w:left="3969" w:hanging="3969"/>
    </w:pPr>
  </w:style>
  <w:style w:type="paragraph" w:customStyle="1" w:styleId="FSCoContents">
    <w:name w:val="FSC_o_Contents"/>
    <w:basedOn w:val="FSCh2Part"/>
    <w:rsid w:val="006E527D"/>
    <w:pPr>
      <w:ind w:left="0" w:firstLine="0"/>
      <w:jc w:val="center"/>
    </w:pPr>
  </w:style>
  <w:style w:type="paragraph" w:customStyle="1" w:styleId="FSCoDraftstrip">
    <w:name w:val="FSC_o_Draft_strip"/>
    <w:basedOn w:val="Normal"/>
    <w:rsid w:val="006E527D"/>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6E527D"/>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6E527D"/>
    <w:pPr>
      <w:widowControl/>
      <w:spacing w:before="80"/>
    </w:pPr>
    <w:rPr>
      <w:color w:val="7030A0"/>
      <w:lang w:eastAsia="en-AU" w:bidi="ar-SA"/>
    </w:rPr>
  </w:style>
  <w:style w:type="paragraph" w:customStyle="1" w:styleId="FSCoFooter">
    <w:name w:val="FSC_o_Footer"/>
    <w:basedOn w:val="Normal"/>
    <w:rsid w:val="006E527D"/>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6E527D"/>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6E527D"/>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6E527D"/>
    <w:rPr>
      <w:rFonts w:ascii="Arial" w:hAnsi="Arial"/>
      <w:b/>
      <w:noProof/>
      <w:szCs w:val="24"/>
      <w:lang w:eastAsia="en-AU"/>
    </w:rPr>
  </w:style>
  <w:style w:type="paragraph" w:customStyle="1" w:styleId="FSCoParaMark">
    <w:name w:val="FSC_o_Para_Mark"/>
    <w:basedOn w:val="Normal"/>
    <w:next w:val="Normal"/>
    <w:qFormat/>
    <w:rsid w:val="006E527D"/>
    <w:pPr>
      <w:widowControl/>
    </w:pPr>
    <w:rPr>
      <w:sz w:val="16"/>
      <w:lang w:eastAsia="en-AU" w:bidi="ar-SA"/>
    </w:rPr>
  </w:style>
  <w:style w:type="paragraph" w:customStyle="1" w:styleId="FSCoStandardEnd">
    <w:name w:val="FSC_o_Standard_End"/>
    <w:basedOn w:val="FSCtMain"/>
    <w:qFormat/>
    <w:rsid w:val="006E527D"/>
    <w:pPr>
      <w:spacing w:before="240" w:after="0"/>
      <w:jc w:val="center"/>
    </w:pPr>
    <w:rPr>
      <w:iCs w:val="0"/>
    </w:rPr>
  </w:style>
  <w:style w:type="paragraph" w:customStyle="1" w:styleId="FSCoTitleofInstrument">
    <w:name w:val="FSC_o_Title_of_Instrument"/>
    <w:basedOn w:val="Normal"/>
    <w:rsid w:val="006E527D"/>
    <w:pPr>
      <w:widowControl/>
      <w:spacing w:before="200"/>
    </w:pPr>
    <w:rPr>
      <w:b/>
      <w:sz w:val="32"/>
      <w:lang w:eastAsia="en-AU" w:bidi="ar-SA"/>
    </w:rPr>
  </w:style>
  <w:style w:type="paragraph" w:customStyle="1" w:styleId="FSCoutChap">
    <w:name w:val="FSC_out_Chap"/>
    <w:basedOn w:val="FSCh4Div"/>
    <w:qFormat/>
    <w:rsid w:val="006E527D"/>
    <w:pPr>
      <w:tabs>
        <w:tab w:val="left" w:pos="1701"/>
      </w:tabs>
      <w:spacing w:after="120"/>
      <w:ind w:left="3402" w:hanging="3402"/>
    </w:pPr>
  </w:style>
  <w:style w:type="paragraph" w:customStyle="1" w:styleId="FSCoutPart">
    <w:name w:val="FSC_out_Part"/>
    <w:basedOn w:val="FSCh5Section"/>
    <w:qFormat/>
    <w:rsid w:val="006E527D"/>
    <w:pPr>
      <w:keepNext w:val="0"/>
      <w:tabs>
        <w:tab w:val="left" w:pos="1701"/>
      </w:tabs>
      <w:ind w:left="3402" w:hanging="3402"/>
    </w:pPr>
  </w:style>
  <w:style w:type="paragraph" w:customStyle="1" w:styleId="FSCoutStand">
    <w:name w:val="FSC_out_Stand"/>
    <w:basedOn w:val="FSCtMain"/>
    <w:qFormat/>
    <w:rsid w:val="006E527D"/>
    <w:pPr>
      <w:tabs>
        <w:tab w:val="clear" w:pos="1134"/>
        <w:tab w:val="left" w:pos="1701"/>
      </w:tabs>
      <w:ind w:left="3402" w:hanging="3402"/>
    </w:pPr>
  </w:style>
  <w:style w:type="paragraph" w:customStyle="1" w:styleId="FSCtDefn">
    <w:name w:val="FSC_t_Defn"/>
    <w:basedOn w:val="FSCtMain"/>
    <w:rsid w:val="006E527D"/>
    <w:pPr>
      <w:ind w:firstLine="0"/>
    </w:pPr>
  </w:style>
  <w:style w:type="paragraph" w:customStyle="1" w:styleId="FSCtblAddh1">
    <w:name w:val="FSC_tbl_Add_h1"/>
    <w:basedOn w:val="FSCh4Div"/>
    <w:rsid w:val="006E527D"/>
    <w:pPr>
      <w:spacing w:before="120" w:after="120"/>
    </w:pPr>
    <w:rPr>
      <w:rFonts w:eastAsiaTheme="minorHAnsi"/>
      <w:sz w:val="20"/>
      <w:lang w:eastAsia="en-US"/>
    </w:rPr>
  </w:style>
  <w:style w:type="paragraph" w:customStyle="1" w:styleId="FSCtblAddh2">
    <w:name w:val="FSC_tbl_Add_h2"/>
    <w:basedOn w:val="FSCtblAddh1"/>
    <w:rsid w:val="006E527D"/>
    <w:pPr>
      <w:spacing w:before="60" w:after="60"/>
    </w:pPr>
    <w:rPr>
      <w:i/>
    </w:rPr>
  </w:style>
  <w:style w:type="paragraph" w:customStyle="1" w:styleId="FSCtblAddh3">
    <w:name w:val="FSC_tbl_Add_h3"/>
    <w:basedOn w:val="Normal"/>
    <w:rsid w:val="006E527D"/>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6E527D"/>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6E527D"/>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6E527D"/>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6E527D"/>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6E527D"/>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6E527D"/>
    <w:pPr>
      <w:widowControl/>
      <w:ind w:left="113" w:hanging="113"/>
    </w:pPr>
    <w:rPr>
      <w:bCs/>
      <w:sz w:val="16"/>
      <w:szCs w:val="20"/>
      <w:lang w:bidi="ar-SA"/>
    </w:rPr>
  </w:style>
  <w:style w:type="paragraph" w:customStyle="1" w:styleId="FSCtblh2">
    <w:name w:val="FSC_tbl_h2"/>
    <w:basedOn w:val="Normal"/>
    <w:qFormat/>
    <w:rsid w:val="006E527D"/>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6E527D"/>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6E527D"/>
    <w:pPr>
      <w:keepNext/>
      <w:keepLines/>
      <w:widowControl/>
      <w:spacing w:before="60" w:after="60"/>
    </w:pPr>
    <w:rPr>
      <w:rFonts w:cs="Arial"/>
      <w:i/>
      <w:sz w:val="18"/>
      <w:szCs w:val="22"/>
      <w:lang w:eastAsia="en-AU" w:bidi="ar-SA"/>
    </w:rPr>
  </w:style>
  <w:style w:type="paragraph" w:customStyle="1" w:styleId="FSCtblMain">
    <w:name w:val="FSC_tbl_Main"/>
    <w:basedOn w:val="Normal"/>
    <w:rsid w:val="006E527D"/>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6E527D"/>
    <w:pPr>
      <w:jc w:val="center"/>
    </w:pPr>
    <w:rPr>
      <w:rFonts w:eastAsiaTheme="minorHAnsi"/>
      <w:lang w:eastAsia="en-US"/>
    </w:rPr>
  </w:style>
  <w:style w:type="paragraph" w:customStyle="1" w:styleId="FSCtblMainRH">
    <w:name w:val="FSC_tbl_Main_RH"/>
    <w:basedOn w:val="FSCtblMain"/>
    <w:qFormat/>
    <w:rsid w:val="006E527D"/>
    <w:pPr>
      <w:jc w:val="right"/>
    </w:pPr>
    <w:rPr>
      <w:rFonts w:eastAsiaTheme="minorHAnsi"/>
      <w:lang w:eastAsia="en-US"/>
    </w:rPr>
  </w:style>
  <w:style w:type="paragraph" w:customStyle="1" w:styleId="FSCtblMRL1">
    <w:name w:val="FSC_tbl_MRL1"/>
    <w:basedOn w:val="Normal"/>
    <w:rsid w:val="006E527D"/>
    <w:pPr>
      <w:keepLines/>
      <w:widowControl/>
      <w:spacing w:before="20" w:after="20"/>
    </w:pPr>
    <w:rPr>
      <w:rFonts w:cs="Arial"/>
      <w:sz w:val="18"/>
      <w:szCs w:val="20"/>
      <w:lang w:eastAsia="en-AU" w:bidi="ar-SA"/>
    </w:rPr>
  </w:style>
  <w:style w:type="paragraph" w:customStyle="1" w:styleId="FSCtblMRL2">
    <w:name w:val="FSC_tbl_MRL2"/>
    <w:basedOn w:val="FSCtblMRL1"/>
    <w:qFormat/>
    <w:rsid w:val="006E527D"/>
    <w:pPr>
      <w:jc w:val="right"/>
    </w:pPr>
    <w:rPr>
      <w:rFonts w:eastAsiaTheme="minorHAnsi"/>
      <w:lang w:eastAsia="en-US"/>
    </w:rPr>
  </w:style>
  <w:style w:type="paragraph" w:customStyle="1" w:styleId="FSCtblPara">
    <w:name w:val="FSC_tbl_Para"/>
    <w:basedOn w:val="Normal"/>
    <w:rsid w:val="006E527D"/>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6E527D"/>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Pr>
      <w:sz w:val="16"/>
      <w:szCs w:val="16"/>
    </w:rPr>
  </w:style>
  <w:style w:type="paragraph" w:styleId="ListParagraph">
    <w:name w:val="List Paragraph"/>
    <w:basedOn w:val="Normal"/>
    <w:uiPriority w:val="34"/>
    <w:rsid w:val="00206B76"/>
    <w:pPr>
      <w:ind w:left="720"/>
      <w:contextualSpacing/>
    </w:pPr>
  </w:style>
  <w:style w:type="paragraph" w:styleId="CommentSubject">
    <w:name w:val="annotation subject"/>
    <w:basedOn w:val="CommentText"/>
    <w:next w:val="CommentText"/>
    <w:link w:val="CommentSubjectChar"/>
    <w:rsid w:val="008B13A5"/>
    <w:rPr>
      <w:b/>
      <w:bCs/>
    </w:rPr>
  </w:style>
  <w:style w:type="character" w:customStyle="1" w:styleId="CommentSubjectChar">
    <w:name w:val="Comment Subject Char"/>
    <w:basedOn w:val="CommentTextChar"/>
    <w:link w:val="CommentSubject"/>
    <w:rsid w:val="008B13A5"/>
    <w:rPr>
      <w:rFonts w:ascii="Arial" w:hAnsi="Arial"/>
      <w:b/>
      <w:bCs/>
      <w:lang w:eastAsia="en-US" w:bidi="en-US"/>
    </w:rPr>
  </w:style>
  <w:style w:type="paragraph" w:customStyle="1" w:styleId="FSTableColumnRowheading">
    <w:name w:val="FSTable Column/Row heading"/>
    <w:basedOn w:val="Normal"/>
    <w:uiPriority w:val="8"/>
    <w:qFormat/>
    <w:rsid w:val="007C29EB"/>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rsid w:val="007C29EB"/>
    <w:pPr>
      <w:widowControl/>
      <w:spacing w:before="120" w:after="120"/>
      <w:ind w:left="1134" w:hanging="1134"/>
    </w:pPr>
    <w:rPr>
      <w:rFonts w:eastAsiaTheme="minorHAnsi" w:cstheme="minorBidi"/>
      <w:b/>
      <w:i/>
      <w:szCs w:val="22"/>
      <w:lang w:bidi="ar-SA"/>
    </w:rPr>
  </w:style>
  <w:style w:type="paragraph" w:customStyle="1" w:styleId="FRSCBold">
    <w:name w:val="FRSC Bold"/>
    <w:basedOn w:val="Heading1"/>
    <w:uiPriority w:val="99"/>
    <w:rsid w:val="00461588"/>
    <w:pPr>
      <w:widowControl/>
      <w:spacing w:after="0"/>
      <w:ind w:left="0" w:firstLine="0"/>
    </w:pPr>
    <w:rPr>
      <w:rFonts w:ascii="Times New Roman" w:hAnsi="Times New Roman"/>
      <w:sz w:val="24"/>
      <w:szCs w:val="24"/>
      <w:lang w:val="en-AU" w:eastAsia="en-AU"/>
    </w:rPr>
  </w:style>
  <w:style w:type="paragraph" w:customStyle="1" w:styleId="FSBullet">
    <w:name w:val="FS Bullet"/>
    <w:basedOn w:val="Normal"/>
    <w:next w:val="Normal"/>
    <w:link w:val="FSBulletChar"/>
    <w:qFormat/>
    <w:rsid w:val="00384864"/>
    <w:pPr>
      <w:ind w:left="567" w:hanging="567"/>
    </w:pPr>
    <w:rPr>
      <w:rFonts w:cs="Arial"/>
    </w:rPr>
  </w:style>
  <w:style w:type="character" w:customStyle="1" w:styleId="FSBulletChar">
    <w:name w:val="FS Bullet Char"/>
    <w:basedOn w:val="DefaultParagraphFont"/>
    <w:link w:val="FSBullet"/>
    <w:rsid w:val="00384864"/>
    <w:rPr>
      <w:rFonts w:ascii="Arial" w:hAnsi="Arial" w:cs="Arial"/>
      <w:sz w:val="22"/>
      <w:szCs w:val="24"/>
      <w:lang w:eastAsia="en-US" w:bidi="en-US"/>
    </w:rPr>
  </w:style>
  <w:style w:type="paragraph" w:styleId="EndnoteText">
    <w:name w:val="endnote text"/>
    <w:basedOn w:val="Normal"/>
    <w:link w:val="EndnoteTextChar"/>
    <w:rsid w:val="00015179"/>
    <w:rPr>
      <w:sz w:val="20"/>
      <w:szCs w:val="20"/>
    </w:rPr>
  </w:style>
  <w:style w:type="character" w:customStyle="1" w:styleId="EndnoteTextChar">
    <w:name w:val="Endnote Text Char"/>
    <w:basedOn w:val="DefaultParagraphFont"/>
    <w:link w:val="EndnoteText"/>
    <w:rsid w:val="00015179"/>
    <w:rPr>
      <w:rFonts w:ascii="Arial" w:hAnsi="Arial"/>
      <w:lang w:eastAsia="en-US" w:bidi="en-US"/>
    </w:rPr>
  </w:style>
  <w:style w:type="character" w:styleId="EndnoteReference">
    <w:name w:val="endnote reference"/>
    <w:basedOn w:val="DefaultParagraphFont"/>
    <w:rsid w:val="0001517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caption" w:semiHidden="1" w:unhideWhenUsed="1"/>
    <w:lsdException w:name="footnote reference" w:uiPriority="99"/>
    <w:lsdException w:name="Title" w:uiPriority="10"/>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30279C"/>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D73931"/>
    <w:pPr>
      <w:keepNext/>
      <w:spacing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4646F8"/>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022DBC"/>
    <w:pPr>
      <w:keepNext/>
      <w:spacing w:before="240" w:after="240"/>
      <w:ind w:left="851" w:hanging="851"/>
      <w:outlineLvl w:val="2"/>
    </w:pPr>
    <w:rPr>
      <w:b/>
      <w:bCs/>
      <w:color w:val="000000" w:themeColor="text1"/>
      <w:lang w:eastAsia="en-AU" w:bidi="ar-SA"/>
    </w:rPr>
  </w:style>
  <w:style w:type="paragraph" w:styleId="Heading4">
    <w:name w:val="heading 4"/>
    <w:aliases w:val="FSHeading 4,Subheading 2"/>
    <w:basedOn w:val="Normal"/>
    <w:next w:val="Normal"/>
    <w:link w:val="Heading4Char"/>
    <w:uiPriority w:val="9"/>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73931"/>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4646F8"/>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022DBC"/>
    <w:rPr>
      <w:rFonts w:ascii="Arial" w:hAnsi="Arial"/>
      <w:b/>
      <w:bCs/>
      <w:color w:val="000000" w:themeColor="text1"/>
      <w:sz w:val="22"/>
      <w:szCs w:val="24"/>
      <w:lang w:eastAsia="en-AU"/>
    </w:rPr>
  </w:style>
  <w:style w:type="character" w:customStyle="1" w:styleId="Heading4Char">
    <w:name w:val="Heading 4 Char"/>
    <w:aliases w:val="FSHeading 4 Char,Subheading 2 Char"/>
    <w:link w:val="Heading4"/>
    <w:uiPriority w:val="9"/>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2432EE"/>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E40ED4"/>
    <w:pPr>
      <w:tabs>
        <w:tab w:val="center" w:pos="4153"/>
        <w:tab w:val="right" w:pos="8306"/>
      </w:tabs>
    </w:pPr>
    <w:rPr>
      <w:sz w:val="20"/>
    </w:rPr>
  </w:style>
  <w:style w:type="character" w:styleId="PageNumber">
    <w:name w:val="page number"/>
    <w:basedOn w:val="DefaultParagraphFont"/>
    <w:rsid w:val="00E40ED4"/>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Footnote">
    <w:name w:val="Footnote"/>
    <w:basedOn w:val="Normal"/>
    <w:rsid w:val="00E40ED4"/>
    <w:pPr>
      <w:tabs>
        <w:tab w:val="left" w:pos="851"/>
      </w:tabs>
    </w:pPr>
    <w:rPr>
      <w:sz w:val="18"/>
      <w:szCs w:val="20"/>
    </w:rPr>
  </w:style>
  <w:style w:type="paragraph" w:customStyle="1" w:styleId="Table2">
    <w:name w:val="Table 2"/>
    <w:basedOn w:val="Normal"/>
    <w:rsid w:val="00E40ED4"/>
    <w:pPr>
      <w:ind w:left="142" w:hanging="142"/>
    </w:pPr>
    <w:rPr>
      <w:bCs/>
      <w:sz w:val="18"/>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SFootnote Text,Footnotes Text,FSFootnotes Text"/>
    <w:basedOn w:val="Normal"/>
    <w:link w:val="FootnoteTextChar"/>
    <w:uiPriority w:val="99"/>
    <w:qFormat/>
    <w:rPr>
      <w:sz w:val="20"/>
      <w:szCs w:val="20"/>
    </w:rPr>
  </w:style>
  <w:style w:type="character" w:styleId="FootnoteReference">
    <w:name w:val="footnote reference"/>
    <w:basedOn w:val="DefaultParagraphFont"/>
    <w:uiPriority w:val="99"/>
    <w:rPr>
      <w:vertAlign w:val="superscript"/>
    </w:rPr>
  </w:style>
  <w:style w:type="paragraph" w:styleId="BalloonText">
    <w:name w:val="Balloon Text"/>
    <w:basedOn w:val="Normal"/>
    <w:semiHidden/>
    <w:rsid w:val="00BD2A39"/>
    <w:rPr>
      <w:rFonts w:ascii="Tahoma" w:hAnsi="Tahoma" w:cs="Tahoma"/>
      <w:sz w:val="16"/>
      <w:szCs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customStyle="1" w:styleId="FSBullet1">
    <w:name w:val="FSBullet 1"/>
    <w:basedOn w:val="Normal"/>
    <w:next w:val="Normal"/>
    <w:link w:val="FSBullet1Char"/>
    <w:qFormat/>
    <w:rsid w:val="00ED4F74"/>
    <w:pPr>
      <w:numPr>
        <w:numId w:val="7"/>
      </w:numPr>
      <w:ind w:left="567" w:hanging="567"/>
    </w:pPr>
    <w:rPr>
      <w:rFonts w:cs="Arial"/>
      <w:lang w:bidi="ar-SA"/>
    </w:rPr>
  </w:style>
  <w:style w:type="character" w:customStyle="1" w:styleId="FSBullet1Char">
    <w:name w:val="FSBullet 1 Char"/>
    <w:link w:val="FSBullet1"/>
    <w:rsid w:val="00ED4F74"/>
    <w:rPr>
      <w:rFonts w:ascii="Arial" w:hAnsi="Arial" w:cs="Arial"/>
      <w:sz w:val="22"/>
      <w:szCs w:val="24"/>
      <w:lang w:eastAsia="en-US"/>
    </w:rPr>
  </w:style>
  <w:style w:type="paragraph" w:customStyle="1" w:styleId="FSBullet2">
    <w:name w:val="FSBullet 2"/>
    <w:basedOn w:val="Normal"/>
    <w:uiPriority w:val="6"/>
    <w:qFormat/>
    <w:rsid w:val="00ED4F74"/>
    <w:pPr>
      <w:widowControl/>
      <w:numPr>
        <w:numId w:val="3"/>
      </w:numPr>
      <w:ind w:left="1134" w:hanging="567"/>
    </w:pPr>
    <w:rPr>
      <w:rFonts w:eastAsia="Calibri"/>
      <w:bCs/>
      <w:szCs w:val="22"/>
      <w:lang w:bidi="ar-SA"/>
    </w:rPr>
  </w:style>
  <w:style w:type="paragraph" w:customStyle="1" w:styleId="FSBullet3">
    <w:name w:val="FSBullet 3"/>
    <w:basedOn w:val="Normal"/>
    <w:qFormat/>
    <w:rsid w:val="00944BA4"/>
    <w:pPr>
      <w:keepNext/>
      <w:widowControl/>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Revision">
    <w:name w:val="Revision"/>
    <w:hidden/>
    <w:uiPriority w:val="99"/>
    <w:semiHidden/>
    <w:rsid w:val="0045556F"/>
    <w:rPr>
      <w:rFonts w:ascii="Arial" w:hAnsi="Arial"/>
      <w:sz w:val="22"/>
      <w:szCs w:val="24"/>
      <w:lang w:eastAsia="en-US" w:bidi="en-US"/>
    </w:rPr>
  </w:style>
  <w:style w:type="character" w:customStyle="1" w:styleId="HeaderChar">
    <w:name w:val="Header Char"/>
    <w:basedOn w:val="DefaultParagraphFont"/>
    <w:link w:val="Header"/>
    <w:rsid w:val="006342E0"/>
    <w:rPr>
      <w:rFonts w:ascii="Arial" w:hAnsi="Arial"/>
      <w:sz w:val="22"/>
      <w:szCs w:val="24"/>
      <w:lang w:eastAsia="en-US" w:bidi="en-US"/>
    </w:rPr>
  </w:style>
  <w:style w:type="character" w:customStyle="1" w:styleId="FootnoteTextChar">
    <w:name w:val="Footnote Text Char"/>
    <w:aliases w:val="FSFootnote Text Char,Footnotes Text Char,FSFootnotes Text Char"/>
    <w:basedOn w:val="DefaultParagraphFont"/>
    <w:link w:val="FootnoteText"/>
    <w:uiPriority w:val="99"/>
    <w:rsid w:val="00F42937"/>
    <w:rPr>
      <w:rFonts w:ascii="Arial" w:hAnsi="Arial"/>
      <w:lang w:eastAsia="en-US" w:bidi="en-US"/>
    </w:rPr>
  </w:style>
  <w:style w:type="paragraph" w:customStyle="1" w:styleId="FSCbaseheading">
    <w:name w:val="FSC_base_heading"/>
    <w:rsid w:val="006E527D"/>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6E527D"/>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6E527D"/>
    <w:pPr>
      <w:spacing w:before="60" w:after="60"/>
      <w:ind w:left="0" w:firstLine="0"/>
    </w:pPr>
    <w:rPr>
      <w:sz w:val="18"/>
    </w:rPr>
  </w:style>
  <w:style w:type="paragraph" w:customStyle="1" w:styleId="FSCbaseTOC">
    <w:name w:val="FSC_base_TOC"/>
    <w:rsid w:val="006E527D"/>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6E527D"/>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6E527D"/>
    <w:pPr>
      <w:spacing w:before="120" w:after="120"/>
      <w:ind w:left="851" w:hanging="851"/>
    </w:pPr>
    <w:rPr>
      <w:b/>
      <w:sz w:val="20"/>
      <w:szCs w:val="20"/>
      <w:lang w:bidi="ar-SA"/>
    </w:rPr>
  </w:style>
  <w:style w:type="paragraph" w:customStyle="1" w:styleId="FSCfooter">
    <w:name w:val="FSC_footer"/>
    <w:basedOn w:val="Normal"/>
    <w:rsid w:val="006E527D"/>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6E527D"/>
    <w:pPr>
      <w:spacing w:before="0" w:after="240"/>
      <w:outlineLvl w:val="0"/>
    </w:pPr>
    <w:rPr>
      <w:bCs w:val="0"/>
      <w:sz w:val="40"/>
    </w:rPr>
  </w:style>
  <w:style w:type="paragraph" w:customStyle="1" w:styleId="FSCh2Part">
    <w:name w:val="FSC_h2_Part"/>
    <w:basedOn w:val="FSCbaseheading"/>
    <w:next w:val="FSCh3Standard"/>
    <w:qFormat/>
    <w:rsid w:val="006E527D"/>
    <w:pPr>
      <w:spacing w:before="240" w:after="240"/>
      <w:outlineLvl w:val="1"/>
    </w:pPr>
    <w:rPr>
      <w:bCs w:val="0"/>
      <w:sz w:val="36"/>
      <w:szCs w:val="22"/>
    </w:rPr>
  </w:style>
  <w:style w:type="paragraph" w:customStyle="1" w:styleId="FSCh3Standard">
    <w:name w:val="FSC_h3_Standard"/>
    <w:basedOn w:val="FSCbaseheading"/>
    <w:next w:val="FSCh5Section"/>
    <w:qFormat/>
    <w:rsid w:val="006E527D"/>
    <w:pPr>
      <w:spacing w:before="0" w:after="240"/>
      <w:outlineLvl w:val="2"/>
    </w:pPr>
    <w:rPr>
      <w:sz w:val="32"/>
    </w:rPr>
  </w:style>
  <w:style w:type="paragraph" w:customStyle="1" w:styleId="FSCh3Contents">
    <w:name w:val="FSC_h3_Contents"/>
    <w:basedOn w:val="FSCh3Standard"/>
    <w:rsid w:val="006E527D"/>
    <w:pPr>
      <w:ind w:left="0" w:firstLine="0"/>
      <w:jc w:val="center"/>
    </w:pPr>
  </w:style>
  <w:style w:type="paragraph" w:customStyle="1" w:styleId="FSCh4Div">
    <w:name w:val="FSC_h4_Div"/>
    <w:basedOn w:val="FSCbaseheading"/>
    <w:next w:val="FSCh5Section"/>
    <w:qFormat/>
    <w:rsid w:val="006E527D"/>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6E527D"/>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6E527D"/>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6E527D"/>
    <w:pPr>
      <w:keepLines w:val="0"/>
      <w:widowControl w:val="0"/>
      <w:spacing w:before="120" w:after="60"/>
      <w:ind w:left="1701" w:firstLine="0"/>
    </w:pPr>
    <w:rPr>
      <w:b w:val="0"/>
      <w:i/>
      <w:sz w:val="20"/>
    </w:rPr>
  </w:style>
  <w:style w:type="paragraph" w:customStyle="1" w:styleId="FSCtMain">
    <w:name w:val="FSC_t_Main"/>
    <w:basedOn w:val="FSCbasepara"/>
    <w:rsid w:val="006E527D"/>
    <w:pPr>
      <w:keepLines w:val="0"/>
      <w:widowControl w:val="0"/>
      <w:tabs>
        <w:tab w:val="left" w:pos="1134"/>
      </w:tabs>
      <w:spacing w:after="120"/>
    </w:pPr>
  </w:style>
  <w:style w:type="paragraph" w:customStyle="1" w:styleId="FSCnatHeading">
    <w:name w:val="FSC_n_at_Heading"/>
    <w:basedOn w:val="FSCtMain"/>
    <w:qFormat/>
    <w:rsid w:val="006E527D"/>
    <w:pPr>
      <w:ind w:left="851" w:hanging="851"/>
    </w:pPr>
    <w:rPr>
      <w:sz w:val="16"/>
    </w:rPr>
  </w:style>
  <w:style w:type="paragraph" w:customStyle="1" w:styleId="FSCtPara">
    <w:name w:val="FSC_t_Para"/>
    <w:basedOn w:val="FSCtMain"/>
    <w:qFormat/>
    <w:rsid w:val="006E527D"/>
    <w:pPr>
      <w:tabs>
        <w:tab w:val="clear" w:pos="1134"/>
        <w:tab w:val="left" w:pos="1701"/>
      </w:tabs>
      <w:spacing w:before="60" w:after="60"/>
      <w:ind w:left="2268" w:hanging="2268"/>
    </w:pPr>
  </w:style>
  <w:style w:type="paragraph" w:customStyle="1" w:styleId="FSCnMain">
    <w:name w:val="FSC_n_Main"/>
    <w:basedOn w:val="FSCtPara"/>
    <w:qFormat/>
    <w:rsid w:val="006E527D"/>
    <w:rPr>
      <w:iCs w:val="0"/>
      <w:sz w:val="16"/>
      <w:szCs w:val="18"/>
    </w:rPr>
  </w:style>
  <w:style w:type="paragraph" w:customStyle="1" w:styleId="FSCtSubpara">
    <w:name w:val="FSC_t_Subpara"/>
    <w:basedOn w:val="FSCtMain"/>
    <w:qFormat/>
    <w:rsid w:val="006E527D"/>
    <w:pPr>
      <w:tabs>
        <w:tab w:val="clear" w:pos="1134"/>
        <w:tab w:val="left" w:pos="2268"/>
      </w:tabs>
      <w:spacing w:before="60" w:after="60"/>
      <w:ind w:left="2835" w:hanging="2835"/>
    </w:pPr>
  </w:style>
  <w:style w:type="paragraph" w:customStyle="1" w:styleId="FSCnPara">
    <w:name w:val="FSC_n_Para"/>
    <w:basedOn w:val="FSCtSubpara"/>
    <w:qFormat/>
    <w:rsid w:val="006E527D"/>
    <w:rPr>
      <w:sz w:val="16"/>
    </w:rPr>
  </w:style>
  <w:style w:type="paragraph" w:customStyle="1" w:styleId="FSCtSubsub">
    <w:name w:val="FSC_t_Subsub"/>
    <w:basedOn w:val="FSCtPara"/>
    <w:qFormat/>
    <w:rsid w:val="006E527D"/>
    <w:pPr>
      <w:tabs>
        <w:tab w:val="clear" w:pos="1701"/>
        <w:tab w:val="left" w:pos="2835"/>
      </w:tabs>
      <w:ind w:left="3402" w:hanging="3402"/>
    </w:pPr>
  </w:style>
  <w:style w:type="paragraph" w:customStyle="1" w:styleId="FSCnSubpara">
    <w:name w:val="FSC_n_Subpara"/>
    <w:basedOn w:val="FSCtSubsub"/>
    <w:qFormat/>
    <w:rsid w:val="006E527D"/>
    <w:rPr>
      <w:sz w:val="16"/>
    </w:rPr>
  </w:style>
  <w:style w:type="paragraph" w:customStyle="1" w:styleId="FSCnSubsub">
    <w:name w:val="FSC_n_Subsub"/>
    <w:basedOn w:val="FSCnSubpara"/>
    <w:qFormat/>
    <w:rsid w:val="006E527D"/>
    <w:pPr>
      <w:tabs>
        <w:tab w:val="clear" w:pos="2835"/>
        <w:tab w:val="left" w:pos="3402"/>
      </w:tabs>
      <w:ind w:left="3969" w:hanging="3969"/>
    </w:pPr>
  </w:style>
  <w:style w:type="paragraph" w:customStyle="1" w:styleId="FSCoContents">
    <w:name w:val="FSC_o_Contents"/>
    <w:basedOn w:val="FSCh2Part"/>
    <w:rsid w:val="006E527D"/>
    <w:pPr>
      <w:ind w:left="0" w:firstLine="0"/>
      <w:jc w:val="center"/>
    </w:pPr>
  </w:style>
  <w:style w:type="paragraph" w:customStyle="1" w:styleId="FSCoDraftstrip">
    <w:name w:val="FSC_o_Draft_strip"/>
    <w:basedOn w:val="Normal"/>
    <w:rsid w:val="006E527D"/>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6E527D"/>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6E527D"/>
    <w:pPr>
      <w:widowControl/>
      <w:spacing w:before="80"/>
    </w:pPr>
    <w:rPr>
      <w:color w:val="7030A0"/>
      <w:lang w:eastAsia="en-AU" w:bidi="ar-SA"/>
    </w:rPr>
  </w:style>
  <w:style w:type="paragraph" w:customStyle="1" w:styleId="FSCoFooter">
    <w:name w:val="FSC_o_Footer"/>
    <w:basedOn w:val="Normal"/>
    <w:rsid w:val="006E527D"/>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6E527D"/>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6E527D"/>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6E527D"/>
    <w:rPr>
      <w:rFonts w:ascii="Arial" w:hAnsi="Arial"/>
      <w:b/>
      <w:noProof/>
      <w:szCs w:val="24"/>
      <w:lang w:eastAsia="en-AU"/>
    </w:rPr>
  </w:style>
  <w:style w:type="paragraph" w:customStyle="1" w:styleId="FSCoParaMark">
    <w:name w:val="FSC_o_Para_Mark"/>
    <w:basedOn w:val="Normal"/>
    <w:next w:val="Normal"/>
    <w:qFormat/>
    <w:rsid w:val="006E527D"/>
    <w:pPr>
      <w:widowControl/>
    </w:pPr>
    <w:rPr>
      <w:sz w:val="16"/>
      <w:lang w:eastAsia="en-AU" w:bidi="ar-SA"/>
    </w:rPr>
  </w:style>
  <w:style w:type="paragraph" w:customStyle="1" w:styleId="FSCoStandardEnd">
    <w:name w:val="FSC_o_Standard_End"/>
    <w:basedOn w:val="FSCtMain"/>
    <w:qFormat/>
    <w:rsid w:val="006E527D"/>
    <w:pPr>
      <w:spacing w:before="240" w:after="0"/>
      <w:jc w:val="center"/>
    </w:pPr>
    <w:rPr>
      <w:iCs w:val="0"/>
    </w:rPr>
  </w:style>
  <w:style w:type="paragraph" w:customStyle="1" w:styleId="FSCoTitleofInstrument">
    <w:name w:val="FSC_o_Title_of_Instrument"/>
    <w:basedOn w:val="Normal"/>
    <w:rsid w:val="006E527D"/>
    <w:pPr>
      <w:widowControl/>
      <w:spacing w:before="200"/>
    </w:pPr>
    <w:rPr>
      <w:b/>
      <w:sz w:val="32"/>
      <w:lang w:eastAsia="en-AU" w:bidi="ar-SA"/>
    </w:rPr>
  </w:style>
  <w:style w:type="paragraph" w:customStyle="1" w:styleId="FSCoutChap">
    <w:name w:val="FSC_out_Chap"/>
    <w:basedOn w:val="FSCh4Div"/>
    <w:qFormat/>
    <w:rsid w:val="006E527D"/>
    <w:pPr>
      <w:tabs>
        <w:tab w:val="left" w:pos="1701"/>
      </w:tabs>
      <w:spacing w:after="120"/>
      <w:ind w:left="3402" w:hanging="3402"/>
    </w:pPr>
  </w:style>
  <w:style w:type="paragraph" w:customStyle="1" w:styleId="FSCoutPart">
    <w:name w:val="FSC_out_Part"/>
    <w:basedOn w:val="FSCh5Section"/>
    <w:qFormat/>
    <w:rsid w:val="006E527D"/>
    <w:pPr>
      <w:keepNext w:val="0"/>
      <w:tabs>
        <w:tab w:val="left" w:pos="1701"/>
      </w:tabs>
      <w:ind w:left="3402" w:hanging="3402"/>
    </w:pPr>
  </w:style>
  <w:style w:type="paragraph" w:customStyle="1" w:styleId="FSCoutStand">
    <w:name w:val="FSC_out_Stand"/>
    <w:basedOn w:val="FSCtMain"/>
    <w:qFormat/>
    <w:rsid w:val="006E527D"/>
    <w:pPr>
      <w:tabs>
        <w:tab w:val="clear" w:pos="1134"/>
        <w:tab w:val="left" w:pos="1701"/>
      </w:tabs>
      <w:ind w:left="3402" w:hanging="3402"/>
    </w:pPr>
  </w:style>
  <w:style w:type="paragraph" w:customStyle="1" w:styleId="FSCtDefn">
    <w:name w:val="FSC_t_Defn"/>
    <w:basedOn w:val="FSCtMain"/>
    <w:rsid w:val="006E527D"/>
    <w:pPr>
      <w:ind w:firstLine="0"/>
    </w:pPr>
  </w:style>
  <w:style w:type="paragraph" w:customStyle="1" w:styleId="FSCtblAddh1">
    <w:name w:val="FSC_tbl_Add_h1"/>
    <w:basedOn w:val="FSCh4Div"/>
    <w:rsid w:val="006E527D"/>
    <w:pPr>
      <w:spacing w:before="120" w:after="120"/>
    </w:pPr>
    <w:rPr>
      <w:rFonts w:eastAsiaTheme="minorHAnsi"/>
      <w:sz w:val="20"/>
      <w:lang w:eastAsia="en-US"/>
    </w:rPr>
  </w:style>
  <w:style w:type="paragraph" w:customStyle="1" w:styleId="FSCtblAddh2">
    <w:name w:val="FSC_tbl_Add_h2"/>
    <w:basedOn w:val="FSCtblAddh1"/>
    <w:rsid w:val="006E527D"/>
    <w:pPr>
      <w:spacing w:before="60" w:after="60"/>
    </w:pPr>
    <w:rPr>
      <w:i/>
    </w:rPr>
  </w:style>
  <w:style w:type="paragraph" w:customStyle="1" w:styleId="FSCtblAddh3">
    <w:name w:val="FSC_tbl_Add_h3"/>
    <w:basedOn w:val="Normal"/>
    <w:rsid w:val="006E527D"/>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6E527D"/>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6E527D"/>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6E527D"/>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6E527D"/>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6E527D"/>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6E527D"/>
    <w:pPr>
      <w:widowControl/>
      <w:ind w:left="113" w:hanging="113"/>
    </w:pPr>
    <w:rPr>
      <w:bCs/>
      <w:sz w:val="16"/>
      <w:szCs w:val="20"/>
      <w:lang w:bidi="ar-SA"/>
    </w:rPr>
  </w:style>
  <w:style w:type="paragraph" w:customStyle="1" w:styleId="FSCtblh2">
    <w:name w:val="FSC_tbl_h2"/>
    <w:basedOn w:val="Normal"/>
    <w:qFormat/>
    <w:rsid w:val="006E527D"/>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6E527D"/>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6E527D"/>
    <w:pPr>
      <w:keepNext/>
      <w:keepLines/>
      <w:widowControl/>
      <w:spacing w:before="60" w:after="60"/>
    </w:pPr>
    <w:rPr>
      <w:rFonts w:cs="Arial"/>
      <w:i/>
      <w:sz w:val="18"/>
      <w:szCs w:val="22"/>
      <w:lang w:eastAsia="en-AU" w:bidi="ar-SA"/>
    </w:rPr>
  </w:style>
  <w:style w:type="paragraph" w:customStyle="1" w:styleId="FSCtblMain">
    <w:name w:val="FSC_tbl_Main"/>
    <w:basedOn w:val="Normal"/>
    <w:rsid w:val="006E527D"/>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6E527D"/>
    <w:pPr>
      <w:jc w:val="center"/>
    </w:pPr>
    <w:rPr>
      <w:rFonts w:eastAsiaTheme="minorHAnsi"/>
      <w:lang w:eastAsia="en-US"/>
    </w:rPr>
  </w:style>
  <w:style w:type="paragraph" w:customStyle="1" w:styleId="FSCtblMainRH">
    <w:name w:val="FSC_tbl_Main_RH"/>
    <w:basedOn w:val="FSCtblMain"/>
    <w:qFormat/>
    <w:rsid w:val="006E527D"/>
    <w:pPr>
      <w:jc w:val="right"/>
    </w:pPr>
    <w:rPr>
      <w:rFonts w:eastAsiaTheme="minorHAnsi"/>
      <w:lang w:eastAsia="en-US"/>
    </w:rPr>
  </w:style>
  <w:style w:type="paragraph" w:customStyle="1" w:styleId="FSCtblMRL1">
    <w:name w:val="FSC_tbl_MRL1"/>
    <w:basedOn w:val="Normal"/>
    <w:rsid w:val="006E527D"/>
    <w:pPr>
      <w:keepLines/>
      <w:widowControl/>
      <w:spacing w:before="20" w:after="20"/>
    </w:pPr>
    <w:rPr>
      <w:rFonts w:cs="Arial"/>
      <w:sz w:val="18"/>
      <w:szCs w:val="20"/>
      <w:lang w:eastAsia="en-AU" w:bidi="ar-SA"/>
    </w:rPr>
  </w:style>
  <w:style w:type="paragraph" w:customStyle="1" w:styleId="FSCtblMRL2">
    <w:name w:val="FSC_tbl_MRL2"/>
    <w:basedOn w:val="FSCtblMRL1"/>
    <w:qFormat/>
    <w:rsid w:val="006E527D"/>
    <w:pPr>
      <w:jc w:val="right"/>
    </w:pPr>
    <w:rPr>
      <w:rFonts w:eastAsiaTheme="minorHAnsi"/>
      <w:lang w:eastAsia="en-US"/>
    </w:rPr>
  </w:style>
  <w:style w:type="paragraph" w:customStyle="1" w:styleId="FSCtblPara">
    <w:name w:val="FSC_tbl_Para"/>
    <w:basedOn w:val="Normal"/>
    <w:rsid w:val="006E527D"/>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6E527D"/>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Pr>
      <w:sz w:val="16"/>
      <w:szCs w:val="16"/>
    </w:rPr>
  </w:style>
  <w:style w:type="paragraph" w:styleId="ListParagraph">
    <w:name w:val="List Paragraph"/>
    <w:basedOn w:val="Normal"/>
    <w:uiPriority w:val="34"/>
    <w:rsid w:val="00206B76"/>
    <w:pPr>
      <w:ind w:left="720"/>
      <w:contextualSpacing/>
    </w:pPr>
  </w:style>
  <w:style w:type="paragraph" w:styleId="CommentSubject">
    <w:name w:val="annotation subject"/>
    <w:basedOn w:val="CommentText"/>
    <w:next w:val="CommentText"/>
    <w:link w:val="CommentSubjectChar"/>
    <w:rsid w:val="008B13A5"/>
    <w:rPr>
      <w:b/>
      <w:bCs/>
    </w:rPr>
  </w:style>
  <w:style w:type="character" w:customStyle="1" w:styleId="CommentSubjectChar">
    <w:name w:val="Comment Subject Char"/>
    <w:basedOn w:val="CommentTextChar"/>
    <w:link w:val="CommentSubject"/>
    <w:rsid w:val="008B13A5"/>
    <w:rPr>
      <w:rFonts w:ascii="Arial" w:hAnsi="Arial"/>
      <w:b/>
      <w:bCs/>
      <w:lang w:eastAsia="en-US" w:bidi="en-US"/>
    </w:rPr>
  </w:style>
  <w:style w:type="paragraph" w:customStyle="1" w:styleId="FSTableColumnRowheading">
    <w:name w:val="FSTable Column/Row heading"/>
    <w:basedOn w:val="Normal"/>
    <w:uiPriority w:val="8"/>
    <w:qFormat/>
    <w:rsid w:val="007C29EB"/>
    <w:pPr>
      <w:widowControl/>
      <w:spacing w:before="120" w:after="120"/>
    </w:pPr>
    <w:rPr>
      <w:rFonts w:eastAsiaTheme="minorHAnsi" w:cstheme="minorBidi"/>
      <w:b/>
      <w:sz w:val="20"/>
      <w:szCs w:val="20"/>
      <w:lang w:bidi="ar-SA"/>
    </w:rPr>
  </w:style>
  <w:style w:type="paragraph" w:customStyle="1" w:styleId="FSTableFigureHeading">
    <w:name w:val="FSTable/Figure Heading"/>
    <w:basedOn w:val="Normal"/>
    <w:uiPriority w:val="7"/>
    <w:qFormat/>
    <w:rsid w:val="007C29EB"/>
    <w:pPr>
      <w:widowControl/>
      <w:spacing w:before="120" w:after="120"/>
      <w:ind w:left="1134" w:hanging="1134"/>
    </w:pPr>
    <w:rPr>
      <w:rFonts w:eastAsiaTheme="minorHAnsi" w:cstheme="minorBidi"/>
      <w:b/>
      <w:i/>
      <w:szCs w:val="22"/>
      <w:lang w:bidi="ar-SA"/>
    </w:rPr>
  </w:style>
  <w:style w:type="paragraph" w:customStyle="1" w:styleId="FRSCBold">
    <w:name w:val="FRSC Bold"/>
    <w:basedOn w:val="Heading1"/>
    <w:uiPriority w:val="99"/>
    <w:rsid w:val="00461588"/>
    <w:pPr>
      <w:widowControl/>
      <w:spacing w:after="0"/>
      <w:ind w:left="0" w:firstLine="0"/>
    </w:pPr>
    <w:rPr>
      <w:rFonts w:ascii="Times New Roman" w:hAnsi="Times New Roman"/>
      <w:sz w:val="24"/>
      <w:szCs w:val="24"/>
      <w:lang w:val="en-AU" w:eastAsia="en-AU"/>
    </w:rPr>
  </w:style>
  <w:style w:type="paragraph" w:customStyle="1" w:styleId="FSBullet">
    <w:name w:val="FS Bullet"/>
    <w:basedOn w:val="Normal"/>
    <w:next w:val="Normal"/>
    <w:link w:val="FSBulletChar"/>
    <w:qFormat/>
    <w:rsid w:val="00384864"/>
    <w:pPr>
      <w:ind w:left="567" w:hanging="567"/>
    </w:pPr>
    <w:rPr>
      <w:rFonts w:cs="Arial"/>
    </w:rPr>
  </w:style>
  <w:style w:type="character" w:customStyle="1" w:styleId="FSBulletChar">
    <w:name w:val="FS Bullet Char"/>
    <w:basedOn w:val="DefaultParagraphFont"/>
    <w:link w:val="FSBullet"/>
    <w:rsid w:val="00384864"/>
    <w:rPr>
      <w:rFonts w:ascii="Arial" w:hAnsi="Arial" w:cs="Arial"/>
      <w:sz w:val="22"/>
      <w:szCs w:val="24"/>
      <w:lang w:eastAsia="en-US" w:bidi="en-US"/>
    </w:rPr>
  </w:style>
  <w:style w:type="paragraph" w:styleId="EndnoteText">
    <w:name w:val="endnote text"/>
    <w:basedOn w:val="Normal"/>
    <w:link w:val="EndnoteTextChar"/>
    <w:rsid w:val="00015179"/>
    <w:rPr>
      <w:sz w:val="20"/>
      <w:szCs w:val="20"/>
    </w:rPr>
  </w:style>
  <w:style w:type="character" w:customStyle="1" w:styleId="EndnoteTextChar">
    <w:name w:val="Endnote Text Char"/>
    <w:basedOn w:val="DefaultParagraphFont"/>
    <w:link w:val="EndnoteText"/>
    <w:rsid w:val="00015179"/>
    <w:rPr>
      <w:rFonts w:ascii="Arial" w:hAnsi="Arial"/>
      <w:lang w:eastAsia="en-US" w:bidi="en-US"/>
    </w:rPr>
  </w:style>
  <w:style w:type="character" w:styleId="EndnoteReference">
    <w:name w:val="endnote reference"/>
    <w:basedOn w:val="DefaultParagraphFont"/>
    <w:rsid w:val="000151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4229113">
      <w:bodyDiv w:val="1"/>
      <w:marLeft w:val="0"/>
      <w:marRight w:val="0"/>
      <w:marTop w:val="0"/>
      <w:marBottom w:val="0"/>
      <w:divBdr>
        <w:top w:val="none" w:sz="0" w:space="0" w:color="auto"/>
        <w:left w:val="none" w:sz="0" w:space="0" w:color="auto"/>
        <w:bottom w:val="none" w:sz="0" w:space="0" w:color="auto"/>
        <w:right w:val="none" w:sz="0" w:space="0" w:color="auto"/>
      </w:divBdr>
    </w:div>
    <w:div w:id="676078497">
      <w:bodyDiv w:val="1"/>
      <w:marLeft w:val="0"/>
      <w:marRight w:val="0"/>
      <w:marTop w:val="0"/>
      <w:marBottom w:val="0"/>
      <w:divBdr>
        <w:top w:val="none" w:sz="0" w:space="0" w:color="auto"/>
        <w:left w:val="none" w:sz="0" w:space="0" w:color="auto"/>
        <w:bottom w:val="none" w:sz="0" w:space="0" w:color="auto"/>
        <w:right w:val="none" w:sz="0" w:space="0" w:color="auto"/>
      </w:divBdr>
    </w:div>
    <w:div w:id="1756365639">
      <w:bodyDiv w:val="1"/>
      <w:marLeft w:val="0"/>
      <w:marRight w:val="0"/>
      <w:marTop w:val="0"/>
      <w:marBottom w:val="0"/>
      <w:divBdr>
        <w:top w:val="none" w:sz="0" w:space="0" w:color="auto"/>
        <w:left w:val="none" w:sz="0" w:space="0" w:color="auto"/>
        <w:bottom w:val="none" w:sz="0" w:space="0" w:color="auto"/>
        <w:right w:val="none" w:sz="0" w:space="0" w:color="auto"/>
      </w:divBdr>
    </w:div>
    <w:div w:id="1783068867">
      <w:bodyDiv w:val="1"/>
      <w:marLeft w:val="0"/>
      <w:marRight w:val="0"/>
      <w:marTop w:val="0"/>
      <w:marBottom w:val="0"/>
      <w:divBdr>
        <w:top w:val="none" w:sz="0" w:space="0" w:color="auto"/>
        <w:left w:val="none" w:sz="0" w:space="0" w:color="auto"/>
        <w:bottom w:val="none" w:sz="0" w:space="0" w:color="auto"/>
        <w:right w:val="none" w:sz="0" w:space="0" w:color="auto"/>
      </w:divBdr>
    </w:div>
    <w:div w:id="1970939263">
      <w:bodyDiv w:val="1"/>
      <w:marLeft w:val="0"/>
      <w:marRight w:val="0"/>
      <w:marTop w:val="0"/>
      <w:marBottom w:val="0"/>
      <w:divBdr>
        <w:top w:val="none" w:sz="0" w:space="0" w:color="auto"/>
        <w:left w:val="none" w:sz="0" w:space="0" w:color="auto"/>
        <w:bottom w:val="none" w:sz="0" w:space="0" w:color="auto"/>
        <w:right w:val="none" w:sz="0" w:space="0" w:color="auto"/>
      </w:divBdr>
    </w:div>
    <w:div w:id="204328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ubmissions@foodstandards.gov.au" TargetMode="External"/><Relationship Id="rId18" Type="http://schemas.openxmlformats.org/officeDocument/2006/relationships/footer" Target="footer2.xml"/><Relationship Id="rId26" Type="http://schemas.openxmlformats.org/officeDocument/2006/relationships/customXml" Target="../customXml/item3.xml"/><Relationship Id="rId3" Type="http://schemas.openxmlformats.org/officeDocument/2006/relationships/styles" Target="styles.xml"/><Relationship Id="rId21" Type="http://schemas.openxmlformats.org/officeDocument/2006/relationships/hyperlink" Target="http://www.foodstandards.gov.au/code/proposals/Pages/P1042LowTHChemp.aspx" TargetMode="External"/><Relationship Id="rId7" Type="http://schemas.openxmlformats.org/officeDocument/2006/relationships/footnotes" Target="footnotes.xml"/><Relationship Id="rId12" Type="http://schemas.openxmlformats.org/officeDocument/2006/relationships/hyperlink" Target="http://www.foodstandards.gov.au/code/changes/Pages/Documents-for-public-comment.aspx" TargetMode="External"/><Relationship Id="rId17" Type="http://schemas.openxmlformats.org/officeDocument/2006/relationships/footer" Target="footer1.xml"/><Relationship Id="rId25"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oodstandards.gov.au/code/changes/submission/Pages/default.aspx"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hyperlink" Target="http://www.foodstandards.gov.au/code/changes/submission/Pages/default.aspx"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standards.management@foodstandards.gov.au" TargetMode="External"/><Relationship Id="rId22" Type="http://schemas.openxmlformats.org/officeDocument/2006/relationships/image" Target="media/image2.png"/><Relationship Id="rId27"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8" Type="http://schemas.openxmlformats.org/officeDocument/2006/relationships/hyperlink" Target="http://www.foodstandards.gov.au/code/applications/pages/applicationa1039lowt4708.aspx" TargetMode="External"/><Relationship Id="rId3" Type="http://schemas.openxmlformats.org/officeDocument/2006/relationships/hyperlink" Target="http://www.foodstandards.gov.au/code/applications/Pages/applicationa360hempasanovelfood/Default.aspx" TargetMode="External"/><Relationship Id="rId7" Type="http://schemas.openxmlformats.org/officeDocument/2006/relationships/hyperlink" Target="http://www.foodstandards.gov.au/code/applications/pages/applicationa1039lowt4708.aspx" TargetMode="External"/><Relationship Id="rId2" Type="http://schemas.openxmlformats.org/officeDocument/2006/relationships/hyperlink" Target="http://www.foodstandards.gov.au/code/applications/Pages/applicationa1039lowt4708.aspx" TargetMode="External"/><Relationship Id="rId1" Type="http://schemas.openxmlformats.org/officeDocument/2006/relationships/hyperlink" Target="http://www.foodstandards.gov.au/code/applications/Pages/applicationa360hempasanovelfood/Default.aspx" TargetMode="External"/><Relationship Id="rId6" Type="http://schemas.openxmlformats.org/officeDocument/2006/relationships/hyperlink" Target="http://eur-lex.europa.eu/legal-content/EN/TXT/HTML/?uri=CELEX:32003R1782&amp;from=en" TargetMode="External"/><Relationship Id="rId5" Type="http://schemas.openxmlformats.org/officeDocument/2006/relationships/hyperlink" Target="http://www.foodstandards.gov.au/code/applications/pages/applicationa1039lowt4708.aspx" TargetMode="External"/><Relationship Id="rId4" Type="http://schemas.openxmlformats.org/officeDocument/2006/relationships/hyperlink" Target="http://www.foodstandards.gov.au/code/applications/Pages/applicationa1039lowt4708.aspx" TargetMode="External"/><Relationship Id="rId9" Type="http://schemas.openxmlformats.org/officeDocument/2006/relationships/hyperlink" Target="http://www.foodstandards.gov.au/code/applications/pages/applicationa1039lowt4708.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9607D3B-FC6D-4D59-8B55-971E48D2F371}"/>
</file>

<file path=customXml/itemProps2.xml><?xml version="1.0" encoding="utf-8"?>
<ds:datastoreItem xmlns:ds="http://schemas.openxmlformats.org/officeDocument/2006/customXml" ds:itemID="{65EE3489-1C6E-4686-AA96-4CA1CC139E8F}"/>
</file>

<file path=customXml/itemProps3.xml><?xml version="1.0" encoding="utf-8"?>
<ds:datastoreItem xmlns:ds="http://schemas.openxmlformats.org/officeDocument/2006/customXml" ds:itemID="{128F1D3D-8B59-4AD5-934C-DD83DC4AE6E3}"/>
</file>

<file path=customXml/itemProps4.xml><?xml version="1.0" encoding="utf-8"?>
<ds:datastoreItem xmlns:ds="http://schemas.openxmlformats.org/officeDocument/2006/customXml" ds:itemID="{96069AC3-FD51-43BA-BD3D-5092F8BBB8DF}"/>
</file>

<file path=docProps/app.xml><?xml version="1.0" encoding="utf-8"?>
<Properties xmlns="http://schemas.openxmlformats.org/officeDocument/2006/extended-properties" xmlns:vt="http://schemas.openxmlformats.org/officeDocument/2006/docPropsVTypes">
  <Template>Normal</Template>
  <TotalTime>0</TotalTime>
  <Pages>1</Pages>
  <Words>11653</Words>
  <Characters>6642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921</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1042 Low THC hemp CFS</dc:title>
  <dc:creator/>
  <cp:lastModifiedBy/>
  <cp:revision>1</cp:revision>
  <dcterms:created xsi:type="dcterms:W3CDTF">2016-07-27T04:58:00Z</dcterms:created>
  <dcterms:modified xsi:type="dcterms:W3CDTF">2016-07-2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ies>
</file>